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6C1EA7" w:rsidRPr="001B361D" w:rsidRDefault="006C1EA7" w:rsidP="006C1EA7">
      <w:pPr>
        <w:spacing w:line="480" w:lineRule="auto"/>
        <w:jc w:val="both"/>
        <w:rPr>
          <w:rFonts w:ascii="Times New Roman" w:eastAsia="Times New Roman" w:hAnsi="Times New Roman" w:cs="Times New Roman"/>
          <w:b/>
          <w:bCs/>
          <w:sz w:val="24"/>
          <w:szCs w:val="24"/>
        </w:rPr>
      </w:pPr>
      <w:r w:rsidRPr="001B361D">
        <w:rPr>
          <w:rFonts w:ascii="Times New Roman" w:eastAsia="Times New Roman" w:hAnsi="Times New Roman" w:cs="Times New Roman"/>
          <w:b/>
          <w:bCs/>
          <w:sz w:val="24"/>
          <w:szCs w:val="24"/>
        </w:rPr>
        <w:t>Table S2. 8</w:t>
      </w:r>
      <w:r w:rsidR="00787971" w:rsidRPr="001B361D">
        <w:rPr>
          <w:rFonts w:ascii="Times New Roman" w:eastAsia="Times New Roman" w:hAnsi="Times New Roman" w:cs="Times New Roman"/>
          <w:b/>
          <w:bCs/>
          <w:sz w:val="24"/>
          <w:szCs w:val="24"/>
        </w:rPr>
        <w:t>49</w:t>
      </w:r>
      <w:r w:rsidRPr="001B361D">
        <w:rPr>
          <w:rFonts w:ascii="Times New Roman" w:eastAsia="Times New Roman" w:hAnsi="Times New Roman" w:cs="Times New Roman"/>
          <w:b/>
          <w:bCs/>
          <w:sz w:val="24"/>
          <w:szCs w:val="24"/>
        </w:rPr>
        <w:t xml:space="preserve"> unique nonsense mutations from LOVD, HGMD, </w:t>
      </w:r>
      <w:proofErr w:type="spellStart"/>
      <w:r w:rsidRPr="001B361D">
        <w:rPr>
          <w:rFonts w:ascii="Times New Roman" w:eastAsia="Times New Roman" w:hAnsi="Times New Roman" w:cs="Times New Roman"/>
          <w:b/>
          <w:bCs/>
          <w:sz w:val="24"/>
          <w:szCs w:val="24"/>
        </w:rPr>
        <w:t>ClinVar</w:t>
      </w:r>
      <w:proofErr w:type="spellEnd"/>
      <w:r w:rsidRPr="001B361D">
        <w:rPr>
          <w:rFonts w:ascii="Times New Roman" w:eastAsia="Times New Roman" w:hAnsi="Times New Roman" w:cs="Times New Roman"/>
          <w:b/>
          <w:bCs/>
          <w:sz w:val="24"/>
          <w:szCs w:val="24"/>
        </w:rPr>
        <w:t xml:space="preserve"> and cohort of internal patients.</w:t>
      </w:r>
    </w:p>
    <w:tbl>
      <w:tblPr>
        <w:tblW w:w="0" w:type="auto"/>
        <w:tblLayout w:type="fixed"/>
        <w:tblCellMar>
          <w:left w:w="70" w:type="dxa"/>
          <w:right w:w="70" w:type="dxa"/>
        </w:tblCellMar>
        <w:tblLook w:val="04A0" w:firstRow="1" w:lastRow="0" w:firstColumn="1" w:lastColumn="0" w:noHBand="0" w:noVBand="1"/>
      </w:tblPr>
      <w:tblGrid>
        <w:gridCol w:w="699"/>
        <w:gridCol w:w="1276"/>
        <w:gridCol w:w="2268"/>
        <w:gridCol w:w="1843"/>
        <w:gridCol w:w="1134"/>
        <w:gridCol w:w="1134"/>
        <w:gridCol w:w="1264"/>
      </w:tblGrid>
      <w:tr w:rsidR="005F607D" w:rsidRPr="00C05C1E" w:rsidTr="001B361D">
        <w:trPr>
          <w:trHeight w:val="315"/>
          <w:tblHeader/>
        </w:trPr>
        <w:tc>
          <w:tcPr>
            <w:tcW w:w="699"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rsidR="005F607D" w:rsidRPr="002648AB" w:rsidRDefault="005F607D" w:rsidP="001B361D">
            <w:pPr>
              <w:spacing w:after="0" w:line="240" w:lineRule="auto"/>
              <w:jc w:val="center"/>
              <w:rPr>
                <w:rFonts w:ascii="Times New Roman" w:eastAsia="Times New Roman" w:hAnsi="Times New Roman" w:cs="Times New Roman"/>
                <w:b/>
                <w:bCs/>
                <w:color w:val="000000"/>
                <w:sz w:val="18"/>
                <w:szCs w:val="16"/>
                <w:lang w:val="it-IT" w:eastAsia="it-IT"/>
              </w:rPr>
            </w:pPr>
            <w:r w:rsidRPr="002648AB">
              <w:rPr>
                <w:rFonts w:ascii="Times New Roman" w:eastAsia="Times New Roman" w:hAnsi="Times New Roman" w:cs="Times New Roman"/>
                <w:b/>
                <w:bCs/>
                <w:color w:val="000000"/>
                <w:sz w:val="18"/>
                <w:szCs w:val="16"/>
                <w:lang w:val="it-IT" w:eastAsia="it-IT"/>
              </w:rPr>
              <w:t>EXON</w:t>
            </w:r>
          </w:p>
        </w:tc>
        <w:tc>
          <w:tcPr>
            <w:tcW w:w="1276" w:type="dxa"/>
            <w:tcBorders>
              <w:top w:val="single" w:sz="8" w:space="0" w:color="auto"/>
              <w:left w:val="nil"/>
              <w:bottom w:val="single" w:sz="8" w:space="0" w:color="auto"/>
              <w:right w:val="single" w:sz="4" w:space="0" w:color="auto"/>
            </w:tcBorders>
            <w:shd w:val="clear" w:color="auto" w:fill="auto"/>
            <w:noWrap/>
            <w:vAlign w:val="center"/>
            <w:hideMark/>
          </w:tcPr>
          <w:p w:rsidR="005F607D" w:rsidRPr="002648AB" w:rsidRDefault="005F607D" w:rsidP="001B361D">
            <w:pPr>
              <w:spacing w:after="0" w:line="240" w:lineRule="auto"/>
              <w:jc w:val="center"/>
              <w:rPr>
                <w:rFonts w:ascii="Times New Roman" w:eastAsia="Times New Roman" w:hAnsi="Times New Roman" w:cs="Times New Roman"/>
                <w:b/>
                <w:bCs/>
                <w:color w:val="000000"/>
                <w:sz w:val="18"/>
                <w:szCs w:val="16"/>
                <w:lang w:val="it-IT" w:eastAsia="it-IT"/>
              </w:rPr>
            </w:pPr>
            <w:r w:rsidRPr="002648AB">
              <w:rPr>
                <w:rFonts w:ascii="Times New Roman" w:eastAsia="Times New Roman" w:hAnsi="Times New Roman" w:cs="Times New Roman"/>
                <w:b/>
                <w:bCs/>
                <w:color w:val="000000"/>
                <w:sz w:val="18"/>
                <w:szCs w:val="16"/>
                <w:lang w:val="it-IT" w:eastAsia="it-IT"/>
              </w:rPr>
              <w:t>CDS</w:t>
            </w:r>
          </w:p>
        </w:tc>
        <w:tc>
          <w:tcPr>
            <w:tcW w:w="2268" w:type="dxa"/>
            <w:tcBorders>
              <w:top w:val="single" w:sz="8" w:space="0" w:color="auto"/>
              <w:left w:val="nil"/>
              <w:bottom w:val="single" w:sz="8" w:space="0" w:color="auto"/>
              <w:right w:val="single" w:sz="4" w:space="0" w:color="auto"/>
            </w:tcBorders>
            <w:shd w:val="clear" w:color="auto" w:fill="auto"/>
            <w:noWrap/>
            <w:vAlign w:val="center"/>
            <w:hideMark/>
          </w:tcPr>
          <w:p w:rsidR="005F607D" w:rsidRPr="002648AB" w:rsidRDefault="005F607D" w:rsidP="001B361D">
            <w:pPr>
              <w:spacing w:after="0" w:line="240" w:lineRule="auto"/>
              <w:jc w:val="center"/>
              <w:rPr>
                <w:rFonts w:ascii="Times New Roman" w:eastAsia="Times New Roman" w:hAnsi="Times New Roman" w:cs="Times New Roman"/>
                <w:b/>
                <w:bCs/>
                <w:color w:val="000000"/>
                <w:sz w:val="18"/>
                <w:szCs w:val="16"/>
                <w:lang w:val="it-IT" w:eastAsia="it-IT"/>
              </w:rPr>
            </w:pPr>
            <w:r w:rsidRPr="002648AB">
              <w:rPr>
                <w:rFonts w:ascii="Times New Roman" w:eastAsia="Times New Roman" w:hAnsi="Times New Roman" w:cs="Times New Roman"/>
                <w:b/>
                <w:bCs/>
                <w:color w:val="000000"/>
                <w:sz w:val="18"/>
                <w:szCs w:val="16"/>
                <w:lang w:val="it-IT" w:eastAsia="it-IT"/>
              </w:rPr>
              <w:t>PROTEIN</w:t>
            </w:r>
          </w:p>
        </w:tc>
        <w:tc>
          <w:tcPr>
            <w:tcW w:w="1843" w:type="dxa"/>
            <w:tcBorders>
              <w:top w:val="single" w:sz="8" w:space="0" w:color="auto"/>
              <w:left w:val="nil"/>
              <w:bottom w:val="single" w:sz="8" w:space="0" w:color="auto"/>
              <w:right w:val="single" w:sz="4" w:space="0" w:color="auto"/>
            </w:tcBorders>
            <w:shd w:val="clear" w:color="auto" w:fill="auto"/>
            <w:noWrap/>
            <w:vAlign w:val="center"/>
            <w:hideMark/>
          </w:tcPr>
          <w:p w:rsidR="005F607D" w:rsidRPr="002648AB" w:rsidRDefault="005F607D" w:rsidP="001B361D">
            <w:pPr>
              <w:spacing w:after="0" w:line="240" w:lineRule="auto"/>
              <w:jc w:val="center"/>
              <w:rPr>
                <w:rFonts w:ascii="Times New Roman" w:eastAsia="Times New Roman" w:hAnsi="Times New Roman" w:cs="Times New Roman"/>
                <w:b/>
                <w:bCs/>
                <w:color w:val="000000"/>
                <w:sz w:val="18"/>
                <w:szCs w:val="16"/>
                <w:lang w:val="it-IT" w:eastAsia="it-IT"/>
              </w:rPr>
            </w:pPr>
            <w:r w:rsidRPr="002648AB">
              <w:rPr>
                <w:rFonts w:ascii="Times New Roman" w:eastAsia="Times New Roman" w:hAnsi="Times New Roman" w:cs="Times New Roman"/>
                <w:b/>
                <w:bCs/>
                <w:color w:val="000000"/>
                <w:sz w:val="18"/>
                <w:szCs w:val="16"/>
                <w:lang w:val="it-IT" w:eastAsia="it-IT"/>
              </w:rPr>
              <w:t>hg19</w:t>
            </w:r>
          </w:p>
        </w:tc>
        <w:tc>
          <w:tcPr>
            <w:tcW w:w="1134" w:type="dxa"/>
            <w:tcBorders>
              <w:top w:val="single" w:sz="8" w:space="0" w:color="auto"/>
              <w:left w:val="nil"/>
              <w:bottom w:val="single" w:sz="8" w:space="0" w:color="auto"/>
              <w:right w:val="single" w:sz="4" w:space="0" w:color="auto"/>
            </w:tcBorders>
            <w:shd w:val="clear" w:color="auto" w:fill="auto"/>
            <w:noWrap/>
            <w:vAlign w:val="center"/>
            <w:hideMark/>
          </w:tcPr>
          <w:p w:rsidR="005F607D" w:rsidRPr="002648AB" w:rsidRDefault="00296926" w:rsidP="001B361D">
            <w:pPr>
              <w:spacing w:after="0" w:line="240" w:lineRule="auto"/>
              <w:jc w:val="center"/>
              <w:rPr>
                <w:rFonts w:ascii="Times New Roman" w:eastAsia="Times New Roman" w:hAnsi="Times New Roman" w:cs="Times New Roman"/>
                <w:b/>
                <w:bCs/>
                <w:color w:val="000000"/>
                <w:sz w:val="18"/>
                <w:szCs w:val="16"/>
                <w:lang w:val="it-IT" w:eastAsia="it-IT"/>
              </w:rPr>
            </w:pPr>
            <w:r w:rsidRPr="002648AB">
              <w:rPr>
                <w:rFonts w:ascii="Times New Roman" w:eastAsia="Times New Roman" w:hAnsi="Times New Roman" w:cs="Times New Roman"/>
                <w:b/>
                <w:bCs/>
                <w:color w:val="000000"/>
                <w:sz w:val="18"/>
                <w:szCs w:val="16"/>
                <w:lang w:val="it-IT" w:eastAsia="it-IT"/>
              </w:rPr>
              <w:t>R</w:t>
            </w:r>
            <w:r w:rsidR="002648AB" w:rsidRPr="002648AB">
              <w:rPr>
                <w:rFonts w:ascii="Times New Roman" w:eastAsia="Times New Roman" w:hAnsi="Times New Roman" w:cs="Times New Roman"/>
                <w:b/>
                <w:bCs/>
                <w:color w:val="000000"/>
                <w:sz w:val="18"/>
                <w:szCs w:val="16"/>
                <w:lang w:val="it-IT" w:eastAsia="it-IT"/>
              </w:rPr>
              <w:t>eference</w:t>
            </w:r>
          </w:p>
        </w:tc>
        <w:tc>
          <w:tcPr>
            <w:tcW w:w="1134" w:type="dxa"/>
            <w:tcBorders>
              <w:top w:val="single" w:sz="8" w:space="0" w:color="auto"/>
              <w:left w:val="nil"/>
              <w:bottom w:val="single" w:sz="8" w:space="0" w:color="auto"/>
              <w:right w:val="single" w:sz="4" w:space="0" w:color="auto"/>
            </w:tcBorders>
            <w:shd w:val="clear" w:color="auto" w:fill="auto"/>
            <w:noWrap/>
            <w:vAlign w:val="center"/>
            <w:hideMark/>
          </w:tcPr>
          <w:p w:rsidR="005F607D" w:rsidRPr="002648AB" w:rsidRDefault="002648AB" w:rsidP="001B361D">
            <w:pPr>
              <w:spacing w:after="0" w:line="240" w:lineRule="auto"/>
              <w:jc w:val="center"/>
              <w:rPr>
                <w:rFonts w:ascii="Times New Roman" w:eastAsia="Times New Roman" w:hAnsi="Times New Roman" w:cs="Times New Roman"/>
                <w:b/>
                <w:bCs/>
                <w:color w:val="000000"/>
                <w:sz w:val="18"/>
                <w:szCs w:val="16"/>
                <w:lang w:val="it-IT" w:eastAsia="it-IT"/>
              </w:rPr>
            </w:pPr>
            <w:proofErr w:type="spellStart"/>
            <w:r w:rsidRPr="002648AB">
              <w:rPr>
                <w:rFonts w:ascii="Times New Roman" w:eastAsia="Times New Roman" w:hAnsi="Times New Roman" w:cs="Times New Roman"/>
                <w:b/>
                <w:bCs/>
                <w:color w:val="000000"/>
                <w:sz w:val="18"/>
                <w:szCs w:val="16"/>
                <w:lang w:val="it-IT" w:eastAsia="it-IT"/>
              </w:rPr>
              <w:t>Disease</w:t>
            </w:r>
            <w:proofErr w:type="spellEnd"/>
          </w:p>
        </w:tc>
        <w:tc>
          <w:tcPr>
            <w:tcW w:w="1264" w:type="dxa"/>
            <w:tcBorders>
              <w:top w:val="single" w:sz="8" w:space="0" w:color="auto"/>
              <w:left w:val="nil"/>
              <w:bottom w:val="single" w:sz="8" w:space="0" w:color="auto"/>
              <w:right w:val="single" w:sz="8" w:space="0" w:color="auto"/>
            </w:tcBorders>
            <w:shd w:val="clear" w:color="auto" w:fill="auto"/>
            <w:noWrap/>
            <w:vAlign w:val="center"/>
            <w:hideMark/>
          </w:tcPr>
          <w:p w:rsidR="001B361D" w:rsidRDefault="002648AB" w:rsidP="001B361D">
            <w:pPr>
              <w:spacing w:after="0" w:line="240" w:lineRule="auto"/>
              <w:jc w:val="center"/>
              <w:rPr>
                <w:rFonts w:ascii="Times New Roman" w:eastAsia="Times New Roman" w:hAnsi="Times New Roman" w:cs="Times New Roman"/>
                <w:b/>
                <w:bCs/>
                <w:color w:val="000000"/>
                <w:sz w:val="18"/>
                <w:szCs w:val="16"/>
                <w:lang w:val="en-US" w:eastAsia="it-IT"/>
              </w:rPr>
            </w:pPr>
            <w:r w:rsidRPr="002648AB">
              <w:rPr>
                <w:rFonts w:ascii="Times New Roman" w:eastAsia="Times New Roman" w:hAnsi="Times New Roman" w:cs="Times New Roman"/>
                <w:b/>
                <w:bCs/>
                <w:color w:val="000000"/>
                <w:sz w:val="18"/>
                <w:szCs w:val="16"/>
                <w:lang w:val="en-US" w:eastAsia="it-IT"/>
              </w:rPr>
              <w:t>Patients</w:t>
            </w:r>
          </w:p>
          <w:p w:rsidR="005F607D" w:rsidRPr="002648AB" w:rsidRDefault="00296926" w:rsidP="001B361D">
            <w:pPr>
              <w:spacing w:after="0" w:line="240" w:lineRule="auto"/>
              <w:jc w:val="center"/>
              <w:rPr>
                <w:rFonts w:ascii="Times New Roman" w:eastAsia="Times New Roman" w:hAnsi="Times New Roman" w:cs="Times New Roman"/>
                <w:b/>
                <w:bCs/>
                <w:color w:val="000000"/>
                <w:sz w:val="18"/>
                <w:szCs w:val="16"/>
                <w:lang w:val="en-US" w:eastAsia="it-IT"/>
              </w:rPr>
            </w:pPr>
            <w:r w:rsidRPr="002648AB">
              <w:rPr>
                <w:rFonts w:ascii="Times New Roman" w:eastAsia="Times New Roman" w:hAnsi="Times New Roman" w:cs="Times New Roman"/>
                <w:b/>
                <w:bCs/>
                <w:color w:val="000000"/>
                <w:sz w:val="18"/>
                <w:szCs w:val="16"/>
                <w:lang w:val="en-US" w:eastAsia="it-IT"/>
              </w:rPr>
              <w:t>(from LOVD)</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t>1</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t>c.8G&gt;A</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t>p.(Trp3*)</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t>g.33229422C&gt;T</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2224BE"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t>1</w:t>
            </w:r>
          </w:p>
        </w:tc>
      </w:tr>
      <w:tr w:rsidR="005F607D" w:rsidRPr="00C05C1E" w:rsidTr="001B361D">
        <w:trPr>
          <w:trHeight w:val="9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t>1</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t>c.9G&gt;A</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C336DF"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3*, Leu2_Met124del, Leu2_Met128del]</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t>g.33229421C&gt;T</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2224BE"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HdXJ2aWNoPC9BdXRob3I+PFllYXI+MjAwOTwvWWVhcj48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HdXJ2aWNoPC9BdXRob3I+PFllYXI+MjAwOTwvWWVhcj48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7</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1G&gt;A</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4*)</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3229419C&gt;T</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2224BE"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ywgNF08L0Rpc3BsYXlUZXh0PjxyZWNvcmQ+PHJl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ywgNF08L0Rpc3BsYXlUZXh0PjxyZWNvcmQ+PHJl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2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4*)</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3229418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2224BE"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sz w:val="18"/>
                <w:szCs w:val="18"/>
                <w:lang w:val="it-IT" w:eastAsia="it-IT"/>
              </w:rPr>
            </w:pPr>
            <w:r w:rsidRPr="00C05C1E">
              <w:rPr>
                <w:rFonts w:ascii="Times New Roman" w:eastAsia="Times New Roman" w:hAnsi="Times New Roman" w:cs="Times New Roman"/>
                <w:sz w:val="18"/>
                <w:szCs w:val="18"/>
                <w:lang w:val="it-IT" w:eastAsia="it-IT"/>
              </w:rPr>
              <w:t>2</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sz w:val="18"/>
                <w:szCs w:val="18"/>
                <w:lang w:val="it-IT" w:eastAsia="it-IT"/>
              </w:rPr>
            </w:pPr>
            <w:r w:rsidRPr="00C05C1E">
              <w:rPr>
                <w:rFonts w:ascii="Times New Roman" w:eastAsia="Times New Roman" w:hAnsi="Times New Roman" w:cs="Times New Roman"/>
                <w:sz w:val="18"/>
                <w:szCs w:val="18"/>
                <w:lang w:val="it-IT" w:eastAsia="it-IT"/>
              </w:rPr>
              <w:t>c.49C&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sz w:val="18"/>
                <w:szCs w:val="18"/>
                <w:lang w:val="it-IT" w:eastAsia="it-IT"/>
              </w:rPr>
            </w:pPr>
            <w:r w:rsidRPr="00C05C1E">
              <w:rPr>
                <w:rFonts w:ascii="Times New Roman" w:eastAsia="Times New Roman" w:hAnsi="Times New Roman" w:cs="Times New Roman"/>
                <w:sz w:val="18"/>
                <w:szCs w:val="18"/>
                <w:lang w:val="it-IT" w:eastAsia="it-IT"/>
              </w:rPr>
              <w:t>p.(Gln17*)</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sz w:val="18"/>
                <w:szCs w:val="18"/>
                <w:lang w:val="it-IT" w:eastAsia="it-IT"/>
              </w:rPr>
            </w:pPr>
            <w:r w:rsidRPr="00C05C1E">
              <w:rPr>
                <w:rFonts w:ascii="Times New Roman" w:eastAsia="Times New Roman" w:hAnsi="Times New Roman" w:cs="Times New Roman"/>
                <w:sz w:val="18"/>
                <w:szCs w:val="18"/>
                <w:lang w:val="it-IT" w:eastAsia="it-IT"/>
              </w:rPr>
              <w:t>g.33038300G&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2224BE" w:rsidP="001B361D">
            <w:pPr>
              <w:spacing w:after="0" w:line="240" w:lineRule="auto"/>
              <w:jc w:val="center"/>
              <w:rPr>
                <w:rFonts w:ascii="Times New Roman" w:eastAsia="Times New Roman" w:hAnsi="Times New Roman" w:cs="Times New Roman"/>
                <w:sz w:val="18"/>
                <w:szCs w:val="18"/>
                <w:lang w:val="it-IT" w:eastAsia="it-IT"/>
              </w:rPr>
            </w:pPr>
            <w:r w:rsidRPr="00C05C1E">
              <w:rPr>
                <w:rFonts w:ascii="Times New Roman" w:eastAsia="Times New Roman" w:hAnsi="Times New Roman" w:cs="Times New Roman"/>
                <w:sz w:val="18"/>
                <w:szCs w:val="18"/>
                <w:lang w:val="it-IT" w:eastAsia="it-IT"/>
              </w:rPr>
              <w:fldChar w:fldCharType="begin"/>
            </w:r>
            <w:r w:rsidRPr="00C05C1E">
              <w:rPr>
                <w:rFonts w:ascii="Times New Roman" w:eastAsia="Times New Roman" w:hAnsi="Times New Roman" w:cs="Times New Roman"/>
                <w:sz w:val="18"/>
                <w:szCs w:val="18"/>
                <w:lang w:val="it-IT" w:eastAsia="it-IT"/>
              </w:rPr>
              <w:instrText xml:space="preserve"> ADDIN EN.CITE &lt;EndNote&gt;&lt;Cite&gt;&lt;Author&gt;Witting&lt;/Author&gt;&lt;Year&gt;2013&lt;/Year&gt;&lt;RecNum&gt;37&lt;/RecNum&gt;&lt;DisplayText&gt;[5]&lt;/DisplayText&gt;&lt;record&gt;&lt;rec-number&gt;37&lt;/rec-number&gt;&lt;foreign-keys&gt;&lt;key app="EN" db-id="vrp9r2ds6xwswberfaqv0d93dwp2aes9ss2p" timestamp="1586855852"&gt;37&lt;/key&gt;&lt;/foreign-keys&gt;&lt;ref-type name="Journal Article"&gt;17&lt;/ref-type&gt;&lt;contributors&gt;&lt;authors&gt;&lt;author&gt;Witting, N.&lt;/author&gt;&lt;author&gt;Duno, M.&lt;/author&gt;&lt;author&gt;Vissing, J.&lt;/author&gt;&lt;/authors&gt;&lt;/contributors&gt;&lt;auth-address&gt;Neuromuscular Research Unit and Department of Neurology 2082, University of Copenhagen, Rigshospitalet, Blegdamsvej, DK-2100 Copenhagen, Denmark. nanna.witting@rh.regionh.dk&lt;/auth-address&gt;&lt;titles&gt;&lt;title&gt;Becker muscular dystrophy with widespread muscle hypertrophy and a non-sense mutation of exon 2&lt;/title&gt;&lt;secondary-title&gt;Neuromuscul Disord&lt;/secondary-title&gt;&lt;/titles&gt;&lt;periodical&gt;&lt;full-title&gt;Neuromuscul Disord&lt;/full-title&gt;&lt;/periodical&gt;&lt;pages&gt;25-8&lt;/pages&gt;&lt;volume&gt;23&lt;/volume&gt;&lt;number&gt;1&lt;/number&gt;&lt;edition&gt;2012/09/04&lt;/edition&gt;&lt;keywords&gt;&lt;keyword&gt;Adult&lt;/keyword&gt;&lt;keyword&gt;Biopsy&lt;/keyword&gt;&lt;keyword&gt;Codon, Nonsense/*genetics&lt;/keyword&gt;&lt;keyword&gt;Disease Progression&lt;/keyword&gt;&lt;keyword&gt;Dystrophin/*genetics&lt;/keyword&gt;&lt;keyword&gt;Exons/*genetics&lt;/keyword&gt;&lt;keyword&gt;Humans&lt;/keyword&gt;&lt;keyword&gt;Hypertrophy/genetics/pathology&lt;/keyword&gt;&lt;keyword&gt;Male&lt;/keyword&gt;&lt;keyword&gt;Muscle Strength/physiology&lt;/keyword&gt;&lt;keyword&gt;Muscles/*pathology/physiopathology&lt;/keyword&gt;&lt;keyword&gt;Muscular Dystrophy, Duchenne/*genetics/*pathology/physiopathology&lt;/keyword&gt;&lt;keyword&gt;Phenotype&lt;/keyword&gt;&lt;/keywords&gt;&lt;dates&gt;&lt;year&gt;2013&lt;/year&gt;&lt;pub-dates&gt;&lt;date&gt;Jan&lt;/date&gt;&lt;/pub-dates&gt;&lt;/dates&gt;&lt;isbn&gt;1873-2364 (Electronic)&amp;#xD;0960-8966 (Linking)&lt;/isbn&gt;&lt;accession-num&gt;22939275&lt;/accession-num&gt;&lt;urls&gt;&lt;related-urls&gt;&lt;url&gt;https://www.ncbi.nlm.nih.gov/pubmed/22939275&lt;/url&gt;&lt;/related-urls&gt;&lt;/urls&gt;&lt;electronic-resource-num&gt;10.1016/j.nmd.2012.07.004&lt;/electronic-resource-num&gt;&lt;/record&gt;&lt;/Cite&gt;&lt;/EndNote&gt;</w:instrText>
            </w:r>
            <w:r w:rsidRPr="00C05C1E">
              <w:rPr>
                <w:rFonts w:ascii="Times New Roman" w:eastAsia="Times New Roman" w:hAnsi="Times New Roman" w:cs="Times New Roman"/>
                <w:sz w:val="18"/>
                <w:szCs w:val="18"/>
                <w:lang w:val="it-IT" w:eastAsia="it-IT"/>
              </w:rPr>
              <w:fldChar w:fldCharType="separate"/>
            </w:r>
            <w:r w:rsidRPr="00C05C1E">
              <w:rPr>
                <w:rFonts w:ascii="Times New Roman" w:eastAsia="Times New Roman" w:hAnsi="Times New Roman" w:cs="Times New Roman"/>
                <w:noProof/>
                <w:sz w:val="18"/>
                <w:szCs w:val="18"/>
                <w:lang w:val="it-IT" w:eastAsia="it-IT"/>
              </w:rPr>
              <w:t>[5]</w:t>
            </w:r>
            <w:r w:rsidRPr="00C05C1E">
              <w:rPr>
                <w:rFonts w:ascii="Times New Roman" w:eastAsia="Times New Roman" w:hAnsi="Times New Roman" w:cs="Times New Roman"/>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sz w:val="18"/>
                <w:szCs w:val="18"/>
                <w:lang w:val="it-IT" w:eastAsia="it-IT"/>
              </w:rPr>
            </w:pPr>
            <w:r w:rsidRPr="00C05C1E">
              <w:rPr>
                <w:rFonts w:ascii="Times New Roman" w:eastAsia="Times New Roman" w:hAnsi="Times New Roman" w:cs="Times New Roman"/>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sz w:val="18"/>
                <w:szCs w:val="18"/>
                <w:lang w:val="it-IT" w:eastAsia="it-IT"/>
              </w:rPr>
            </w:pPr>
            <w:r w:rsidRPr="00C05C1E">
              <w:rPr>
                <w:rFonts w:ascii="Times New Roman" w:eastAsia="Times New Roman" w:hAnsi="Times New Roman" w:cs="Times New Roman"/>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7A&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23*)</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3038282T&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2224BE"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2G&gt;A</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4*)</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3038277C&gt;T</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2224BE"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XRhbmk8L0F1dGhvcj48WWVhcj4yMDE4PC9ZZWFyPjxS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XRhbmk8L0F1dGhvcj48WWVhcj4yMDE4PC9ZZWFyPjxS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2C&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8*)</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3038267G&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2224BE"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HdXJ2aWNoPC9BdXRob3I+PFllYXI+MjAwOTwvWWVhcj48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HdXJ2aWNoPC9BdXRob3I+PFllYXI+MjAwOTwvWWVhcj48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0A&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34*)</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67931T&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2224BE"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Bai&lt;/Author&gt;&lt;Year&gt;2016&lt;/Year&gt;&lt;RecNum&gt;87&lt;/RecNum&gt;&lt;DisplayText&gt;[7]&lt;/DisplayText&gt;&lt;record&gt;&lt;rec-number&gt;87&lt;/rec-number&gt;&lt;foreign-keys&gt;&lt;key app="EN" db-id="vrp9r2ds6xwswberfaqv0d93dwp2aes9ss2p" timestamp="1587210934"&gt;87&lt;/key&gt;&lt;/foreign-keys&gt;&lt;ref-type name="Journal Article"&gt;17&lt;/ref-type&gt;&lt;contributors&gt;&lt;authors&gt;&lt;author&gt;Bai, Y.&lt;/author&gt;&lt;author&gt;Li, S.&lt;/author&gt;&lt;author&gt;Zong, Y. N.&lt;/author&gt;&lt;author&gt;Li, X. L.&lt;/author&gt;&lt;author&gt;Zhao, Z. H.&lt;/author&gt;&lt;author&gt;Kong, X. D.&lt;/author&gt;&lt;/authors&gt;&lt;/contributors&gt;&lt;auth-address&gt;Center of Prenatal Diagnosis, First Affiliated Hospital of Zhengzhou University, Zhengzhou 450052, China.&lt;/auth-address&gt;&lt;titles&gt;&lt;title&gt;[Mutation screening of 433 families with Duchenne/Becker muscular dystrophy]&lt;/title&gt;&lt;secondary-title&gt;Zhonghua Yi Xue Za Zhi&lt;/secondary-title&gt;&lt;/titles&gt;&lt;periodical&gt;&lt;full-title&gt;Zhonghua Yi Xue Za Zhi&lt;/full-title&gt;&lt;/periodical&gt;&lt;pages&gt;1261-9&lt;/pages&gt;&lt;volume&gt;96&lt;/volume&gt;&lt;number&gt;16&lt;/number&gt;&lt;edition&gt;2016/04/29&lt;/edition&gt;&lt;keywords&gt;&lt;keyword&gt;Asian Continental Ancestry Group&lt;/keyword&gt;&lt;keyword&gt;*DNA Mutational Analysis&lt;/keyword&gt;&lt;keyword&gt;Dystrophin/*genetics&lt;/keyword&gt;&lt;keyword&gt;Exons&lt;/keyword&gt;&lt;keyword&gt;Female&lt;/keyword&gt;&lt;keyword&gt;Frameshift Mutation&lt;/keyword&gt;&lt;keyword&gt;High-Throughput Nucleotide Sequencing&lt;/keyword&gt;&lt;keyword&gt;Humans&lt;/keyword&gt;&lt;keyword&gt;Multiplex Polymerase Chain Reaction&lt;/keyword&gt;&lt;keyword&gt;Muscular Dystrophy, Duchenne/*genetics&lt;/keyword&gt;&lt;keyword&gt;Mutation, Missense&lt;/keyword&gt;&lt;keyword&gt;Point Mutation&lt;/keyword&gt;&lt;keyword&gt;Polymorphism, Genetic&lt;/keyword&gt;&lt;keyword&gt;Pregnancy&lt;/keyword&gt;&lt;keyword&gt;Sequence Deletion&lt;/keyword&gt;&lt;/keywords&gt;&lt;dates&gt;&lt;year&gt;2016&lt;/year&gt;&lt;pub-dates&gt;&lt;date&gt;Apr 26&lt;/date&gt;&lt;/pub-dates&gt;&lt;/dates&gt;&lt;isbn&gt;0376-2491 (Print)&amp;#xD;0376-2491 (Linking)&lt;/isbn&gt;&lt;accession-num&gt;27122458&lt;/accession-num&gt;&lt;urls&gt;&lt;related-urls&gt;&lt;url&gt;https://www.ncbi.nlm.nih.gov/pubmed/27122458&lt;/url&gt;&lt;/related-urls&gt;&lt;/urls&gt;&lt;electronic-resource-num&gt;10.3760/cma.j.issn.0376-2491.2016.16.008&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3C&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5*)</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67928G&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2224BE"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Garcia-Planells&lt;/Author&gt;&lt;Year&gt;2009&lt;/Year&gt;&lt;RecNum&gt;40&lt;/RecNum&gt;&lt;DisplayText&gt;[8]&lt;/DisplayText&gt;&lt;record&gt;&lt;rec-number&gt;40&lt;/rec-number&gt;&lt;foreign-keys&gt;&lt;key app="EN" db-id="vrp9r2ds6xwswberfaqv0d93dwp2aes9ss2p" timestamp="1586856058"&gt;40&lt;/key&gt;&lt;/foreign-keys&gt;&lt;ref-type name="Journal Article"&gt;17&lt;/ref-type&gt;&lt;contributors&gt;&lt;authors&gt;&lt;author&gt;Garcia-Planells, J.&lt;/author&gt;&lt;author&gt;Torres-Puente, M.&lt;/author&gt;&lt;author&gt;Vilchez, J. J.&lt;/author&gt;&lt;author&gt;Perez-Alonso, M.&lt;/author&gt;&lt;/authors&gt;&lt;/contributors&gt;&lt;auth-address&gt;Medical Genetics Unit, Sistemas Genomicos, Paterna (Valencia), Spain. jgplanells@hotmail.es&lt;/auth-address&gt;&lt;titles&gt;&lt;title&gt;Novel human pathological mutations. Gene symbol: DMD. Disease: muscular dystrophy, Duchenne&lt;/title&gt;&lt;secondary-title&gt;Hum Genet&lt;/secondary-title&gt;&lt;/titles&gt;&lt;periodical&gt;&lt;full-title&gt;Hum Genet&lt;/full-title&gt;&lt;/periodical&gt;&lt;pages&gt;338&lt;/pages&gt;&lt;volume&gt;126&lt;/volume&gt;&lt;number&gt;2&lt;/number&gt;&lt;edition&gt;2009/08/21&lt;/edition&gt;&lt;keywords&gt;&lt;keyword&gt;Base Sequence&lt;/keyword&gt;&lt;keyword&gt;Codon&lt;/keyword&gt;&lt;keyword&gt;DNA Mutational Analysis&lt;/keyword&gt;&lt;keyword&gt;Dystrophin/*genetics&lt;/keyword&gt;&lt;keyword&gt;Humans&lt;/keyword&gt;&lt;keyword&gt;Molecular Sequence Data&lt;/keyword&gt;&lt;keyword&gt;Muscular Dystrophy, Duchenne/*genetics&lt;/keyword&gt;&lt;keyword&gt;*Mutation&lt;/keyword&gt;&lt;keyword&gt;Nucleotides/*genetics&lt;/keyword&gt;&lt;/keywords&gt;&lt;dates&gt;&lt;year&gt;2009&lt;/year&gt;&lt;pub-dates&gt;&lt;date&gt;Aug&lt;/date&gt;&lt;/pub-dates&gt;&lt;/dates&gt;&lt;isbn&gt;1432-1203 (Electronic)&amp;#xD;0340-6717 (Linking)&lt;/isbn&gt;&lt;accession-num&gt;19694016&lt;/accession-num&gt;&lt;urls&gt;&lt;related-urls&gt;&lt;url&gt;https://www.ncbi.nlm.nih.gov/pubmed/19694016&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33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4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67898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6A03AF"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aaG9uZzwvQXV0aG9yPjxZZWFyPjIwMTk8L1llYXI+PFJl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aaG9uZzwvQXV0aG9yPjxZZWFyPjIwMTk8L1llYXI+PFJl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4, 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9</w:t>
            </w:r>
          </w:p>
        </w:tc>
      </w:tr>
      <w:tr w:rsidR="005F607D" w:rsidRPr="00C05C1E" w:rsidTr="001B361D">
        <w:trPr>
          <w:trHeight w:val="6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63G&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4178A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55*, Phe32Metfs*13]</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67868C&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6A03AF"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edlackova&lt;/Author&gt;&lt;Year&gt;2009&lt;/Year&gt;&lt;RecNum&gt;34&lt;/RecNum&gt;&lt;DisplayText&gt;[10]&lt;/DisplayText&gt;&lt;record&gt;&lt;rec-number&gt;34&lt;/rec-number&gt;&lt;foreign-keys&gt;&lt;key app="EN" db-id="vrp9r2ds6xwswberfaqv0d93dwp2aes9ss2p" timestamp="1586855852"&gt;34&lt;/key&gt;&lt;/foreign-keys&gt;&lt;ref-type name="Journal Article"&gt;17&lt;/ref-type&gt;&lt;contributors&gt;&lt;authors&gt;&lt;author&gt;Sedlackova, J.&lt;/author&gt;&lt;author&gt;Vondracek, P.&lt;/author&gt;&lt;author&gt;Hermanova, M.&lt;/author&gt;&lt;author&gt;Zamecnik, J.&lt;/author&gt;&lt;author&gt;Hruba, Z.&lt;/author&gt;&lt;author&gt;Haberlova, J.&lt;/author&gt;&lt;author&gt;Kraus, J.&lt;/author&gt;&lt;author&gt;Marikova, T.&lt;/author&gt;&lt;author&gt;Hedvicakova, P.&lt;/author&gt;&lt;author&gt;Vohanka, S.&lt;/author&gt;&lt;author&gt;Fajkusova, L.&lt;/author&gt;&lt;/authors&gt;&lt;/contributors&gt;&lt;auth-address&gt;Centre of Molecular Biology and Gene Therapy, University Hospital Brno and Masaryk University, Brno, Czech Republic.&lt;/auth-address&gt;&lt;titles&gt;&lt;title&gt;Point mutations in Czech DMD/BMD patients and their phenotypic outcome&lt;/title&gt;&lt;secondary-title&gt;Neuromuscul Disord&lt;/secondary-title&gt;&lt;/titles&gt;&lt;periodical&gt;&lt;full-title&gt;Neuromuscul Disord&lt;/full-title&gt;&lt;/periodical&gt;&lt;pages&gt;749-53&lt;/pages&gt;&lt;volume&gt;19&lt;/volume&gt;&lt;number&gt;11&lt;/number&gt;&lt;edition&gt;2009/09/29&lt;/edition&gt;&lt;keywords&gt;&lt;keyword&gt;Base Sequence&lt;/keyword&gt;&lt;keyword&gt;Czech Republic&lt;/keyword&gt;&lt;keyword&gt;DNA Mutational Analysis/methods&lt;/keyword&gt;&lt;keyword&gt;Dystrophin/*genetics/metabolism&lt;/keyword&gt;&lt;keyword&gt;Exons&lt;/keyword&gt;&lt;keyword&gt;Female&lt;/keyword&gt;&lt;keyword&gt;Humans&lt;/keyword&gt;&lt;keyword&gt;Male&lt;/keyword&gt;&lt;keyword&gt;Molecular Sequence Data&lt;/keyword&gt;&lt;keyword&gt;Muscular Dystrophy, Duchenne/*genetics&lt;/keyword&gt;&lt;keyword&gt;*Phenotype&lt;/keyword&gt;&lt;keyword&gt;*Point Mutation&lt;/keyword&gt;&lt;keyword&gt;RNA, Messenger/metabolism&lt;/keyword&gt;&lt;/keywords&gt;&lt;dates&gt;&lt;year&gt;2009&lt;/year&gt;&lt;pub-dates&gt;&lt;date&gt;Nov&lt;/date&gt;&lt;/pub-dates&gt;&lt;/dates&gt;&lt;isbn&gt;1873-2364 (Electronic)&amp;#xD;0960-8966 (Linking)&lt;/isbn&gt;&lt;accession-num&gt;19783145&lt;/accession-num&gt;&lt;urls&gt;&lt;related-urls&gt;&lt;url&gt;https://www.ncbi.nlm.nih.gov/pubmed/19783145&lt;/url&gt;&lt;/related-urls&gt;&lt;/urls&gt;&lt;electronic-resource-num&gt;10.1016/j.nmd.2009.08.01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78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60*)</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67853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6A03AF"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Roberts&lt;/Author&gt;&lt;Year&gt;1994&lt;/Year&gt;&lt;RecNum&gt;84&lt;/RecNum&gt;&lt;DisplayText&gt;[11]&lt;/DisplayText&gt;&lt;record&gt;&lt;rec-number&gt;84&lt;/rec-number&gt;&lt;foreign-keys&gt;&lt;key app="EN" db-id="vrp9r2ds6xwswberfaqv0d93dwp2aes9ss2p" timestamp="1587210051"&gt;84&lt;/key&gt;&lt;/foreign-keys&gt;&lt;ref-type name="Journal Article"&gt;17&lt;/ref-type&gt;&lt;contributors&gt;&lt;authors&gt;&lt;author&gt;Roberts, R. G.&lt;/author&gt;&lt;author&gt;Gardner, R. J.&lt;/author&gt;&lt;author&gt;Bobrow, M.&lt;/author&gt;&lt;/authors&gt;&lt;/contributors&gt;&lt;auth-address&gt;Paediatric Research Unit, Guy&amp;apos;s Hospital, London, England.&lt;/auth-address&gt;&lt;titles&gt;&lt;title&gt;Searching for the 1 in 2,400,000: a review of dystrophin gene point mutations&lt;/title&gt;&lt;secondary-title&gt;Hum Mutat&lt;/secondary-title&gt;&lt;/titles&gt;&lt;periodical&gt;&lt;full-title&gt;Hum Mutat&lt;/full-title&gt;&lt;/periodical&gt;&lt;pages&gt;1-11&lt;/pages&gt;&lt;volume&gt;4&lt;/volume&gt;&lt;number&gt;1&lt;/number&gt;&lt;edition&gt;1994/01/01&lt;/edition&gt;&lt;keywords&gt;&lt;keyword&gt;DNA/genetics&lt;/keyword&gt;&lt;keyword&gt;DNA Mutational Analysis&lt;/keyword&gt;&lt;keyword&gt;Dystrophin/*genetics&lt;/keyword&gt;&lt;keyword&gt;Genetic Techniques&lt;/keyword&gt;&lt;keyword&gt;Humans&lt;/keyword&gt;&lt;keyword&gt;Muscular Dystrophies/genetics&lt;/keyword&gt;&lt;keyword&gt;Peptide Chain Termination, Translational/genetics&lt;/keyword&gt;&lt;keyword&gt;Phenotype&lt;/keyword&gt;&lt;keyword&gt;*Point Mutation&lt;/keyword&gt;&lt;keyword&gt;RNA, Messenger/genetics&lt;/keyword&gt;&lt;/keywords&gt;&lt;dates&gt;&lt;year&gt;1994&lt;/year&gt;&lt;/dates&gt;&lt;isbn&gt;1059-7794 (Print)&amp;#xD;1059-7794 (Linking)&lt;/isbn&gt;&lt;accession-num&gt;7951253&lt;/accession-num&gt;&lt;urls&gt;&lt;related-urls&gt;&lt;url&gt;https://www.ncbi.nlm.nih.gov/pubmed/7951253&lt;/url&gt;&lt;/related-urls&gt;&lt;/urls&gt;&lt;electronic-resource-num&gt;10.1002/humu.1380040102&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93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6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62971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6A03AF"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Dolinsky&lt;/Author&gt;&lt;Year&gt;2002&lt;/Year&gt;&lt;RecNum&gt;139&lt;/RecNum&gt;&lt;DisplayText&gt;[12]&lt;/DisplayText&gt;&lt;record&gt;&lt;rec-number&gt;139&lt;/rec-number&gt;&lt;foreign-keys&gt;&lt;key app="EN" db-id="vrp9r2ds6xwswberfaqv0d93dwp2aes9ss2p" timestamp="1587226689"&gt;139&lt;/key&gt;&lt;/foreign-keys&gt;&lt;ref-type name="Journal Article"&gt;17&lt;/ref-type&gt;&lt;contributors&gt;&lt;authors&gt;&lt;author&gt;Dolinsky, L. C.&lt;/author&gt;&lt;author&gt;de Moura-Neto, R. S.&lt;/author&gt;&lt;author&gt;Falcao-Conceicao, D. N.&lt;/author&gt;&lt;/authors&gt;&lt;/contributors&gt;&lt;auth-address&gt;Departamento de Genetica, Instituto de Biologia, Universidade Federal do Rio de Janeiro, RJ, Rio de Janeiro, Brazil. dolinsky@biologia.ufrj.br&lt;/auth-address&gt;&lt;titles&gt;&lt;title&gt;DGGE analysis as a tool to identify point mutations, de novo mutations and carriers of the dystrophin gene&lt;/title&gt;&lt;secondary-title&gt;Neuromuscul Disord&lt;/secondary-title&gt;&lt;/titles&gt;&lt;periodical&gt;&lt;full-title&gt;Neuromuscul Disord&lt;/full-title&gt;&lt;/periodical&gt;&lt;pages&gt;845-8&lt;/pages&gt;&lt;volume&gt;12&lt;/volume&gt;&lt;number&gt;9&lt;/number&gt;&lt;edition&gt;2002/10/26&lt;/edition&gt;&lt;keywords&gt;&lt;keyword&gt;Brazil/epidemiology&lt;/keyword&gt;&lt;keyword&gt;DNA Mutational Analysis&lt;/keyword&gt;&lt;keyword&gt;Dystrophin/*genetics&lt;/keyword&gt;&lt;keyword&gt;Electrophoresis, Polyacrylamide Gel&lt;/keyword&gt;&lt;keyword&gt;Exons&lt;/keyword&gt;&lt;keyword&gt;Female&lt;/keyword&gt;&lt;keyword&gt;Genetic Carrier Screening&lt;/keyword&gt;&lt;keyword&gt;Humans&lt;/keyword&gt;&lt;keyword&gt;Male&lt;/keyword&gt;&lt;keyword&gt;Muscular Dystrophy, Duchenne/*genetics&lt;/keyword&gt;&lt;keyword&gt;Nucleic Acid Denaturation&lt;/keyword&gt;&lt;keyword&gt;Pedigree&lt;/keyword&gt;&lt;keyword&gt;*Point Mutation&lt;/keyword&gt;&lt;keyword&gt;Polymerase Chain Reaction/methods&lt;/keyword&gt;&lt;keyword&gt;Polymorphism, Genetic&lt;/keyword&gt;&lt;/keywords&gt;&lt;dates&gt;&lt;year&gt;2002&lt;/year&gt;&lt;pub-dates&gt;&lt;date&gt;Nov&lt;/date&gt;&lt;/pub-dates&gt;&lt;/dates&gt;&lt;isbn&gt;0960-8966 (Print)&amp;#xD;0960-8966 (Linking)&lt;/isbn&gt;&lt;accession-num&gt;12398835&lt;/accession-num&gt;&lt;urls&gt;&lt;related-urls&gt;&lt;url&gt;https://www.ncbi.nlm.nih.gov/pubmed/12398835&lt;/url&gt;&lt;/related-urls&gt;&lt;/urls&gt;&lt;electronic-resource-num&gt;10.1016/s0960-8966(02)00069-x&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96A&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66*)</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62968T&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6A03AF"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99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y67*)</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62965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6A03AF"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itnik&lt;/Author&gt;&lt;Year&gt;1997&lt;/Year&gt;&lt;RecNum&gt;108&lt;/RecNum&gt;&lt;DisplayText&gt;[14]&lt;/DisplayText&gt;&lt;record&gt;&lt;rec-number&gt;108&lt;/rec-number&gt;&lt;foreign-keys&gt;&lt;key app="EN" db-id="vrp9r2ds6xwswberfaqv0d93dwp2aes9ss2p" timestamp="1587223241"&gt;108&lt;/key&gt;&lt;/foreign-keys&gt;&lt;ref-type name="Journal Article"&gt;17&lt;/ref-type&gt;&lt;contributors&gt;&lt;authors&gt;&lt;author&gt;Sitnik, R.&lt;/author&gt;&lt;author&gt;Campiotto, S.&lt;/author&gt;&lt;author&gt;Vainzof, M.&lt;/author&gt;&lt;author&gt;Pavanello, R. C.&lt;/author&gt;&lt;author&gt;Takata, R. I.&lt;/author&gt;&lt;author&gt;Zatz, M.&lt;/author&gt;&lt;author&gt;Passos-Bueno, M. R.&lt;/author&gt;&lt;/authors&gt;&lt;/contributors&gt;&lt;auth-address&gt;Departamento de Biologia, Instituto de Biociencias, University of Sao Paulo, Brazil.&lt;/auth-address&gt;&lt;titles&gt;&lt;title&gt;Novel point mutations in the dystrophin gene&lt;/title&gt;&lt;secondary-title&gt;Hum Mutat&lt;/secondary-title&gt;&lt;/titles&gt;&lt;periodical&gt;&lt;full-title&gt;Hum Mutat&lt;/full-title&gt;&lt;/periodical&gt;&lt;pages&gt;217-22&lt;/pages&gt;&lt;volume&gt;10&lt;/volume&gt;&lt;number&gt;3&lt;/number&gt;&lt;edition&gt;1997/01/01&lt;/edition&gt;&lt;keywords&gt;&lt;keyword&gt;Dystrophin/chemistry/*genetics&lt;/keyword&gt;&lt;keyword&gt;Gene Deletion&lt;/keyword&gt;&lt;keyword&gt;Genetic Testing&lt;/keyword&gt;&lt;keyword&gt;Humans&lt;/keyword&gt;&lt;keyword&gt;Male&lt;/keyword&gt;&lt;keyword&gt;Muscular Dystrophies/etiology/genetics&lt;/keyword&gt;&lt;keyword&gt;*Point Mutation&lt;/keyword&gt;&lt;keyword&gt;Polymorphism, Genetic&lt;/keyword&gt;&lt;keyword&gt;Polymorphism, Single-Stranded Conformational&lt;/keyword&gt;&lt;/keywords&gt;&lt;dates&gt;&lt;year&gt;1997&lt;/year&gt;&lt;/dates&gt;&lt;isbn&gt;1059-7794 (Print)&amp;#xD;1059-7794 (Linking)&lt;/isbn&gt;&lt;accession-num&gt;9298822&lt;/accession-num&gt;&lt;urls&gt;&lt;related-urls&gt;&lt;url&gt;https://www.ncbi.nlm.nih.gov/pubmed/9298822&lt;/url&gt;&lt;/related-urls&gt;&lt;/urls&gt;&lt;electronic-resource-num&gt;10.1002/(SICI)1098-1004(1997)10:3&amp;lt;217::AID-HUMU7&amp;gt;3.0.CO;2-F&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53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8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62911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6A03AF"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Roberts&lt;/Author&gt;&lt;Year&gt;1994&lt;/Year&gt;&lt;RecNum&gt;84&lt;/RecNum&gt;&lt;DisplayText&gt;[11]&lt;/DisplayText&gt;&lt;record&gt;&lt;rec-number&gt;84&lt;/rec-number&gt;&lt;foreign-keys&gt;&lt;key app="EN" db-id="vrp9r2ds6xwswberfaqv0d93dwp2aes9ss2p" timestamp="1587210051"&gt;84&lt;/key&gt;&lt;/foreign-keys&gt;&lt;ref-type name="Journal Article"&gt;17&lt;/ref-type&gt;&lt;contributors&gt;&lt;authors&gt;&lt;author&gt;Roberts, R. G.&lt;/author&gt;&lt;author&gt;Gardner, R. J.&lt;/author&gt;&lt;author&gt;Bobrow, M.&lt;/author&gt;&lt;/authors&gt;&lt;/contributors&gt;&lt;auth-address&gt;Paediatric Research Unit, Guy&amp;apos;s Hospital, London, England.&lt;/auth-address&gt;&lt;titles&gt;&lt;title&gt;Searching for the 1 in 2,400,000: a review of dystrophin gene point mutations&lt;/title&gt;&lt;secondary-title&gt;Hum Mutat&lt;/secondary-title&gt;&lt;/titles&gt;&lt;periodical&gt;&lt;full-title&gt;Hum Mutat&lt;/full-title&gt;&lt;/periodical&gt;&lt;pages&gt;1-11&lt;/pages&gt;&lt;volume&gt;4&lt;/volume&gt;&lt;number&gt;1&lt;/number&gt;&lt;edition&gt;1994/01/01&lt;/edition&gt;&lt;keywords&gt;&lt;keyword&gt;DNA/genetics&lt;/keyword&gt;&lt;keyword&gt;DNA Mutational Analysis&lt;/keyword&gt;&lt;keyword&gt;Dystrophin/*genetics&lt;/keyword&gt;&lt;keyword&gt;Genetic Techniques&lt;/keyword&gt;&lt;keyword&gt;Humans&lt;/keyword&gt;&lt;keyword&gt;Muscular Dystrophies/genetics&lt;/keyword&gt;&lt;keyword&gt;Peptide Chain Termination, Translational/genetics&lt;/keyword&gt;&lt;keyword&gt;Phenotype&lt;/keyword&gt;&lt;keyword&gt;*Point Mutation&lt;/keyword&gt;&lt;keyword&gt;RNA, Messenger/genetics&lt;/keyword&gt;&lt;/keywords&gt;&lt;dates&gt;&lt;year&gt;1994&lt;/year&gt;&lt;/dates&gt;&lt;isbn&gt;1059-7794 (Print)&amp;#xD;1059-7794 (Linking)&lt;/isbn&gt;&lt;accession-num&gt;7951253&lt;/accession-num&gt;&lt;urls&gt;&lt;related-urls&gt;&lt;url&gt;https://www.ncbi.nlm.nih.gov/pubmed/7951253&lt;/url&gt;&lt;/related-urls&gt;&lt;/urls&gt;&lt;electronic-resource-num&gt;10.1002/humu.1380040102&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72T&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9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41497A&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6A03AF"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Hofstra&lt;/Author&gt;&lt;Year&gt;2004&lt;/Year&gt;&lt;RecNum&gt;59&lt;/RecNum&gt;&lt;DisplayText&gt;[15]&lt;/DisplayText&gt;&lt;record&gt;&lt;rec-number&gt;59&lt;/rec-number&gt;&lt;foreign-keys&gt;&lt;key app="EN" db-id="vrp9r2ds6xwswberfaqv0d93dwp2aes9ss2p" timestamp="1586856604"&gt;59&lt;/key&gt;&lt;/foreign-keys&gt;&lt;ref-type name="Journal Article"&gt;17&lt;/ref-type&gt;&lt;contributors&gt;&lt;authors&gt;&lt;author&gt;Hofstra, R. M.&lt;/author&gt;&lt;author&gt;Mulder, I. M.&lt;/author&gt;&lt;author&gt;Vossen, R.&lt;/author&gt;&lt;author&gt;de Koning-Gans, P. A.&lt;/author&gt;&lt;author&gt;Kraak, M.&lt;/author&gt;&lt;author&gt;Ginjaar, I. B.&lt;/author&gt;&lt;author&gt;van der Hout, A. H.&lt;/author&gt;&lt;author&gt;Bakker, E.&lt;/author&gt;&lt;author&gt;Buys, C. H.&lt;/author&gt;&lt;author&gt;van Ommen, G. J.&lt;/author&gt;&lt;author&gt;van Essen, A. J.&lt;/author&gt;&lt;author&gt;den Dunnen, J. T.&lt;/author&gt;&lt;/authors&gt;&lt;/contributors&gt;&lt;auth-address&gt;Department of Medical Genetics, University of Groningen, Groningen, The Netherlands. r.m.w.hofstra@medgen.azg.nl&lt;/auth-address&gt;&lt;titles&gt;&lt;title&gt;DGGE-based whole-gene mutation scanning of the dystrophin gene in Duchenne and Becker muscular dystrophy patients&lt;/title&gt;&lt;secondary-title&gt;Hum Mutat&lt;/secondary-title&gt;&lt;/titles&gt;&lt;periodical&gt;&lt;full-title&gt;Hum Mutat&lt;/full-title&gt;&lt;/periodical&gt;&lt;pages&gt;57-66&lt;/pages&gt;&lt;volume&gt;23&lt;/volume&gt;&lt;number&gt;1&lt;/number&gt;&lt;edition&gt;2003/12/26&lt;/edition&gt;&lt;keywords&gt;&lt;keyword&gt;DNA Mutational Analysis/*methods&lt;/keyword&gt;&lt;keyword&gt;Dystrophin/*genetics&lt;/keyword&gt;&lt;keyword&gt;Electrophoresis, Polyacrylamide Gel&lt;/keyword&gt;&lt;keyword&gt;Heterozygote&lt;/keyword&gt;&lt;keyword&gt;Humans&lt;/keyword&gt;&lt;keyword&gt;Muscular Dystrophy, Duchenne/diagnosis/*genetics&lt;/keyword&gt;&lt;keyword&gt;Point Mutation&lt;/keyword&gt;&lt;keyword&gt;Polymerase Chain Reaction&lt;/keyword&gt;&lt;keyword&gt;Polymorphism, Genetic&lt;/keyword&gt;&lt;keyword&gt;Reproducibility of Results&lt;/keyword&gt;&lt;/keywords&gt;&lt;dates&gt;&lt;year&gt;2004&lt;/year&gt;&lt;pub-dates&gt;&lt;date&gt;Jan&lt;/date&gt;&lt;/pub-dates&gt;&lt;/dates&gt;&lt;isbn&gt;1098-1004 (Electronic)&amp;#xD;1059-7794 (Linking)&lt;/isbn&gt;&lt;accession-num&gt;14695533&lt;/accession-num&gt;&lt;urls&gt;&lt;related-urls&gt;&lt;url&gt;https://www.ncbi.nlm.nih.gov/pubmed/14695533&lt;/url&gt;&lt;/related-urls&gt;&lt;/urls&gt;&lt;electronic-resource-num&gt;10.1002/humu.1028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83G&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y95*)</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41486C&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6A03AF"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13A&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05*)</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41456T&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6A03AF"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igro&lt;/Author&gt;&lt;Year&gt;1994&lt;/Year&gt;&lt;RecNum&gt;68&lt;/RecNum&gt;&lt;DisplayText&gt;[17]&lt;/DisplayText&gt;&lt;record&gt;&lt;rec-number&gt;68&lt;/rec-number&gt;&lt;foreign-keys&gt;&lt;key app="EN" db-id="vrp9r2ds6xwswberfaqv0d93dwp2aes9ss2p" timestamp="1586858745"&gt;68&lt;/key&gt;&lt;/foreign-keys&gt;&lt;ref-type name="Journal Article"&gt;17&lt;/ref-type&gt;&lt;contributors&gt;&lt;authors&gt;&lt;author&gt;Nigro, V.&lt;/author&gt;&lt;author&gt;Nigro, G.&lt;/author&gt;&lt;author&gt;Esposito, M. G.&lt;/author&gt;&lt;author&gt;Comi, L. I.&lt;/author&gt;&lt;author&gt;Molinari, A. M.&lt;/author&gt;&lt;author&gt;Puca, G. A.&lt;/author&gt;&lt;author&gt;Politano, L.&lt;/author&gt;&lt;/authors&gt;&lt;/contributors&gt;&lt;auth-address&gt;Istituto di Patologia Generale ed Oncologia, Facolta di Medicina, II Universita di Napoli, Italy.&lt;/auth-address&gt;&lt;titles&gt;&lt;title&gt;Novel small mutations along the DMD/BMD gene associated with different phenotypes&lt;/title&gt;&lt;secondary-title&gt;Hum Mol Genet&lt;/secondary-title&gt;&lt;/titles&gt;&lt;periodical&gt;&lt;full-title&gt;Hum Mol Genet&lt;/full-title&gt;&lt;/periodical&gt;&lt;pages&gt;1907-8&lt;/pages&gt;&lt;volume&gt;3&lt;/volume&gt;&lt;number&gt;10&lt;/number&gt;&lt;edition&gt;1994/10/01&lt;/edition&gt;&lt;keywords&gt;&lt;keyword&gt;Adolescent&lt;/keyword&gt;&lt;keyword&gt;Adult&lt;/keyword&gt;&lt;keyword&gt;Amino Acid Sequence&lt;/keyword&gt;&lt;keyword&gt;Base Sequence&lt;/keyword&gt;&lt;keyword&gt;Child&lt;/keyword&gt;&lt;keyword&gt;Child, Preschool&lt;/keyword&gt;&lt;keyword&gt;DNA Primers&lt;/keyword&gt;&lt;keyword&gt;Dystrophin/*genetics&lt;/keyword&gt;&lt;keyword&gt;Exons&lt;/keyword&gt;&lt;keyword&gt;Genetic Variation&lt;/keyword&gt;&lt;keyword&gt;Humans&lt;/keyword&gt;&lt;keyword&gt;Introns&lt;/keyword&gt;&lt;keyword&gt;Molecular Sequence Data&lt;/keyword&gt;&lt;keyword&gt;Muscular Dystrophies/*genetics/physiopathology&lt;/keyword&gt;&lt;keyword&gt;Phenotype&lt;/keyword&gt;&lt;keyword&gt;*Point Mutation&lt;/keyword&gt;&lt;keyword&gt;Polymerase Chain Reaction&lt;/keyword&gt;&lt;keyword&gt;*Polymorphism, Genetic&lt;/keyword&gt;&lt;/keywords&gt;&lt;dates&gt;&lt;year&gt;1994&lt;/year&gt;&lt;pub-dates&gt;&lt;date&gt;Oct&lt;/date&gt;&lt;/pub-dates&gt;&lt;/dates&gt;&lt;isbn&gt;0964-6906 (Print)&amp;#xD;0964-6906 (Linking)&lt;/isbn&gt;&lt;accession-num&gt;7849724&lt;/accession-num&gt;&lt;urls&gt;&lt;related-urls&gt;&lt;url&gt;https://www.ncbi.nlm.nih.gov/pubmed/7849724&lt;/url&gt;&lt;/related-urls&gt;&lt;/urls&gt;&lt;electronic-resource-num&gt;10.1093/hmg/3.10.1907&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36G&gt;A</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12*)</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41433C&gt;T</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6A03AF"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53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18*)</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41416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6A03AF"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WaWVpdGV6PC9BdXRob3I+PFllYXI+MjAxNzwvWWVhcj48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WaWVpdGV6PC9BdXRob3I+PFllYXI+MjAxNzwvWWVhcj48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54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18*)</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41415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6A03AF"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55C&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19*)</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41414G&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6A03AF"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61A&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21*)</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34754T&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6A03AF"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88L0F1dGhvcj48WWVhcj4yMDE3PC9ZZWFyPjxSZWNO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88L0F1dGhvcj48WWVhcj4yMDE3PC9ZZWFyPjxSZWNO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94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32*)</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34721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B9F"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Wang&lt;/Author&gt;&lt;Year&gt;2019&lt;/Year&gt;&lt;RecNum&gt;62&lt;/RecNum&gt;&lt;DisplayText&gt;[21]&lt;/DisplayText&gt;&lt;record&gt;&lt;rec-number&gt;62&lt;/rec-number&gt;&lt;foreign-keys&gt;&lt;key app="EN" db-id="vrp9r2ds6xwswberfaqv0d93dwp2aes9ss2p" timestamp="1586856604"&gt;62&lt;/key&gt;&lt;/foreign-keys&gt;&lt;ref-type name="Journal Article"&gt;17&lt;/ref-type&gt;&lt;contributors&gt;&lt;authors&gt;&lt;author&gt;Wang, D.&lt;/author&gt;&lt;author&gt;Gao, M.&lt;/author&gt;&lt;author&gt;Zhang, K.&lt;/author&gt;&lt;author&gt;Jin, R.&lt;/author&gt;&lt;author&gt;Lv, Y.&lt;/author&gt;&lt;author&gt;Liu, Y.&lt;/author&gt;&lt;author&gt;Ma, J.&lt;/author&gt;&lt;author&gt;Wan, Y.&lt;/author&gt;&lt;author&gt;Gai, Z.&lt;/author&gt;&lt;author&gt;Liu, Y.&lt;/author&gt;&lt;/authors&gt;&lt;/contributors&gt;&lt;auth-address&gt;Pediatric Research Institute, Qilu Children&amp;apos;s Hospital, Shandong University, Ji&amp;apos;nan, China.&amp;#xD;Neurology Department, Qilu Children&amp;apos;s Hospital, Shandong University, Ji&amp;apos;nan, China.&lt;/auth-address&gt;&lt;titles&gt;&lt;title&gt;Molecular Genetics Analysis of 70 Chinese Families With Muscular Dystrophy Using Multiplex Ligation-Dependent Probe Amplification and Next-Generation Sequencing&lt;/title&gt;&lt;secondary-title&gt;Front Pharmacol&lt;/secondary-title&gt;&lt;/titles&gt;&lt;pages&gt;814&lt;/pages&gt;&lt;volume&gt;10&lt;/volume&gt;&lt;edition&gt;2019/08/14&lt;/edition&gt;&lt;keywords&gt;&lt;keyword&gt;Lama2&lt;/keyword&gt;&lt;keyword&gt;dystrophin (DMD)&lt;/keyword&gt;&lt;keyword&gt;merosin-deficient congenital muscular dystrophy type 1A&lt;/keyword&gt;&lt;keyword&gt;multiplex ligation-dependent probe amplification&lt;/keyword&gt;&lt;keyword&gt;muscular dystrophy&lt;/keyword&gt;&lt;keyword&gt;next-generation sequencing&lt;/keyword&gt;&lt;/keywords&gt;&lt;dates&gt;&lt;year&gt;2019&lt;/year&gt;&lt;/dates&gt;&lt;isbn&gt;1663-9812 (Print)&amp;#xD;1663-9812 (Linking)&lt;/isbn&gt;&lt;accession-num&gt;31404137&lt;/accession-num&gt;&lt;urls&gt;&lt;related-urls&gt;&lt;url&gt;https://www.ncbi.nlm.nih.gov/pubmed/31404137&lt;/url&gt;&lt;/related-urls&gt;&lt;/urls&gt;&lt;custom2&gt;PMC6669794&lt;/custom2&gt;&lt;electronic-resource-num&gt;10.3389/fphar.2019.0081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97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3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34718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B9F"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09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37*)</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34706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B9F"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Bonnal&lt;/Author&gt;&lt;Year&gt;2010&lt;/Year&gt;&lt;RecNum&gt;102&lt;/RecNum&gt;&lt;DisplayText&gt;[22]&lt;/DisplayText&gt;&lt;record&gt;&lt;rec-number&gt;102&lt;/rec-number&gt;&lt;foreign-keys&gt;&lt;key app="EN" db-id="vrp9r2ds6xwswberfaqv0d93dwp2aes9ss2p" timestamp="1587223241"&gt;102&lt;/key&gt;&lt;/foreign-keys&gt;&lt;ref-type name="Journal Article"&gt;17&lt;/ref-type&gt;&lt;contributors&gt;&lt;authors&gt;&lt;author&gt;Bonnal, R. J.&lt;/author&gt;&lt;author&gt;Severgnini, M.&lt;/author&gt;&lt;author&gt;Castaldi, A.&lt;/author&gt;&lt;author&gt;Bordoni, R.&lt;/author&gt;&lt;author&gt;Iacono, M.&lt;/author&gt;&lt;author&gt;Trimarco, A.&lt;/author&gt;&lt;author&gt;Torella, A.&lt;/author&gt;&lt;author&gt;Piluso, G.&lt;/author&gt;&lt;author&gt;Aurino, S.&lt;/author&gt;&lt;author&gt;Condorelli, G.&lt;/author&gt;&lt;author&gt;De Bellis, G.&lt;/author&gt;&lt;author&gt;Nigro, V.&lt;/author&gt;&lt;/authors&gt;&lt;/contributors&gt;&lt;auth-address&gt;Consiglio Nazionale delle Ricerche, Istituto di Tecnologie Biomediche (CNR-ITB), I-20090 Segrate, Italy.&lt;/auth-address&gt;&lt;titles&gt;&lt;title&gt;Reliable resequencing of the human dystrophin locus by universal long polymerase chain reaction and massive pyrosequencing&lt;/title&gt;&lt;secondary-title&gt;Anal Biochem&lt;/secondary-title&gt;&lt;/titles&gt;&lt;periodical&gt;&lt;full-title&gt;Anal Biochem&lt;/full-title&gt;&lt;/periodical&gt;&lt;pages&gt;176-84&lt;/pages&gt;&lt;volume&gt;406&lt;/volume&gt;&lt;number&gt;2&lt;/number&gt;&lt;edition&gt;2010/07/31&lt;/edition&gt;&lt;keywords&gt;&lt;keyword&gt;Base Sequence&lt;/keyword&gt;&lt;keyword&gt;Biopolymers/genetics&lt;/keyword&gt;&lt;keyword&gt;Dystrophin/*genetics&lt;/keyword&gt;&lt;keyword&gt;Genetic Loci/*genetics&lt;/keyword&gt;&lt;keyword&gt;Humans&lt;/keyword&gt;&lt;keyword&gt;Male&lt;/keyword&gt;&lt;keyword&gt;Mutation/genetics&lt;/keyword&gt;&lt;keyword&gt;Polymerase Chain Reaction/*methods&lt;/keyword&gt;&lt;keyword&gt;Reproducibility of Results&lt;/keyword&gt;&lt;keyword&gt;Sequence Analysis, DNA/*methods&lt;/keyword&gt;&lt;keyword&gt;*Temperature&lt;/keyword&gt;&lt;/keywords&gt;&lt;dates&gt;&lt;year&gt;2010&lt;/year&gt;&lt;pub-dates&gt;&lt;date&gt;Nov 15&lt;/date&gt;&lt;/pub-dates&gt;&lt;/dates&gt;&lt;isbn&gt;1096-0309 (Electronic)&amp;#xD;0003-2697 (Linking)&lt;/isbn&gt;&lt;accession-num&gt;20670611&lt;/accession-num&gt;&lt;urls&gt;&lt;related-urls&gt;&lt;url&gt;https://www.ncbi.nlm.nih.gov/pubmed/20670611&lt;/url&gt;&lt;/related-urls&gt;&lt;/urls&gt;&lt;electronic-resource-num&gt;10.1016/j.ab.2010.07.022&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28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4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34687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B9F"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29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4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34686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B9F"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33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14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34682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HdW88L0F1dGhvcj48WWVhcj4yMDE1PC9ZZWFyPjxSZWNO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HdW88L0F1dGhvcj48WWVhcj4yMDE1PC9ZZWFyPjxSZWNO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19, 2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8</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36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46*)</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34679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Yang&lt;/Author&gt;&lt;Year&gt;2013&lt;/Year&gt;&lt;RecNum&gt;111&lt;/RecNum&gt;&lt;DisplayText&gt;[24]&lt;/DisplayText&gt;&lt;record&gt;&lt;rec-number&gt;111&lt;/rec-number&gt;&lt;foreign-keys&gt;&lt;key app="EN" db-id="vrp9r2ds6xwswberfaqv0d93dwp2aes9ss2p" timestamp="1587223241"&gt;111&lt;/key&gt;&lt;/foreign-keys&gt;&lt;ref-type name="Journal Article"&gt;17&lt;/ref-type&gt;&lt;contributors&gt;&lt;authors&gt;&lt;author&gt;Yang, J.&lt;/author&gt;&lt;author&gt;Li, S. Y.&lt;/author&gt;&lt;author&gt;Li, Y. Q.&lt;/author&gt;&lt;author&gt;Cao, J. Q.&lt;/author&gt;&lt;author&gt;Feng, S. W.&lt;/author&gt;&lt;author&gt;Wang, Y. Y.&lt;/author&gt;&lt;author&gt;Zhan, Y. X.&lt;/author&gt;&lt;author&gt;Yu, C. S.&lt;/author&gt;&lt;author&gt;Chen, F.&lt;/author&gt;&lt;author&gt;Li, J.&lt;/author&gt;&lt;author&gt;Sun, X. F.&lt;/author&gt;&lt;author&gt;Zhang, C.&lt;/author&gt;&lt;/authors&gt;&lt;/contributors&gt;&lt;auth-address&gt;Department of Neurology, The First Affiliated Hospital, Sun Yat-sen University, 58 Zhong Shaner Road, Guangzhou City, 510080, People&amp;apos;s Republic of China.&lt;/auth-address&gt;&lt;titles&gt;&lt;title&gt;MLPA-based genotype-phenotype analysis in 1053 Chinese patients with DMD/BMD&lt;/title&gt;&lt;secondary-title&gt;BMC Med Genet&lt;/secondary-title&gt;&lt;/titles&gt;&lt;periodical&gt;&lt;full-title&gt;BMC Med Genet&lt;/full-title&gt;&lt;/periodical&gt;&lt;pages&gt;29&lt;/pages&gt;&lt;volume&gt;14&lt;/volume&gt;&lt;edition&gt;2013/03/05&lt;/edition&gt;&lt;keywords&gt;&lt;keyword&gt;Asian Continental Ancestry Group/genetics&lt;/keyword&gt;&lt;keyword&gt;Dystrophin/*genetics&lt;/keyword&gt;&lt;keyword&gt;Exons&lt;/keyword&gt;&lt;keyword&gt;Genotype&lt;/keyword&gt;&lt;keyword&gt;Humans&lt;/keyword&gt;&lt;keyword&gt;Male&lt;/keyword&gt;&lt;keyword&gt;Muscular Dystrophy, Duchenne/*genetics&lt;/keyword&gt;&lt;keyword&gt;Mutation&lt;/keyword&gt;&lt;keyword&gt;Phenotype&lt;/keyword&gt;&lt;/keywords&gt;&lt;dates&gt;&lt;year&gt;2013&lt;/year&gt;&lt;pub-dates&gt;&lt;date&gt;Mar 1&lt;/date&gt;&lt;/pub-dates&gt;&lt;/dates&gt;&lt;isbn&gt;1471-2350 (Electronic)&amp;#xD;1471-2350 (Linking)&lt;/isbn&gt;&lt;accession-num&gt;23453023&lt;/accession-num&gt;&lt;urls&gt;&lt;related-urls&gt;&lt;url&gt;https://www.ncbi.nlm.nih.gov/pubmed/23453023&lt;/url&gt;&lt;/related-urls&gt;&lt;/urls&gt;&lt;custom2&gt;PMC3599358&lt;/custom2&gt;&lt;electronic-resource-num&gt;10.1186/1471-2350-14-2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40C&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147*)</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34675G&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40C&gt;G</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147*)</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34675G&gt;C</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SwgMjZdPC9EaXNwbGF5VGV4dD48cmVj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=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SwgMjZdPC9EaXNwbGF5VGV4dD48cmVj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=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19, 2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53T&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15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34662A&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Lo&lt;/Author&gt;&lt;Year&gt;2006&lt;/Year&gt;&lt;RecNum&gt;51&lt;/RecNum&gt;&lt;DisplayText&gt;[27]&lt;/DisplayText&gt;&lt;record&gt;&lt;rec-number&gt;51&lt;/rec-number&gt;&lt;foreign-keys&gt;&lt;key app="EN" db-id="vrp9r2ds6xwswberfaqv0d93dwp2aes9ss2p" timestamp="1586856058"&gt;51&lt;/key&gt;&lt;/foreign-keys&gt;&lt;ref-type name="Journal Article"&gt;17&lt;/ref-type&gt;&lt;contributors&gt;&lt;authors&gt;&lt;author&gt;Lo, I. F.&lt;/author&gt;&lt;author&gt;Lai, K. K.&lt;/author&gt;&lt;author&gt;Tong, T. M.&lt;/author&gt;&lt;author&gt;Lam, S. T.&lt;/author&gt;&lt;/authors&gt;&lt;/contributors&gt;&lt;auth-address&gt;Clinical Genetic Service, Department of Health, Hong Kong, China. dr.ivanlo@gmail.com&lt;/auth-address&gt;&lt;titles&gt;&lt;title&gt;A different spectrum of DMD gene mutations in local Chinese patients with Duchenne/Becker muscular dystrophy&lt;/title&gt;&lt;secondary-title&gt;Chin Med J (Engl)&lt;/secondary-title&gt;&lt;/titles&gt;&lt;periodical&gt;&lt;full-title&gt;Chin Med J (Engl)&lt;/full-title&gt;&lt;/periodical&gt;&lt;pages&gt;1079-87&lt;/pages&gt;&lt;volume&gt;119&lt;/volume&gt;&lt;number&gt;13&lt;/number&gt;&lt;edition&gt;2006/07/13&lt;/edition&gt;&lt;keywords&gt;&lt;keyword&gt;Asian Continental Ancestry Group&lt;/keyword&gt;&lt;keyword&gt;Dystrophin/*genetics&lt;/keyword&gt;&lt;keyword&gt;Exons&lt;/keyword&gt;&lt;keyword&gt;Genotype&lt;/keyword&gt;&lt;keyword&gt;Heterozygote&lt;/keyword&gt;&lt;keyword&gt;Humans&lt;/keyword&gt;&lt;keyword&gt;Intellectual Disability/genetics&lt;/keyword&gt;&lt;keyword&gt;Muscular Dystrophy, Duchenne/*genetics&lt;/keyword&gt;&lt;keyword&gt;*Mutation&lt;/keyword&gt;&lt;keyword&gt;Phenotype&lt;/keyword&gt;&lt;keyword&gt;Polymerase Chain Reaction&lt;/keyword&gt;&lt;/keywords&gt;&lt;dates&gt;&lt;year&gt;2006&lt;/year&gt;&lt;pub-dates&gt;&lt;date&gt;Jul 5&lt;/date&gt;&lt;/pub-dates&gt;&lt;/dates&gt;&lt;isbn&gt;0366-6999 (Print)&amp;#xD;0366-6999 (Linking)&lt;/isbn&gt;&lt;accession-num&gt;16834926&lt;/accession-num&gt;&lt;urls&gt;&lt;related-urls&gt;&lt;url&gt;https://www.ncbi.nlm.nih.gov/pubmed/16834926&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57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5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34658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88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6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34627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ylor&lt;/Author&gt;&lt;Year&gt;2007&lt;/Year&gt;&lt;RecNum&gt;109&lt;/RecNum&gt;&lt;DisplayText&gt;[28]&lt;/DisplayText&gt;&lt;record&gt;&lt;rec-number&gt;109&lt;/rec-number&gt;&lt;foreign-keys&gt;&lt;key app="EN" db-id="vrp9r2ds6xwswberfaqv0d93dwp2aes9ss2p" timestamp="1587223241"&gt;109&lt;/key&gt;&lt;/foreign-keys&gt;&lt;ref-type name="Journal Article"&gt;17&lt;/ref-type&gt;&lt;contributors&gt;&lt;authors&gt;&lt;author&gt;Taylor, P. J.&lt;/author&gt;&lt;author&gt;Maroulis, S.&lt;/author&gt;&lt;author&gt;Mullan, G. L.&lt;/author&gt;&lt;author&gt;Pedersen, R. L.&lt;/author&gt;&lt;author&gt;Baumli, A.&lt;/author&gt;&lt;author&gt;Elakis, G.&lt;/author&gt;&lt;author&gt;Piras, S.&lt;/author&gt;&lt;author&gt;Walsh, C.&lt;/author&gt;&lt;author&gt;Prosper-Gutierrez, B.&lt;/author&gt;&lt;author&gt;De La Puente-Alonso, F.&lt;/author&gt;&lt;author&gt;Bell, C. G.&lt;/author&gt;&lt;author&gt;Mowat, D. R.&lt;/author&gt;&lt;author&gt;Johnston, H. M.&lt;/author&gt;&lt;author&gt;Buckley, M. F.&lt;/author&gt;&lt;/authors&gt;&lt;/contributors&gt;&lt;auth-address&gt;Molecular and Cytogenetics Unit, Department of Haematology and Genetics, South Eastern Area Laboratory Services, Prince of Wales Hospital, Randwick, Sydney, Australia.&lt;/auth-address&gt;&lt;titles&gt;&lt;title&gt;Measurement of the clinical utility of a combined mutation detection protocol in carriers of Duchenne and Becker muscular dystrophy&lt;/title&gt;&lt;secondary-title&gt;J Med Genet&lt;/secondary-title&gt;&lt;/titles&gt;&lt;periodical&gt;&lt;full-title&gt;J Med Genet&lt;/full-title&gt;&lt;/periodical&gt;&lt;pages&gt;368-72&lt;/pages&gt;&lt;volume&gt;44&lt;/volume&gt;&lt;number&gt;6&lt;/number&gt;&lt;edition&gt;2007/01/30&lt;/edition&gt;&lt;keywords&gt;&lt;keyword&gt;Female&lt;/keyword&gt;&lt;keyword&gt;*Genetic Carrier Screening&lt;/keyword&gt;&lt;keyword&gt;*Heterozygote&lt;/keyword&gt;&lt;keyword&gt;Humans&lt;/keyword&gt;&lt;keyword&gt;Male&lt;/keyword&gt;&lt;keyword&gt;Mothers&lt;/keyword&gt;&lt;keyword&gt;Muscular Dystrophy, Duchenne/diagnosis/*genetics&lt;/keyword&gt;&lt;keyword&gt;Mutation/*genetics&lt;/keyword&gt;&lt;/keywords&gt;&lt;dates&gt;&lt;year&gt;2007&lt;/year&gt;&lt;pub-dates&gt;&lt;date&gt;Jun&lt;/date&gt;&lt;/pub-dates&gt;&lt;/dates&gt;&lt;isbn&gt;1468-6244 (Electronic)&amp;#xD;0022-2593 (Linking)&lt;/isbn&gt;&lt;accession-num&gt;17259292&lt;/accession-num&gt;&lt;urls&gt;&lt;related-urls&gt;&lt;url&gt;https://www.ncbi.nlm.nih.gov/pubmed/17259292&lt;/url&gt;&lt;/related-urls&gt;&lt;/urls&gt;&lt;custom2&gt;PMC2740880&lt;/custom2&gt;&lt;electronic-resource-num&gt;10.1136/jmg.2006.04746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lastRenderedPageBreak/>
              <w:t>6</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89G&gt;A</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63*)</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34626C&gt;T</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49G&gt;A</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83*)</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27710C&gt;T</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64C&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Cys188*)</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27695G&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YW50b3M8L0F1dGhvcj48WWVhcj4yMDE0PC9ZZWFyPjxS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YW50b3M8L0F1dGhvcj48WWVhcj4yMDE0PC9ZZWFyPjxS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65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8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27694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Mendell&lt;/Author&gt;&lt;Year&gt;2001&lt;/Year&gt;&lt;RecNum&gt;106&lt;/RecNum&gt;&lt;DisplayText&gt;[30]&lt;/DisplayText&gt;&lt;record&gt;&lt;rec-number&gt;106&lt;/rec-number&gt;&lt;foreign-keys&gt;&lt;key app="EN" db-id="vrp9r2ds6xwswberfaqv0d93dwp2aes9ss2p" timestamp="1587223241"&gt;106&lt;/key&gt;&lt;/foreign-keys&gt;&lt;ref-type name="Journal Article"&gt;17&lt;/ref-type&gt;&lt;contributors&gt;&lt;authors&gt;&lt;author&gt;Mendell, J. R.&lt;/author&gt;&lt;author&gt;Buzin, C. H.&lt;/author&gt;&lt;author&gt;Feng, J.&lt;/author&gt;&lt;author&gt;Yan, J.&lt;/author&gt;&lt;author&gt;Serrano, C.&lt;/author&gt;&lt;author&gt;Sangani, D. S.&lt;/author&gt;&lt;author&gt;Wall, C.&lt;/author&gt;&lt;author&gt;Prior, T. W.&lt;/author&gt;&lt;author&gt;Sommer, S. S.&lt;/author&gt;&lt;/authors&gt;&lt;/contributors&gt;&lt;auth-address&gt;Department of Neurology, The Ohio State University Medical Center, Columbus, 43210, USA. mendell1@osu.edu&lt;/auth-address&gt;&lt;titles&gt;&lt;title&gt;Diagnosis of Duchenne dystrophy by enhanced detection of small mutations&lt;/title&gt;&lt;secondary-title&gt;Neurology&lt;/secondary-title&gt;&lt;/titles&gt;&lt;periodical&gt;&lt;full-title&gt;Neurology&lt;/full-title&gt;&lt;/periodical&gt;&lt;pages&gt;645-50&lt;/pages&gt;&lt;volume&gt;57&lt;/volume&gt;&lt;number&gt;4&lt;/number&gt;&lt;edition&gt;2001/08/29&lt;/edition&gt;&lt;keywords&gt;&lt;keyword&gt;Adolescent&lt;/keyword&gt;&lt;keyword&gt;Child&lt;/keyword&gt;&lt;keyword&gt;Child, Preschool&lt;/keyword&gt;&lt;keyword&gt;Codon, Nonsense&lt;/keyword&gt;&lt;keyword&gt;DNA/genetics&lt;/keyword&gt;&lt;keyword&gt;DNA Mutational Analysis&lt;/keyword&gt;&lt;keyword&gt;Dystrophin/genetics&lt;/keyword&gt;&lt;keyword&gt;Frameshift Mutation&lt;/keyword&gt;&lt;keyword&gt;Gene Deletion&lt;/keyword&gt;&lt;keyword&gt;Humans&lt;/keyword&gt;&lt;keyword&gt;Muscular Dystrophy, Duchenne/diagnosis/*genetics&lt;/keyword&gt;&lt;keyword&gt;Mutation/*genetics&lt;/keyword&gt;&lt;keyword&gt;*Polymorphism, Single-Stranded Conformational&lt;/keyword&gt;&lt;/keywords&gt;&lt;dates&gt;&lt;year&gt;2001&lt;/year&gt;&lt;pub-dates&gt;&lt;date&gt;Aug 28&lt;/date&gt;&lt;/pub-dates&gt;&lt;/dates&gt;&lt;isbn&gt;0028-3878 (Print)&amp;#xD;0028-3878 (Linking)&lt;/isbn&gt;&lt;accession-num&gt;11524473&lt;/accession-num&gt;&lt;urls&gt;&lt;related-urls&gt;&lt;url&gt;https://www.ncbi.nlm.nih.gov/pubmed/11524473&lt;/url&gt;&lt;/related-urls&gt;&lt;/urls&gt;&lt;electronic-resource-num&gt;10.1212/wnl.57.4.64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68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90*)</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27691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0</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72C&gt;G</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19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27687G&gt;C</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ylor&lt;/Author&gt;&lt;Year&gt;2007&lt;/Year&gt;&lt;RecNum&gt;109&lt;/RecNum&gt;&lt;DisplayText&gt;[28]&lt;/DisplayText&gt;&lt;record&gt;&lt;rec-number&gt;109&lt;/rec-number&gt;&lt;foreign-keys&gt;&lt;key app="EN" db-id="vrp9r2ds6xwswberfaqv0d93dwp2aes9ss2p" timestamp="1587223241"&gt;109&lt;/key&gt;&lt;/foreign-keys&gt;&lt;ref-type name="Journal Article"&gt;17&lt;/ref-type&gt;&lt;contributors&gt;&lt;authors&gt;&lt;author&gt;Taylor, P. J.&lt;/author&gt;&lt;author&gt;Maroulis, S.&lt;/author&gt;&lt;author&gt;Mullan, G. L.&lt;/author&gt;&lt;author&gt;Pedersen, R. L.&lt;/author&gt;&lt;author&gt;Baumli, A.&lt;/author&gt;&lt;author&gt;Elakis, G.&lt;/author&gt;&lt;author&gt;Piras, S.&lt;/author&gt;&lt;author&gt;Walsh, C.&lt;/author&gt;&lt;author&gt;Prosper-Gutierrez, B.&lt;/author&gt;&lt;author&gt;De La Puente-Alonso, F.&lt;/author&gt;&lt;author&gt;Bell, C. G.&lt;/author&gt;&lt;author&gt;Mowat, D. R.&lt;/author&gt;&lt;author&gt;Johnston, H. M.&lt;/author&gt;&lt;author&gt;Buckley, M. F.&lt;/author&gt;&lt;/authors&gt;&lt;/contributors&gt;&lt;auth-address&gt;Molecular and Cytogenetics Unit, Department of Haematology and Genetics, South Eastern Area Laboratory Services, Prince of Wales Hospital, Randwick, Sydney, Australia.&lt;/auth-address&gt;&lt;titles&gt;&lt;title&gt;Measurement of the clinical utility of a combined mutation detection protocol in carriers of Duchenne and Becker muscular dystrophy&lt;/title&gt;&lt;secondary-title&gt;J Med Genet&lt;/secondary-title&gt;&lt;/titles&gt;&lt;periodical&gt;&lt;full-title&gt;J Med Genet&lt;/full-title&gt;&lt;/periodical&gt;&lt;pages&gt;368-72&lt;/pages&gt;&lt;volume&gt;44&lt;/volume&gt;&lt;number&gt;6&lt;/number&gt;&lt;edition&gt;2007/01/30&lt;/edition&gt;&lt;keywords&gt;&lt;keyword&gt;Female&lt;/keyword&gt;&lt;keyword&gt;*Genetic Carrier Screening&lt;/keyword&gt;&lt;keyword&gt;*Heterozygote&lt;/keyword&gt;&lt;keyword&gt;Humans&lt;/keyword&gt;&lt;keyword&gt;Male&lt;/keyword&gt;&lt;keyword&gt;Mothers&lt;/keyword&gt;&lt;keyword&gt;Muscular Dystrophy, Duchenne/diagnosis/*genetics&lt;/keyword&gt;&lt;keyword&gt;Mutation/*genetics&lt;/keyword&gt;&lt;/keywords&gt;&lt;dates&gt;&lt;year&gt;2007&lt;/year&gt;&lt;pub-dates&gt;&lt;date&gt;Jun&lt;/date&gt;&lt;/pub-dates&gt;&lt;/dates&gt;&lt;isbn&gt;1468-6244 (Electronic)&amp;#xD;0022-2593 (Linking)&lt;/isbn&gt;&lt;accession-num&gt;17259292&lt;/accession-num&gt;&lt;urls&gt;&lt;related-urls&gt;&lt;url&gt;https://www.ncbi.nlm.nih.gov/pubmed/17259292&lt;/url&gt;&lt;/related-urls&gt;&lt;/urls&gt;&lt;custom2&gt;PMC2740880&lt;/custom2&gt;&lt;electronic-resource-num&gt;10.1136/jmg.2006.04746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80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94*)</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27679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SwgMjFdPC9EaXNwbGF5VGV4dD48cmVj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SwgMjFdPC9EaXNwbGF5VGV4dD48cmVj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19, 2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83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19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27676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edlackova&lt;/Author&gt;&lt;Year&gt;2009&lt;/Year&gt;&lt;RecNum&gt;34&lt;/RecNum&gt;&lt;DisplayText&gt;[10]&lt;/DisplayText&gt;&lt;record&gt;&lt;rec-number&gt;34&lt;/rec-number&gt;&lt;foreign-keys&gt;&lt;key app="EN" db-id="vrp9r2ds6xwswberfaqv0d93dwp2aes9ss2p" timestamp="1586855852"&gt;34&lt;/key&gt;&lt;/foreign-keys&gt;&lt;ref-type name="Journal Article"&gt;17&lt;/ref-type&gt;&lt;contributors&gt;&lt;authors&gt;&lt;author&gt;Sedlackova, J.&lt;/author&gt;&lt;author&gt;Vondracek, P.&lt;/author&gt;&lt;author&gt;Hermanova, M.&lt;/author&gt;&lt;author&gt;Zamecnik, J.&lt;/author&gt;&lt;author&gt;Hruba, Z.&lt;/author&gt;&lt;author&gt;Haberlova, J.&lt;/author&gt;&lt;author&gt;Kraus, J.&lt;/author&gt;&lt;author&gt;Marikova, T.&lt;/author&gt;&lt;author&gt;Hedvicakova, P.&lt;/author&gt;&lt;author&gt;Vohanka, S.&lt;/author&gt;&lt;author&gt;Fajkusova, L.&lt;/author&gt;&lt;/authors&gt;&lt;/contributors&gt;&lt;auth-address&gt;Centre of Molecular Biology and Gene Therapy, University Hospital Brno and Masaryk University, Brno, Czech Republic.&lt;/auth-address&gt;&lt;titles&gt;&lt;title&gt;Point mutations in Czech DMD/BMD patients and their phenotypic outcome&lt;/title&gt;&lt;secondary-title&gt;Neuromuscul Disord&lt;/secondary-title&gt;&lt;/titles&gt;&lt;periodical&gt;&lt;full-title&gt;Neuromuscul Disord&lt;/full-title&gt;&lt;/periodical&gt;&lt;pages&gt;749-53&lt;/pages&gt;&lt;volume&gt;19&lt;/volume&gt;&lt;number&gt;11&lt;/number&gt;&lt;edition&gt;2009/09/29&lt;/edition&gt;&lt;keywords&gt;&lt;keyword&gt;Base Sequence&lt;/keyword&gt;&lt;keyword&gt;Czech Republic&lt;/keyword&gt;&lt;keyword&gt;DNA Mutational Analysis/methods&lt;/keyword&gt;&lt;keyword&gt;Dystrophin/*genetics/metabolism&lt;/keyword&gt;&lt;keyword&gt;Exons&lt;/keyword&gt;&lt;keyword&gt;Female&lt;/keyword&gt;&lt;keyword&gt;Humans&lt;/keyword&gt;&lt;keyword&gt;Male&lt;/keyword&gt;&lt;keyword&gt;Molecular Sequence Data&lt;/keyword&gt;&lt;keyword&gt;Muscular Dystrophy, Duchenne/*genetics&lt;/keyword&gt;&lt;keyword&gt;*Phenotype&lt;/keyword&gt;&lt;keyword&gt;*Point Mutation&lt;/keyword&gt;&lt;keyword&gt;RNA, Messenger/metabolism&lt;/keyword&gt;&lt;/keywords&gt;&lt;dates&gt;&lt;year&gt;2009&lt;/year&gt;&lt;pub-dates&gt;&lt;date&gt;Nov&lt;/date&gt;&lt;/pub-dates&gt;&lt;/dates&gt;&lt;isbn&gt;1873-2364 (Electronic)&amp;#xD;0960-8966 (Linking)&lt;/isbn&gt;&lt;accession-num&gt;19783145&lt;/accession-num&gt;&lt;urls&gt;&lt;related-urls&gt;&lt;url&gt;https://www.ncbi.nlm.nih.gov/pubmed/19783145&lt;/url&gt;&lt;/related-urls&gt;&lt;/urls&gt;&lt;electronic-resource-num&gt;10.1016/j.nmd.2009.08.01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7</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89G&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97*)</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27670C&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LYXJiYXNzaTwvQXV0aG9yPjxZZWFyPjIwMTY8L1llYXI+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LYXJiYXNzaTwvQXV0aG9yPjxZZWFyPjIwMTY8L1llYXI+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15T&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20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27644A&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16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06*)</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27643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hen&lt;/Author&gt;&lt;Year&gt;2006&lt;/Year&gt;&lt;RecNum&gt;101&lt;/RecNum&gt;&lt;DisplayText&gt;[32]&lt;/DisplayText&gt;&lt;record&gt;&lt;rec-number&gt;101&lt;/rec-number&gt;&lt;foreign-keys&gt;&lt;key app="EN" db-id="vrp9r2ds6xwswberfaqv0d93dwp2aes9ss2p" timestamp="1587221905"&gt;101&lt;/key&gt;&lt;/foreign-keys&gt;&lt;ref-type name="Journal Article"&gt;17&lt;/ref-type&gt;&lt;contributors&gt;&lt;authors&gt;&lt;author&gt;Shen, B. C.&lt;/author&gt;&lt;author&gt;Zhang, C.&lt;/author&gt;&lt;author&gt;Chen, S. L.&lt;/author&gt;&lt;author&gt;Sun, X. F.&lt;/author&gt;&lt;author&gt;Li, S. Y.&lt;/author&gt;&lt;author&gt;Yao, X. L.&lt;/author&gt;&lt;author&gt;Wang, S. H.&lt;/author&gt;&lt;author&gt;Lu, X. L.&lt;/author&gt;&lt;/authors&gt;&lt;/contributors&gt;&lt;auth-address&gt;Department of Neurology, the First Affiliated Hospital, Sun Yat-sen University, Guangzhou, Guangdong, 510080 P. R. China.&lt;/auth-address&gt;&lt;titles&gt;&lt;title&gt;[Identification of disease-causing point mutations in DMD patients&amp;apos; dystrophin gene without large deletions/duplications]&lt;/title&gt;&lt;secondary-title&gt;Zhonghua Yi Xue Yi Chuan Xue Za Zhi&lt;/secondary-title&gt;&lt;/titles&gt;&lt;periodical&gt;&lt;full-title&gt;Zhonghua Yi Xue Yi Chuan Xue Za Zhi&lt;/full-title&gt;&lt;/periodical&gt;&lt;pages&gt;392-6&lt;/pages&gt;&lt;volume&gt;23&lt;/volume&gt;&lt;number&gt;4&lt;/number&gt;&lt;edition&gt;2006/08/03&lt;/edition&gt;&lt;keywords&gt;&lt;keyword&gt;Base Sequence&lt;/keyword&gt;&lt;keyword&gt;Chromatography, High Pressure Liquid&lt;/keyword&gt;&lt;keyword&gt;DNA Mutational Analysis&lt;/keyword&gt;&lt;keyword&gt;Dystrophin/*genetics&lt;/keyword&gt;&lt;keyword&gt;Gene Duplication&lt;/keyword&gt;&lt;keyword&gt;Humans&lt;/keyword&gt;&lt;keyword&gt;Male&lt;/keyword&gt;&lt;keyword&gt;Muscular Dystrophy, Duchenne/*genetics&lt;/keyword&gt;&lt;keyword&gt;*Point Mutation&lt;/keyword&gt;&lt;keyword&gt;Polymerase Chain Reaction&lt;/keyword&gt;&lt;keyword&gt;Sequence Deletion&lt;/keyword&gt;&lt;/keywords&gt;&lt;dates&gt;&lt;year&gt;2006&lt;/year&gt;&lt;pub-dates&gt;&lt;date&gt;Aug&lt;/date&gt;&lt;/pub-dates&gt;&lt;/dates&gt;&lt;isbn&gt;1003-9406 (Print)&amp;#xD;1003-9406 (Linking)&lt;/isbn&gt;&lt;accession-num&gt;16883524&lt;/accession-num&gt;&lt;urls&gt;&lt;related-urls&gt;&lt;url&gt;https://www.ncbi.nlm.nih.gov/pubmed/16883524&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20T&gt;G</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207*)</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27639A&gt;C</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fldData xml:space="preserve">PEVuZE5vdGU+PENpdGU+PEF1dGhvcj5DaG88L0F1dGhvcj48WWVhcj4yMDE3PC9ZZWFyPjxSZWNO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=
</w:fldData>
              </w:fldChar>
            </w:r>
            <w:r w:rsidRPr="00C05C1E">
              <w:rPr>
                <w:rFonts w:ascii="Times New Roman" w:eastAsia="Times New Roman" w:hAnsi="Times New Roman" w:cs="Times New Roman"/>
                <w:color w:val="000000"/>
                <w:sz w:val="18"/>
                <w:szCs w:val="18"/>
                <w:lang w:val="en-US" w:eastAsia="it-IT"/>
              </w:rPr>
              <w:instrText xml:space="preserve"> ADDIN EN.CITE </w:instrText>
            </w:r>
            <w:r w:rsidRPr="00C05C1E">
              <w:rPr>
                <w:rFonts w:ascii="Times New Roman" w:eastAsia="Times New Roman" w:hAnsi="Times New Roman" w:cs="Times New Roman"/>
                <w:color w:val="000000"/>
                <w:sz w:val="18"/>
                <w:szCs w:val="18"/>
                <w:lang w:val="en-US" w:eastAsia="it-IT"/>
              </w:rPr>
              <w:fldChar w:fldCharType="begin">
                <w:fldData xml:space="preserve">PEVuZE5vdGU+PENpdGU+PEF1dGhvcj5DaG88L0F1dGhvcj48WWVhcj4yMDE3PC9ZZWFyPjxSZWNO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=
</w:fldData>
              </w:fldChar>
            </w:r>
            <w:r w:rsidRPr="00C05C1E">
              <w:rPr>
                <w:rFonts w:ascii="Times New Roman" w:eastAsia="Times New Roman" w:hAnsi="Times New Roman" w:cs="Times New Roman"/>
                <w:color w:val="000000"/>
                <w:sz w:val="18"/>
                <w:szCs w:val="18"/>
                <w:lang w:val="en-US" w:eastAsia="it-IT"/>
              </w:rPr>
              <w:instrText xml:space="preserve"> ADDIN EN.CITE.DATA </w:instrText>
            </w:r>
            <w:r w:rsidRPr="00C05C1E">
              <w:rPr>
                <w:rFonts w:ascii="Times New Roman" w:eastAsia="Times New Roman" w:hAnsi="Times New Roman" w:cs="Times New Roman"/>
                <w:color w:val="000000"/>
                <w:sz w:val="18"/>
                <w:szCs w:val="18"/>
                <w:lang w:val="en-US" w:eastAsia="it-IT"/>
              </w:rPr>
            </w:r>
            <w:r w:rsidRPr="00C05C1E">
              <w:rPr>
                <w:rFonts w:ascii="Times New Roman" w:eastAsia="Times New Roman" w:hAnsi="Times New Roman" w:cs="Times New Roman"/>
                <w:color w:val="000000"/>
                <w:sz w:val="18"/>
                <w:szCs w:val="18"/>
                <w:lang w:val="en-US" w:eastAsia="it-IT"/>
              </w:rPr>
              <w:fldChar w:fldCharType="end"/>
            </w:r>
            <w:r w:rsidRPr="00C05C1E">
              <w:rPr>
                <w:rFonts w:ascii="Times New Roman" w:eastAsia="Times New Roman" w:hAnsi="Times New Roman" w:cs="Times New Roman"/>
                <w:color w:val="000000"/>
                <w:sz w:val="18"/>
                <w:szCs w:val="18"/>
                <w:lang w:val="en-US" w:eastAsia="it-IT"/>
              </w:rPr>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20]</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46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16*)</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827613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8</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73A&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22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717387T&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highlight w:val="yellow"/>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Dolinsky&lt;/Author&gt;&lt;Year&gt;2002&lt;/Year&gt;&lt;RecNum&gt;139&lt;/RecNum&gt;&lt;DisplayText&gt;[12]&lt;/DisplayText&gt;&lt;record&gt;&lt;rec-number&gt;139&lt;/rec-number&gt;&lt;foreign-keys&gt;&lt;key app="EN" db-id="vrp9r2ds6xwswberfaqv0d93dwp2aes9ss2p" timestamp="1587226689"&gt;139&lt;/key&gt;&lt;/foreign-keys&gt;&lt;ref-type name="Journal Article"&gt;17&lt;/ref-type&gt;&lt;contributors&gt;&lt;authors&gt;&lt;author&gt;Dolinsky, L. C.&lt;/author&gt;&lt;author&gt;de Moura-Neto, R. S.&lt;/author&gt;&lt;author&gt;Falcao-Conceicao, D. N.&lt;/author&gt;&lt;/authors&gt;&lt;/contributors&gt;&lt;auth-address&gt;Departamento de Genetica, Instituto de Biologia, Universidade Federal do Rio de Janeiro, RJ, Rio de Janeiro, Brazil. dolinsky@biologia.ufrj.br&lt;/auth-address&gt;&lt;titles&gt;&lt;title&gt;DGGE analysis as a tool to identify point mutations, de novo mutations and carriers of the dystrophin gene&lt;/title&gt;&lt;secondary-title&gt;Neuromuscul Disord&lt;/secondary-title&gt;&lt;/titles&gt;&lt;periodical&gt;&lt;full-title&gt;Neuromuscul Disord&lt;/full-title&gt;&lt;/periodical&gt;&lt;pages&gt;845-8&lt;/pages&gt;&lt;volume&gt;12&lt;/volume&gt;&lt;number&gt;9&lt;/number&gt;&lt;edition&gt;2002/10/26&lt;/edition&gt;&lt;keywords&gt;&lt;keyword&gt;Brazil/epidemiology&lt;/keyword&gt;&lt;keyword&gt;DNA Mutational Analysis&lt;/keyword&gt;&lt;keyword&gt;Dystrophin/*genetics&lt;/keyword&gt;&lt;keyword&gt;Electrophoresis, Polyacrylamide Gel&lt;/keyword&gt;&lt;keyword&gt;Exons&lt;/keyword&gt;&lt;keyword&gt;Female&lt;/keyword&gt;&lt;keyword&gt;Genetic Carrier Screening&lt;/keyword&gt;&lt;keyword&gt;Humans&lt;/keyword&gt;&lt;keyword&gt;Male&lt;/keyword&gt;&lt;keyword&gt;Muscular Dystrophy, Duchenne/*genetics&lt;/keyword&gt;&lt;keyword&gt;Nucleic Acid Denaturation&lt;/keyword&gt;&lt;keyword&gt;Pedigree&lt;/keyword&gt;&lt;keyword&gt;*Point Mutation&lt;/keyword&gt;&lt;keyword&gt;Polymerase Chain Reaction/methods&lt;/keyword&gt;&lt;keyword&gt;Polymorphism, Genetic&lt;/keyword&gt;&lt;/keywords&gt;&lt;dates&gt;&lt;year&gt;2002&lt;/year&gt;&lt;pub-dates&gt;&lt;date&gt;Nov&lt;/date&gt;&lt;/pub-dates&gt;&lt;/dates&gt;&lt;isbn&gt;0960-8966 (Print)&amp;#xD;0960-8966 (Linking)&lt;/isbn&gt;&lt;accession-num&gt;12398835&lt;/accession-num&gt;&lt;urls&gt;&lt;related-urls&gt;&lt;url&gt;https://www.ncbi.nlm.nih.gov/pubmed/12398835&lt;/url&gt;&lt;/related-urls&gt;&lt;/urls&gt;&lt;electronic-resource-num&gt;10.1016/s0960-8966(02)00069-x&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8</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86T&gt;G</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22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717374A&gt;C</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8</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86T&gt;A</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22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717374A&gt;T</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OTHER</w:t>
            </w:r>
          </w:p>
        </w:tc>
        <w:tc>
          <w:tcPr>
            <w:tcW w:w="1264" w:type="dxa"/>
            <w:tcBorders>
              <w:top w:val="nil"/>
              <w:left w:val="nil"/>
              <w:bottom w:val="single" w:sz="4" w:space="0" w:color="auto"/>
              <w:right w:val="single" w:sz="8"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8</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93C&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23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717367G&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WaWVpdGV6PC9BdXRob3I+PFllYXI+MjAxNzwvWWVhcj48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WaWVpdGV6PC9BdXRob3I+PFllYXI+MjAxNzwvWWVhcj48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8</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01C&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234*)</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717359G&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OZXJpPC9BdXRob3I+PFllYXI+MjAyMDwvWWVhcj48UmVj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OZXJpPC9BdXRob3I+PFllYXI+MjAyMDwvWWVhcj48UmVj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8</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01C&gt;G</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234*)</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717359G&gt;C</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8</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09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37*)</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717351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008256A6">
              <w:rPr>
                <w:rFonts w:ascii="Times New Roman" w:eastAsia="Times New Roman" w:hAnsi="Times New Roman" w:cs="Times New Roman"/>
                <w:color w:val="000000"/>
                <w:sz w:val="18"/>
                <w:szCs w:val="18"/>
                <w:lang w:val="it-IT" w:eastAsia="it-IT"/>
              </w:rPr>
              <w:instrText xml:space="preserve"> ADDIN EN.CITE &lt;EndNote&gt;&lt;Cite&gt;&lt;Author&gt;Prior&lt;/Author&gt;&lt;Year&gt;2005&lt;/Year&gt;&lt;RecNum&gt;58&lt;/RecNum&gt;&lt;DisplayText&gt;[34]&lt;/DisplayText&gt;&lt;record&gt;&lt;rec-number&gt;58&lt;/rec-number&gt;&lt;foreign-keys&gt;&lt;key app="EN" db-id="vrp9r2ds6xwswberfaqv0d93dwp2aes9ss2p" timestamp="1586856604"&gt;58&lt;/key&gt;&lt;/foreign-keys&gt;&lt;ref-type name="Journal Article"&gt;17&lt;/ref-type&gt;&lt;contributors&gt;&lt;authors&gt;&lt;author&gt;Prior, T. W.&lt;/author&gt;&lt;author&gt;Bridgeman, S. J.&lt;/author&gt;&lt;/authors&gt;&lt;/contributors&gt;&lt;auth-address&gt;Department of Pathology, The Ohio State University, 125 Hamilton Hall, 1645 Neil Ave., Columbus, Ohio 43210, USA. prior-1@medctr.osu.edu&lt;/auth-address&gt;&lt;titles&gt;&lt;title&gt;Experience and strategy for the molecular testing of Duchenne muscular dystrophy&lt;/title&gt;&lt;secondary-title&gt;J Mol Diagn&lt;/secondary-title&gt;&lt;/titles&gt;&lt;periodical&gt;&lt;full-title&gt;J Mol Diagn&lt;/full-title&gt;&lt;/periodical&gt;&lt;pages&gt;317-26&lt;/pages&gt;&lt;volume&gt;7&lt;/volume&gt;&lt;number&gt;3&lt;/number&gt;&lt;edition&gt;2005/07/29&lt;/edition&gt;&lt;keywords&gt;&lt;keyword&gt;Dystrophin/*genetics&lt;/keyword&gt;&lt;keyword&gt;Female&lt;/keyword&gt;&lt;keyword&gt;Genetic Testing&lt;/keyword&gt;&lt;keyword&gt;Humans&lt;/keyword&gt;&lt;keyword&gt;Male&lt;/keyword&gt;&lt;keyword&gt;Muscular Dystrophies/*diagnosis/*genetics&lt;/keyword&gt;&lt;keyword&gt;Pedigree&lt;/keyword&gt;&lt;keyword&gt;Point Mutation&lt;/keyword&gt;&lt;keyword&gt;Prenatal Diagnosis&lt;/keyword&gt;&lt;/keywords&gt;&lt;dates&gt;&lt;year&gt;2005&lt;/year&gt;&lt;pub-dates&gt;&lt;date&gt;Aug&lt;/date&gt;&lt;/pub-dates&gt;&lt;/dates&gt;&lt;isbn&gt;1525-1578 (Print)&amp;#xD;1525-1578 (Linking)&lt;/isbn&gt;&lt;accession-num&gt;16049303&lt;/accession-num&gt;&lt;urls&gt;&lt;related-urls&gt;&lt;url&gt;https://www.ncbi.nlm.nih.gov/pubmed/16049303&lt;/url&gt;&lt;/related-urls&gt;&lt;/urls&gt;&lt;custom2&gt;PMC1867542&lt;/custom2&gt;&lt;electronic-resource-num&gt;10.1016/S1525-1578(10)60560-0&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8</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21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4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717339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edlackova&lt;/Author&gt;&lt;Year&gt;2009&lt;/Year&gt;&lt;RecNum&gt;34&lt;/RecNum&gt;&lt;DisplayText&gt;[10]&lt;/DisplayText&gt;&lt;record&gt;&lt;rec-number&gt;34&lt;/rec-number&gt;&lt;foreign-keys&gt;&lt;key app="EN" db-id="vrp9r2ds6xwswberfaqv0d93dwp2aes9ss2p" timestamp="1586855852"&gt;34&lt;/key&gt;&lt;/foreign-keys&gt;&lt;ref-type name="Journal Article"&gt;17&lt;/ref-type&gt;&lt;contributors&gt;&lt;authors&gt;&lt;author&gt;Sedlackova, J.&lt;/author&gt;&lt;author&gt;Vondracek, P.&lt;/author&gt;&lt;author&gt;Hermanova, M.&lt;/author&gt;&lt;author&gt;Zamecnik, J.&lt;/author&gt;&lt;author&gt;Hruba, Z.&lt;/author&gt;&lt;author&gt;Haberlova, J.&lt;/author&gt;&lt;author&gt;Kraus, J.&lt;/author&gt;&lt;author&gt;Marikova, T.&lt;/author&gt;&lt;author&gt;Hedvicakova, P.&lt;/author&gt;&lt;author&gt;Vohanka, S.&lt;/author&gt;&lt;author&gt;Fajkusova, L.&lt;/author&gt;&lt;/authors&gt;&lt;/contributors&gt;&lt;auth-address&gt;Centre of Molecular Biology and Gene Therapy, University Hospital Brno and Masaryk University, Brno, Czech Republic.&lt;/auth-address&gt;&lt;titles&gt;&lt;title&gt;Point mutations in Czech DMD/BMD patients and their phenotypic outcome&lt;/title&gt;&lt;secondary-title&gt;Neuromuscul Disord&lt;/secondary-title&gt;&lt;/titles&gt;&lt;periodical&gt;&lt;full-title&gt;Neuromuscul Disord&lt;/full-title&gt;&lt;/periodical&gt;&lt;pages&gt;749-53&lt;/pages&gt;&lt;volume&gt;19&lt;/volume&gt;&lt;number&gt;11&lt;/number&gt;&lt;edition&gt;2009/09/29&lt;/edition&gt;&lt;keywords&gt;&lt;keyword&gt;Base Sequence&lt;/keyword&gt;&lt;keyword&gt;Czech Republic&lt;/keyword&gt;&lt;keyword&gt;DNA Mutational Analysis/methods&lt;/keyword&gt;&lt;keyword&gt;Dystrophin/*genetics/metabolism&lt;/keyword&gt;&lt;keyword&gt;Exons&lt;/keyword&gt;&lt;keyword&gt;Female&lt;/keyword&gt;&lt;keyword&gt;Humans&lt;/keyword&gt;&lt;keyword&gt;Male&lt;/keyword&gt;&lt;keyword&gt;Molecular Sequence Data&lt;/keyword&gt;&lt;keyword&gt;Muscular Dystrophy, Duchenne/*genetics&lt;/keyword&gt;&lt;keyword&gt;*Phenotype&lt;/keyword&gt;&lt;keyword&gt;*Point Mutation&lt;/keyword&gt;&lt;keyword&gt;RNA, Messenger/metabolism&lt;/keyword&gt;&lt;/keywords&gt;&lt;dates&gt;&lt;year&gt;2009&lt;/year&gt;&lt;pub-dates&gt;&lt;date&gt;Nov&lt;/date&gt;&lt;/pub-dates&gt;&lt;/dates&gt;&lt;isbn&gt;1873-2364 (Electronic)&amp;#xD;0960-8966 (Linking)&lt;/isbn&gt;&lt;accession-num&gt;19783145&lt;/accession-num&gt;&lt;urls&gt;&lt;related-urls&gt;&lt;url&gt;https://www.ncbi.nlm.nih.gov/pubmed/19783145&lt;/url&gt;&lt;/related-urls&gt;&lt;/urls&gt;&lt;electronic-resource-num&gt;10.1016/j.nmd.2009.08.01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8</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24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42*)</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717336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008256A6">
              <w:rPr>
                <w:rFonts w:ascii="Times New Roman" w:eastAsia="Times New Roman" w:hAnsi="Times New Roman" w:cs="Times New Roman"/>
                <w:color w:val="000000"/>
                <w:sz w:val="18"/>
                <w:szCs w:val="18"/>
                <w:lang w:val="it-IT" w:eastAsia="it-IT"/>
              </w:rPr>
              <w:instrText xml:space="preserve"> ADDIN EN.CITE &lt;EndNote&gt;&lt;Cite&gt;&lt;Author&gt;Nigro&lt;/Author&gt;&lt;Year&gt;1992&lt;/Year&gt;&lt;RecNum&gt;9&lt;/RecNum&gt;&lt;DisplayText&gt;[35]&lt;/DisplayText&gt;&lt;record&gt;&lt;rec-number&gt;9&lt;/rec-number&gt;&lt;foreign-keys&gt;&lt;key app="EN" db-id="vrp9r2ds6xwswberfaqv0d93dwp2aes9ss2p" timestamp="1586852278"&gt;9&lt;/key&gt;&lt;/foreign-keys&gt;&lt;ref-type name="Journal Article"&gt;17&lt;/ref-type&gt;&lt;contributors&gt;&lt;authors&gt;&lt;author&gt;Nigro, V.&lt;/author&gt;&lt;author&gt;Politano, L.&lt;/author&gt;&lt;author&gt;Nigro, G.&lt;/author&gt;&lt;author&gt;Romano, S. C.&lt;/author&gt;&lt;author&gt;Molinari, A. M.&lt;/author&gt;&lt;author&gt;Puca, G. A.&lt;/author&gt;&lt;/authors&gt;&lt;/contributors&gt;&lt;auth-address&gt;Istituto di Patologia Generale e Oncologia, I Facolta di Medicina Universita di Napoli, Italy.&lt;/auth-address&gt;&lt;titles&gt;&lt;title&gt;Detection of a nonsense mutation in the dystrophin gene by multiple SSCP&lt;/title&gt;&lt;secondary-title&gt;Hum Mol Genet&lt;/secondary-title&gt;&lt;/titles&gt;&lt;periodical&gt;&lt;full-title&gt;Hum Mol Genet&lt;/full-title&gt;&lt;/periodical&gt;&lt;pages&gt;517-20&lt;/pages&gt;&lt;volume&gt;1&lt;/volume&gt;&lt;number&gt;7&lt;/number&gt;&lt;edition&gt;1992/10/01&lt;/edition&gt;&lt;keywords&gt;&lt;keyword&gt;Codon&lt;/keyword&gt;&lt;keyword&gt;Dystrophin/*genetics&lt;/keyword&gt;&lt;keyword&gt;Exons&lt;/keyword&gt;&lt;keyword&gt;Female&lt;/keyword&gt;&lt;keyword&gt;Humans&lt;/keyword&gt;&lt;keyword&gt;Male&lt;/keyword&gt;&lt;keyword&gt;Muscular Dystrophies/*genetics&lt;/keyword&gt;&lt;keyword&gt;*Point Mutation&lt;/keyword&gt;&lt;keyword&gt;Polymerase Chain Reaction&lt;/keyword&gt;&lt;keyword&gt;*Polymorphism, Genetic&lt;/keyword&gt;&lt;/keywords&gt;&lt;dates&gt;&lt;year&gt;1992&lt;/year&gt;&lt;pub-dates&gt;&lt;date&gt;Oct&lt;/date&gt;&lt;/pub-dates&gt;&lt;/dates&gt;&lt;isbn&gt;0964-6906 (Print)&amp;#xD;0964-6906 (Linking)&lt;/isbn&gt;&lt;accession-num&gt;1307253&lt;/accession-num&gt;&lt;urls&gt;&lt;related-urls&gt;&lt;url&gt;https://www.ncbi.nlm.nih.gov/pubmed/1307253&lt;/url&gt;&lt;/related-urls&gt;&lt;/urls&gt;&lt;electronic-resource-num&gt;10.1093/hmg/1.7.517&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9</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8</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45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4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717315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dW5uaWZmPC9BdXRob3I+PFllYXI+MjAwOTwvWWVhcj48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DdW5uaWZmPC9BdXRob3I+PFllYXI+MjAwOTwvWWVhcj48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8</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48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50*)</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717312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Roberts&lt;/Author&gt;&lt;Year&gt;1994&lt;/Year&gt;&lt;RecNum&gt;84&lt;/RecNum&gt;&lt;DisplayText&gt;[11]&lt;/DisplayText&gt;&lt;record&gt;&lt;rec-number&gt;84&lt;/rec-number&gt;&lt;foreign-keys&gt;&lt;key app="EN" db-id="vrp9r2ds6xwswberfaqv0d93dwp2aes9ss2p" timestamp="1587210051"&gt;84&lt;/key&gt;&lt;/foreign-keys&gt;&lt;ref-type name="Journal Article"&gt;17&lt;/ref-type&gt;&lt;contributors&gt;&lt;authors&gt;&lt;author&gt;Roberts, R. G.&lt;/author&gt;&lt;author&gt;Gardner, R. J.&lt;/author&gt;&lt;author&gt;Bobrow, M.&lt;/author&gt;&lt;/authors&gt;&lt;/contributors&gt;&lt;auth-address&gt;Paediatric Research Unit, Guy&amp;apos;s Hospital, London, England.&lt;/auth-address&gt;&lt;titles&gt;&lt;title&gt;Searching for the 1 in 2,400,000: a review of dystrophin gene point mutations&lt;/title&gt;&lt;secondary-title&gt;Hum Mutat&lt;/secondary-title&gt;&lt;/titles&gt;&lt;periodical&gt;&lt;full-title&gt;Hum Mutat&lt;/full-title&gt;&lt;/periodical&gt;&lt;pages&gt;1-11&lt;/pages&gt;&lt;volume&gt;4&lt;/volume&gt;&lt;number&gt;1&lt;/number&gt;&lt;edition&gt;1994/01/01&lt;/edition&gt;&lt;keywords&gt;&lt;keyword&gt;DNA/genetics&lt;/keyword&gt;&lt;keyword&gt;DNA Mutational Analysis&lt;/keyword&gt;&lt;keyword&gt;Dystrophin/*genetics&lt;/keyword&gt;&lt;keyword&gt;Genetic Techniques&lt;/keyword&gt;&lt;keyword&gt;Humans&lt;/keyword&gt;&lt;keyword&gt;Muscular Dystrophies/genetics&lt;/keyword&gt;&lt;keyword&gt;Peptide Chain Termination, Translational/genetics&lt;/keyword&gt;&lt;keyword&gt;Phenotype&lt;/keyword&gt;&lt;keyword&gt;*Point Mutation&lt;/keyword&gt;&lt;keyword&gt;RNA, Messenger/genetics&lt;/keyword&gt;&lt;/keywords&gt;&lt;dates&gt;&lt;year&gt;1994&lt;/year&gt;&lt;/dates&gt;&lt;isbn&gt;1059-7794 (Print)&amp;#xD;1059-7794 (Linking)&lt;/isbn&gt;&lt;accession-num&gt;7951253&lt;/accession-num&gt;&lt;urls&gt;&lt;related-urls&gt;&lt;url&gt;https://www.ncbi.nlm.nih.gov/pubmed/7951253&lt;/url&gt;&lt;/related-urls&gt;&lt;/urls&gt;&lt;electronic-resource-num&gt;10.1002/humu.1380040102&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8</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54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52*)</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717306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008256A6">
              <w:rPr>
                <w:rFonts w:ascii="Times New Roman" w:eastAsia="Times New Roman" w:hAnsi="Times New Roman" w:cs="Times New Roman"/>
                <w:color w:val="000000"/>
                <w:sz w:val="18"/>
                <w:szCs w:val="18"/>
                <w:lang w:val="it-IT" w:eastAsia="it-IT"/>
              </w:rPr>
              <w:instrText xml:space="preserve"> ADDIN EN.CITE &lt;EndNote&gt;&lt;Cite&gt;&lt;Author&gt;Prior&lt;/Author&gt;&lt;Year&gt;2005&lt;/Year&gt;&lt;RecNum&gt;58&lt;/RecNum&gt;&lt;DisplayText&gt;[34]&lt;/DisplayText&gt;&lt;record&gt;&lt;rec-number&gt;58&lt;/rec-number&gt;&lt;foreign-keys&gt;&lt;key app="EN" db-id="vrp9r2ds6xwswberfaqv0d93dwp2aes9ss2p" timestamp="1586856604"&gt;58&lt;/key&gt;&lt;/foreign-keys&gt;&lt;ref-type name="Journal Article"&gt;17&lt;/ref-type&gt;&lt;contributors&gt;&lt;authors&gt;&lt;author&gt;Prior, T. W.&lt;/author&gt;&lt;author&gt;Bridgeman, S. J.&lt;/author&gt;&lt;/authors&gt;&lt;/contributors&gt;&lt;auth-address&gt;Department of Pathology, The Ohio State University, 125 Hamilton Hall, 1645 Neil Ave., Columbus, Ohio 43210, USA. prior-1@medctr.osu.edu&lt;/auth-address&gt;&lt;titles&gt;&lt;title&gt;Experience and strategy for the molecular testing of Duchenne muscular dystrophy&lt;/title&gt;&lt;secondary-title&gt;J Mol Diagn&lt;/secondary-title&gt;&lt;/titles&gt;&lt;periodical&gt;&lt;full-title&gt;J Mol Diagn&lt;/full-title&gt;&lt;/periodical&gt;&lt;pages&gt;317-26&lt;/pages&gt;&lt;volume&gt;7&lt;/volume&gt;&lt;number&gt;3&lt;/number&gt;&lt;edition&gt;2005/07/29&lt;/edition&gt;&lt;keywords&gt;&lt;keyword&gt;Dystrophin/*genetics&lt;/keyword&gt;&lt;keyword&gt;Female&lt;/keyword&gt;&lt;keyword&gt;Genetic Testing&lt;/keyword&gt;&lt;keyword&gt;Humans&lt;/keyword&gt;&lt;keyword&gt;Male&lt;/keyword&gt;&lt;keyword&gt;Muscular Dystrophies/*diagnosis/*genetics&lt;/keyword&gt;&lt;keyword&gt;Pedigree&lt;/keyword&gt;&lt;keyword&gt;Point Mutation&lt;/keyword&gt;&lt;keyword&gt;Prenatal Diagnosis&lt;/keyword&gt;&lt;/keywords&gt;&lt;dates&gt;&lt;year&gt;2005&lt;/year&gt;&lt;pub-dates&gt;&lt;date&gt;Aug&lt;/date&gt;&lt;/pub-dates&gt;&lt;/dates&gt;&lt;isbn&gt;1525-1578 (Print)&amp;#xD;1525-1578 (Linking)&lt;/isbn&gt;&lt;accession-num&gt;16049303&lt;/accession-num&gt;&lt;urls&gt;&lt;related-urls&gt;&lt;url&gt;https://www.ncbi.nlm.nih.gov/pubmed/16049303&lt;/url&gt;&lt;/related-urls&gt;&lt;/urls&gt;&lt;custom2&gt;PMC1867542&lt;/custom2&gt;&lt;electronic-resource-num&gt;10.1016/S1525-1578(10)60560-0&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8</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75A&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25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717285T&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88L0F1dGhvcj48WWVhcj4yMDE3PC9ZZWFyPjxSZWNO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88L0F1dGhvcj48WWVhcj4yMDE3PC9ZZWFyPjxSZWNO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8</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99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67*)</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717261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8</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11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7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717249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88L0F1dGhvcj48WWVhcj4yMDE3PC9ZZWFyPjxSZWNO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88L0F1dGhvcj48WWVhcj4yMDE3PC9ZZWFyPjxSZWNO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8</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26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76*)</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717234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8</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29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77*)</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717231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7]</w:t>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9</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9</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53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y28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716094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MsIDM4XTwvRGlzcGxheVRleHQ+PHJlY29y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==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MsIDM4XTwvRGlzcGxheVRleHQ+PHJlY29y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==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13, 3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9</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58T&gt;G</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286*)</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716089A&gt;C</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6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9</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83C&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1E44DE"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295*,Ile278_Gln320del]</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716064G&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jA8L1llYXI+PFJl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jA8L1llYXI+PFJl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9</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9</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97T&gt;G</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1E44DE"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299*; Ile278_Gln320del]</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716050A&gt;C</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9</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03C&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30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716044G&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dWZmZXJ5LUdpcmF1ZDwvQXV0aG9yPjxZZWFyPjIwMDQ8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UdWZmZXJ5LUdpcmF1ZDwvQXV0aG9yPjxZZWFyPjIwMDQ8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9</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03C&gt;G</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30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716044G&gt;C</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9</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07C&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0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716040G&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ylor&lt;/Author&gt;&lt;Year&gt;2007&lt;/Year&gt;&lt;RecNum&gt;109&lt;/RecNum&gt;&lt;DisplayText&gt;[28]&lt;/DisplayText&gt;&lt;record&gt;&lt;rec-number&gt;109&lt;/rec-number&gt;&lt;foreign-keys&gt;&lt;key app="EN" db-id="vrp9r2ds6xwswberfaqv0d93dwp2aes9ss2p" timestamp="1587223241"&gt;109&lt;/key&gt;&lt;/foreign-keys&gt;&lt;ref-type name="Journal Article"&gt;17&lt;/ref-type&gt;&lt;contributors&gt;&lt;authors&gt;&lt;author&gt;Taylor, P. J.&lt;/author&gt;&lt;author&gt;Maroulis, S.&lt;/author&gt;&lt;author&gt;Mullan, G. L.&lt;/author&gt;&lt;author&gt;Pedersen, R. L.&lt;/author&gt;&lt;author&gt;Baumli, A.&lt;/author&gt;&lt;author&gt;Elakis, G.&lt;/author&gt;&lt;author&gt;Piras, S.&lt;/author&gt;&lt;author&gt;Walsh, C.&lt;/author&gt;&lt;author&gt;Prosper-Gutierrez, B.&lt;/author&gt;&lt;author&gt;De La Puente-Alonso, F.&lt;/author&gt;&lt;author&gt;Bell, C. G.&lt;/author&gt;&lt;author&gt;Mowat, D. R.&lt;/author&gt;&lt;author&gt;Johnston, H. M.&lt;/author&gt;&lt;author&gt;Buckley, M. F.&lt;/author&gt;&lt;/authors&gt;&lt;/contributors&gt;&lt;auth-address&gt;Molecular and Cytogenetics Unit, Department of Haematology and Genetics, South Eastern Area Laboratory Services, Prince of Wales Hospital, Randwick, Sydney, Australia.&lt;/auth-address&gt;&lt;titles&gt;&lt;title&gt;Measurement of the clinical utility of a combined mutation detection protocol in carriers of Duchenne and Becker muscular dystrophy&lt;/title&gt;&lt;secondary-title&gt;J Med Genet&lt;/secondary-title&gt;&lt;/titles&gt;&lt;periodical&gt;&lt;full-title&gt;J Med Genet&lt;/full-title&gt;&lt;/periodical&gt;&lt;pages&gt;368-72&lt;/pages&gt;&lt;volume&gt;44&lt;/volume&gt;&lt;number&gt;6&lt;/number&gt;&lt;edition&gt;2007/01/30&lt;/edition&gt;&lt;keywords&gt;&lt;keyword&gt;Female&lt;/keyword&gt;&lt;keyword&gt;*Genetic Carrier Screening&lt;/keyword&gt;&lt;keyword&gt;*Heterozygote&lt;/keyword&gt;&lt;keyword&gt;Humans&lt;/keyword&gt;&lt;keyword&gt;Male&lt;/keyword&gt;&lt;keyword&gt;Mothers&lt;/keyword&gt;&lt;keyword&gt;Muscular Dystrophy, Duchenne/diagnosis/*genetics&lt;/keyword&gt;&lt;keyword&gt;Mutation/*genetics&lt;/keyword&gt;&lt;/keywords&gt;&lt;dates&gt;&lt;year&gt;2007&lt;/year&gt;&lt;pub-dates&gt;&lt;date&gt;Jun&lt;/date&gt;&lt;/pub-dates&gt;&lt;/dates&gt;&lt;isbn&gt;1468-6244 (Electronic)&amp;#xD;0022-2593 (Linking)&lt;/isbn&gt;&lt;accession-num&gt;17259292&lt;/accession-num&gt;&lt;urls&gt;&lt;related-urls&gt;&lt;url&gt;https://www.ncbi.nlm.nih.gov/pubmed/17259292&lt;/url&gt;&lt;/related-urls&gt;&lt;/urls&gt;&lt;custom2&gt;PMC2740880&lt;/custom2&gt;&lt;electronic-resource-num&gt;10.1136/jmg.2006.04746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9</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56C&gt;G</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31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715991G&gt;C</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dWZmZXJ5LUdpcmF1ZDwvQXV0aG9yPjxZZWFyPjIwMDQ8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UdWZmZXJ5LUdpcmF1ZDwvQXV0aG9yPjxZZWFyPjIwMDQ8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65T&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322*)</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3265A&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86C&gt;G</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32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3244G&gt;C</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C85A6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98C&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33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3232G&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06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336*)</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3224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MaW08L0F1dGhvcj48WWVhcj4yMDExPC9ZZWFyPjxSZWNO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MaW08L0F1dGhvcj48WWVhcj4yMDExPC9ZZWFyPjxSZWNO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4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12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338*)</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3218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lastRenderedPageBreak/>
              <w:t>1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33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4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3197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88L0F1dGhvcj48WWVhcj4yMDE3PC9ZZWFyPjxSZWNO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88L0F1dGhvcj48WWVhcj4yMDE3PC9ZZWFyPjxSZWNO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45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34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3185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0</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48G&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350*)</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3182C&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55T&gt;G</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352*)</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3175A&gt;C</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Altarescu&lt;/Author&gt;&lt;Year&gt;2009&lt;/Year&gt;&lt;RecNum&gt;121&lt;/RecNum&gt;&lt;DisplayText&gt;[41]&lt;/DisplayText&gt;&lt;record&gt;&lt;rec-number&gt;121&lt;/rec-number&gt;&lt;foreign-keys&gt;&lt;key app="EN" db-id="vrp9r2ds6xwswberfaqv0d93dwp2aes9ss2p" timestamp="1587225024"&gt;121&lt;/key&gt;&lt;/foreign-keys&gt;&lt;ref-type name="Journal Article"&gt;17&lt;/ref-type&gt;&lt;contributors&gt;&lt;authors&gt;&lt;author&gt;Altarescu, G.&lt;/author&gt;&lt;author&gt;Eldar-Geva, T.&lt;/author&gt;&lt;author&gt;Varshower, I.&lt;/author&gt;&lt;author&gt;Brooks, B.&lt;/author&gt;&lt;author&gt;Haran, E. Z.&lt;/author&gt;&lt;author&gt;Margalioth, E. J.&lt;/author&gt;&lt;author&gt;Levy-Lahad, E.&lt;/author&gt;&lt;author&gt;Renbaum, P.&lt;/author&gt;&lt;/authors&gt;&lt;/contributors&gt;&lt;auth-address&gt;Hebrew University School of Medicine, Jerusalem, Israel. gheona@szmc.org.il&lt;/auth-address&gt;&lt;titles&gt;&lt;title&gt;Real-time reverse linkage using polar body analysis for preimplantation genetic diagnosis in female carriers of de novo mutations&lt;/title&gt;&lt;secondary-title&gt;Hum Reprod&lt;/secondary-title&gt;&lt;/titles&gt;&lt;periodical&gt;&lt;full-title&gt;Hum Reprod&lt;/full-title&gt;&lt;/periodical&gt;&lt;pages&gt;3225-9&lt;/pages&gt;&lt;volume&gt;24&lt;/volume&gt;&lt;number&gt;12&lt;/number&gt;&lt;edition&gt;2009/08/19&lt;/edition&gt;&lt;keywords&gt;&lt;keyword&gt;Adult&lt;/keyword&gt;&lt;keyword&gt;Female&lt;/keyword&gt;&lt;keyword&gt;Genetic Carrier Screening/*methods&lt;/keyword&gt;&lt;keyword&gt;*Genetic Linkage&lt;/keyword&gt;&lt;keyword&gt;Genetic Markers&lt;/keyword&gt;&lt;keyword&gt;Haplotypes&lt;/keyword&gt;&lt;keyword&gt;Humans&lt;/keyword&gt;&lt;keyword&gt;I-kappa B Kinase/genetics&lt;/keyword&gt;&lt;keyword&gt;Muscular Dystrophy, Duchenne/genetics&lt;/keyword&gt;&lt;keyword&gt;*Mutation&lt;/keyword&gt;&lt;keyword&gt;Neurofibromin 2/genetics&lt;/keyword&gt;&lt;keyword&gt;Preimplantation Diagnosis/*methods&lt;/keyword&gt;&lt;keyword&gt;Young Adult&lt;/keyword&gt;&lt;/keywords&gt;&lt;dates&gt;&lt;year&gt;2009&lt;/year&gt;&lt;pub-dates&gt;&lt;date&gt;Dec&lt;/date&gt;&lt;/pub-dates&gt;&lt;/dates&gt;&lt;isbn&gt;1460-2350 (Electronic)&amp;#xD;0268-1161 (Linking)&lt;/isbn&gt;&lt;accession-num&gt;19687056&lt;/accession-num&gt;&lt;urls&gt;&lt;related-urls&gt;&lt;url&gt;https://www.ncbi.nlm.nih.gov/pubmed/19687056&lt;/url&gt;&lt;/related-urls&gt;&lt;/urls&gt;&lt;electronic-resource-num&gt;10.1093/humrep/dep29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0</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61G&gt;A</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354*)</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3169C&gt;T</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MywgMTldPC9EaXNwbGF5VGV4dD48cmVj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MywgMTldPC9EaXNwbGF5VGV4dD48cmVj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13, 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62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354*)</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3168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edlackova&lt;/Author&gt;&lt;Year&gt;2009&lt;/Year&gt;&lt;RecNum&gt;34&lt;/RecNum&gt;&lt;DisplayText&gt;[10]&lt;/DisplayText&gt;&lt;record&gt;&lt;rec-number&gt;34&lt;/rec-number&gt;&lt;foreign-keys&gt;&lt;key app="EN" db-id="vrp9r2ds6xwswberfaqv0d93dwp2aes9ss2p" timestamp="1586855852"&gt;34&lt;/key&gt;&lt;/foreign-keys&gt;&lt;ref-type name="Journal Article"&gt;17&lt;/ref-type&gt;&lt;contributors&gt;&lt;authors&gt;&lt;author&gt;Sedlackova, J.&lt;/author&gt;&lt;author&gt;Vondracek, P.&lt;/author&gt;&lt;author&gt;Hermanova, M.&lt;/author&gt;&lt;author&gt;Zamecnik, J.&lt;/author&gt;&lt;author&gt;Hruba, Z.&lt;/author&gt;&lt;author&gt;Haberlova, J.&lt;/author&gt;&lt;author&gt;Kraus, J.&lt;/author&gt;&lt;author&gt;Marikova, T.&lt;/author&gt;&lt;author&gt;Hedvicakova, P.&lt;/author&gt;&lt;author&gt;Vohanka, S.&lt;/author&gt;&lt;author&gt;Fajkusova, L.&lt;/author&gt;&lt;/authors&gt;&lt;/contributors&gt;&lt;auth-address&gt;Centre of Molecular Biology and Gene Therapy, University Hospital Brno and Masaryk University, Brno, Czech Republic.&lt;/auth-address&gt;&lt;titles&gt;&lt;title&gt;Point mutations in Czech DMD/BMD patients and their phenotypic outcome&lt;/title&gt;&lt;secondary-title&gt;Neuromuscul Disord&lt;/secondary-title&gt;&lt;/titles&gt;&lt;periodical&gt;&lt;full-title&gt;Neuromuscul Disord&lt;/full-title&gt;&lt;/periodical&gt;&lt;pages&gt;749-53&lt;/pages&gt;&lt;volume&gt;19&lt;/volume&gt;&lt;number&gt;11&lt;/number&gt;&lt;edition&gt;2009/09/29&lt;/edition&gt;&lt;keywords&gt;&lt;keyword&gt;Base Sequence&lt;/keyword&gt;&lt;keyword&gt;Czech Republic&lt;/keyword&gt;&lt;keyword&gt;DNA Mutational Analysis/methods&lt;/keyword&gt;&lt;keyword&gt;Dystrophin/*genetics/metabolism&lt;/keyword&gt;&lt;keyword&gt;Exons&lt;/keyword&gt;&lt;keyword&gt;Female&lt;/keyword&gt;&lt;keyword&gt;Humans&lt;/keyword&gt;&lt;keyword&gt;Male&lt;/keyword&gt;&lt;keyword&gt;Molecular Sequence Data&lt;/keyword&gt;&lt;keyword&gt;Muscular Dystrophy, Duchenne/*genetics&lt;/keyword&gt;&lt;keyword&gt;*Phenotype&lt;/keyword&gt;&lt;keyword&gt;*Point Mutation&lt;/keyword&gt;&lt;keyword&gt;RNA, Messenger/metabolism&lt;/keyword&gt;&lt;/keywords&gt;&lt;dates&gt;&lt;year&gt;2009&lt;/year&gt;&lt;pub-dates&gt;&lt;date&gt;Nov&lt;/date&gt;&lt;/pub-dates&gt;&lt;/dates&gt;&lt;isbn&gt;1873-2364 (Electronic)&amp;#xD;0960-8966 (Linking)&lt;/isbn&gt;&lt;accession-num&gt;19783145&lt;/accession-num&gt;&lt;urls&gt;&lt;related-urls&gt;&lt;url&gt;https://www.ncbi.nlm.nih.gov/pubmed/19783145&lt;/url&gt;&lt;/related-urls&gt;&lt;/urls&gt;&lt;electronic-resource-num&gt;10.1016/j.nmd.2009.08.01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75G&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35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3155C&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87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6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3143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93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6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3137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Bonnal&lt;/Author&gt;&lt;Year&gt;2010&lt;/Year&gt;&lt;RecNum&gt;102&lt;/RecNum&gt;&lt;DisplayText&gt;[22]&lt;/DisplayText&gt;&lt;record&gt;&lt;rec-number&gt;102&lt;/rec-number&gt;&lt;foreign-keys&gt;&lt;key app="EN" db-id="vrp9r2ds6xwswberfaqv0d93dwp2aes9ss2p" timestamp="1587223241"&gt;102&lt;/key&gt;&lt;/foreign-keys&gt;&lt;ref-type name="Journal Article"&gt;17&lt;/ref-type&gt;&lt;contributors&gt;&lt;authors&gt;&lt;author&gt;Bonnal, R. J.&lt;/author&gt;&lt;author&gt;Severgnini, M.&lt;/author&gt;&lt;author&gt;Castaldi, A.&lt;/author&gt;&lt;author&gt;Bordoni, R.&lt;/author&gt;&lt;author&gt;Iacono, M.&lt;/author&gt;&lt;author&gt;Trimarco, A.&lt;/author&gt;&lt;author&gt;Torella, A.&lt;/author&gt;&lt;author&gt;Piluso, G.&lt;/author&gt;&lt;author&gt;Aurino, S.&lt;/author&gt;&lt;author&gt;Condorelli, G.&lt;/author&gt;&lt;author&gt;De Bellis, G.&lt;/author&gt;&lt;author&gt;Nigro, V.&lt;/author&gt;&lt;/authors&gt;&lt;/contributors&gt;&lt;auth-address&gt;Consiglio Nazionale delle Ricerche, Istituto di Tecnologie Biomediche (CNR-ITB), I-20090 Segrate, Italy.&lt;/auth-address&gt;&lt;titles&gt;&lt;title&gt;Reliable resequencing of the human dystrophin locus by universal long polymerase chain reaction and massive pyrosequencing&lt;/title&gt;&lt;secondary-title&gt;Anal Biochem&lt;/secondary-title&gt;&lt;/titles&gt;&lt;periodical&gt;&lt;full-title&gt;Anal Biochem&lt;/full-title&gt;&lt;/periodical&gt;&lt;pages&gt;176-84&lt;/pages&gt;&lt;volume&gt;406&lt;/volume&gt;&lt;number&gt;2&lt;/number&gt;&lt;edition&gt;2010/07/31&lt;/edition&gt;&lt;keywords&gt;&lt;keyword&gt;Base Sequence&lt;/keyword&gt;&lt;keyword&gt;Biopolymers/genetics&lt;/keyword&gt;&lt;keyword&gt;Dystrophin/*genetics&lt;/keyword&gt;&lt;keyword&gt;Genetic Loci/*genetics&lt;/keyword&gt;&lt;keyword&gt;Humans&lt;/keyword&gt;&lt;keyword&gt;Male&lt;/keyword&gt;&lt;keyword&gt;Mutation/genetics&lt;/keyword&gt;&lt;keyword&gt;Polymerase Chain Reaction/*methods&lt;/keyword&gt;&lt;keyword&gt;Reproducibility of Results&lt;/keyword&gt;&lt;keyword&gt;Sequence Analysis, DNA/*methods&lt;/keyword&gt;&lt;keyword&gt;*Temperature&lt;/keyword&gt;&lt;/keywords&gt;&lt;dates&gt;&lt;year&gt;2010&lt;/year&gt;&lt;pub-dates&gt;&lt;date&gt;Nov 15&lt;/date&gt;&lt;/pub-dates&gt;&lt;/dates&gt;&lt;isbn&gt;1096-0309 (Electronic)&amp;#xD;0003-2697 (Linking)&lt;/isbn&gt;&lt;accession-num&gt;20670611&lt;/accession-num&gt;&lt;urls&gt;&lt;related-urls&gt;&lt;url&gt;https://www.ncbi.nlm.nih.gov/pubmed/20670611&lt;/url&gt;&lt;/related-urls&gt;&lt;/urls&gt;&lt;electronic-resource-num&gt;10.1016/j.ab.2010.07.022&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99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367*)</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3131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Wang&lt;/Author&gt;&lt;Year&gt;2019&lt;/Year&gt;&lt;RecNum&gt;62&lt;/RecNum&gt;&lt;DisplayText&gt;[21]&lt;/DisplayText&gt;&lt;record&gt;&lt;rec-number&gt;62&lt;/rec-number&gt;&lt;foreign-keys&gt;&lt;key app="EN" db-id="vrp9r2ds6xwswberfaqv0d93dwp2aes9ss2p" timestamp="1586856604"&gt;62&lt;/key&gt;&lt;/foreign-keys&gt;&lt;ref-type name="Journal Article"&gt;17&lt;/ref-type&gt;&lt;contributors&gt;&lt;authors&gt;&lt;author&gt;Wang, D.&lt;/author&gt;&lt;author&gt;Gao, M.&lt;/author&gt;&lt;author&gt;Zhang, K.&lt;/author&gt;&lt;author&gt;Jin, R.&lt;/author&gt;&lt;author&gt;Lv, Y.&lt;/author&gt;&lt;author&gt;Liu, Y.&lt;/author&gt;&lt;author&gt;Ma, J.&lt;/author&gt;&lt;author&gt;Wan, Y.&lt;/author&gt;&lt;author&gt;Gai, Z.&lt;/author&gt;&lt;author&gt;Liu, Y.&lt;/author&gt;&lt;/authors&gt;&lt;/contributors&gt;&lt;auth-address&gt;Pediatric Research Institute, Qilu Children&amp;apos;s Hospital, Shandong University, Ji&amp;apos;nan, China.&amp;#xD;Neurology Department, Qilu Children&amp;apos;s Hospital, Shandong University, Ji&amp;apos;nan, China.&lt;/auth-address&gt;&lt;titles&gt;&lt;title&gt;Molecular Genetics Analysis of 70 Chinese Families With Muscular Dystrophy Using Multiplex Ligation-Dependent Probe Amplification and Next-Generation Sequencing&lt;/title&gt;&lt;secondary-title&gt;Front Pharmacol&lt;/secondary-title&gt;&lt;/titles&gt;&lt;pages&gt;814&lt;/pages&gt;&lt;volume&gt;10&lt;/volume&gt;&lt;edition&gt;2019/08/14&lt;/edition&gt;&lt;keywords&gt;&lt;keyword&gt;Lama2&lt;/keyword&gt;&lt;keyword&gt;dystrophin (DMD)&lt;/keyword&gt;&lt;keyword&gt;merosin-deficient congenital muscular dystrophy type 1A&lt;/keyword&gt;&lt;keyword&gt;multiplex ligation-dependent probe amplification&lt;/keyword&gt;&lt;keyword&gt;muscular dystrophy&lt;/keyword&gt;&lt;keyword&gt;next-generation sequencing&lt;/keyword&gt;&lt;/keywords&gt;&lt;dates&gt;&lt;year&gt;2019&lt;/year&gt;&lt;/dates&gt;&lt;isbn&gt;1663-9812 (Print)&amp;#xD;1663-9812 (Linking)&lt;/isbn&gt;&lt;accession-num&gt;31404137&lt;/accession-num&gt;&lt;urls&gt;&lt;related-urls&gt;&lt;url&gt;https://www.ncbi.nlm.nih.gov/pubmed/31404137&lt;/url&gt;&lt;/related-urls&gt;&lt;/urls&gt;&lt;custom2&gt;PMC6669794&lt;/custom2&gt;&lt;electronic-resource-num&gt;10.3389/fphar.2019.0081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117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37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3113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132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78*)</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3098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ylor&lt;/Author&gt;&lt;Year&gt;2007&lt;/Year&gt;&lt;RecNum&gt;109&lt;/RecNum&gt;&lt;DisplayText&gt;[28]&lt;/DisplayText&gt;&lt;record&gt;&lt;rec-number&gt;109&lt;/rec-number&gt;&lt;foreign-keys&gt;&lt;key app="EN" db-id="vrp9r2ds6xwswberfaqv0d93dwp2aes9ss2p" timestamp="1587223241"&gt;109&lt;/key&gt;&lt;/foreign-keys&gt;&lt;ref-type name="Journal Article"&gt;17&lt;/ref-type&gt;&lt;contributors&gt;&lt;authors&gt;&lt;author&gt;Taylor, P. J.&lt;/author&gt;&lt;author&gt;Maroulis, S.&lt;/author&gt;&lt;author&gt;Mullan, G. L.&lt;/author&gt;&lt;author&gt;Pedersen, R. L.&lt;/author&gt;&lt;author&gt;Baumli, A.&lt;/author&gt;&lt;author&gt;Elakis, G.&lt;/author&gt;&lt;author&gt;Piras, S.&lt;/author&gt;&lt;author&gt;Walsh, C.&lt;/author&gt;&lt;author&gt;Prosper-Gutierrez, B.&lt;/author&gt;&lt;author&gt;De La Puente-Alonso, F.&lt;/author&gt;&lt;author&gt;Bell, C. G.&lt;/author&gt;&lt;author&gt;Mowat, D. R.&lt;/author&gt;&lt;author&gt;Johnston, H. M.&lt;/author&gt;&lt;author&gt;Buckley, M. F.&lt;/author&gt;&lt;/authors&gt;&lt;/contributors&gt;&lt;auth-address&gt;Molecular and Cytogenetics Unit, Department of Haematology and Genetics, South Eastern Area Laboratory Services, Prince of Wales Hospital, Randwick, Sydney, Australia.&lt;/auth-address&gt;&lt;titles&gt;&lt;title&gt;Measurement of the clinical utility of a combined mutation detection protocol in carriers of Duchenne and Becker muscular dystrophy&lt;/title&gt;&lt;secondary-title&gt;J Med Genet&lt;/secondary-title&gt;&lt;/titles&gt;&lt;periodical&gt;&lt;full-title&gt;J Med Genet&lt;/full-title&gt;&lt;/periodical&gt;&lt;pages&gt;368-72&lt;/pages&gt;&lt;volume&gt;44&lt;/volume&gt;&lt;number&gt;6&lt;/number&gt;&lt;edition&gt;2007/01/30&lt;/edition&gt;&lt;keywords&gt;&lt;keyword&gt;Female&lt;/keyword&gt;&lt;keyword&gt;*Genetic Carrier Screening&lt;/keyword&gt;&lt;keyword&gt;*Heterozygote&lt;/keyword&gt;&lt;keyword&gt;Humans&lt;/keyword&gt;&lt;keyword&gt;Male&lt;/keyword&gt;&lt;keyword&gt;Mothers&lt;/keyword&gt;&lt;keyword&gt;Muscular Dystrophy, Duchenne/diagnosis/*genetics&lt;/keyword&gt;&lt;keyword&gt;Mutation/*genetics&lt;/keyword&gt;&lt;/keywords&gt;&lt;dates&gt;&lt;year&gt;2007&lt;/year&gt;&lt;pub-dates&gt;&lt;date&gt;Jun&lt;/date&gt;&lt;/pub-dates&gt;&lt;/dates&gt;&lt;isbn&gt;1468-6244 (Electronic)&amp;#xD;0022-2593 (Linking)&lt;/isbn&gt;&lt;accession-num&gt;17259292&lt;/accession-num&gt;&lt;urls&gt;&lt;related-urls&gt;&lt;url&gt;https://www.ncbi.nlm.nih.gov/pubmed/17259292&lt;/url&gt;&lt;/related-urls&gt;&lt;/urls&gt;&lt;custom2&gt;PMC2740880&lt;/custom2&gt;&lt;electronic-resource-num&gt;10.1136/jmg.2006.04746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177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9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2403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Wang&lt;/Author&gt;&lt;Year&gt;2019&lt;/Year&gt;&lt;RecNum&gt;62&lt;/RecNum&gt;&lt;DisplayText&gt;[21]&lt;/DisplayText&gt;&lt;record&gt;&lt;rec-number&gt;62&lt;/rec-number&gt;&lt;foreign-keys&gt;&lt;key app="EN" db-id="vrp9r2ds6xwswberfaqv0d93dwp2aes9ss2p" timestamp="1586856604"&gt;62&lt;/key&gt;&lt;/foreign-keys&gt;&lt;ref-type name="Journal Article"&gt;17&lt;/ref-type&gt;&lt;contributors&gt;&lt;authors&gt;&lt;author&gt;Wang, D.&lt;/author&gt;&lt;author&gt;Gao, M.&lt;/author&gt;&lt;author&gt;Zhang, K.&lt;/author&gt;&lt;author&gt;Jin, R.&lt;/author&gt;&lt;author&gt;Lv, Y.&lt;/author&gt;&lt;author&gt;Liu, Y.&lt;/author&gt;&lt;author&gt;Ma, J.&lt;/author&gt;&lt;author&gt;Wan, Y.&lt;/author&gt;&lt;author&gt;Gai, Z.&lt;/author&gt;&lt;author&gt;Liu, Y.&lt;/author&gt;&lt;/authors&gt;&lt;/contributors&gt;&lt;auth-address&gt;Pediatric Research Institute, Qilu Children&amp;apos;s Hospital, Shandong University, Ji&amp;apos;nan, China.&amp;#xD;Neurology Department, Qilu Children&amp;apos;s Hospital, Shandong University, Ji&amp;apos;nan, China.&lt;/auth-address&gt;&lt;titles&gt;&lt;title&gt;Molecular Genetics Analysis of 70 Chinese Families With Muscular Dystrophy Using Multiplex Ligation-Dependent Probe Amplification and Next-Generation Sequencing&lt;/title&gt;&lt;secondary-title&gt;Front Pharmacol&lt;/secondary-title&gt;&lt;/titles&gt;&lt;pages&gt;814&lt;/pages&gt;&lt;volume&gt;10&lt;/volume&gt;&lt;edition&gt;2019/08/14&lt;/edition&gt;&lt;keywords&gt;&lt;keyword&gt;Lama2&lt;/keyword&gt;&lt;keyword&gt;dystrophin (DMD)&lt;/keyword&gt;&lt;keyword&gt;merosin-deficient congenital muscular dystrophy type 1A&lt;/keyword&gt;&lt;keyword&gt;multiplex ligation-dependent probe amplification&lt;/keyword&gt;&lt;keyword&gt;muscular dystrophy&lt;/keyword&gt;&lt;keyword&gt;next-generation sequencing&lt;/keyword&gt;&lt;/keywords&gt;&lt;dates&gt;&lt;year&gt;2019&lt;/year&gt;&lt;/dates&gt;&lt;isbn&gt;1663-9812 (Print)&amp;#xD;1663-9812 (Linking)&lt;/isbn&gt;&lt;accession-num&gt;31404137&lt;/accession-num&gt;&lt;urls&gt;&lt;related-urls&gt;&lt;url&gt;https://www.ncbi.nlm.nih.gov/pubmed/31404137&lt;/url&gt;&lt;/related-urls&gt;&lt;/urls&gt;&lt;custom2&gt;PMC6669794&lt;/custom2&gt;&lt;electronic-resource-num&gt;10.3389/fphar.2019.0081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1</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201C&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401*)</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2379G&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Bai&lt;/Author&gt;&lt;Year&gt;2016&lt;/Year&gt;&lt;RecNum&gt;87&lt;/RecNum&gt;&lt;DisplayText&gt;[7]&lt;/DisplayText&gt;&lt;record&gt;&lt;rec-number&gt;87&lt;/rec-number&gt;&lt;foreign-keys&gt;&lt;key app="EN" db-id="vrp9r2ds6xwswberfaqv0d93dwp2aes9ss2p" timestamp="1587210934"&gt;87&lt;/key&gt;&lt;/foreign-keys&gt;&lt;ref-type name="Journal Article"&gt;17&lt;/ref-type&gt;&lt;contributors&gt;&lt;authors&gt;&lt;author&gt;Bai, Y.&lt;/author&gt;&lt;author&gt;Li, S.&lt;/author&gt;&lt;author&gt;Zong, Y. N.&lt;/author&gt;&lt;author&gt;Li, X. L.&lt;/author&gt;&lt;author&gt;Zhao, Z. H.&lt;/author&gt;&lt;author&gt;Kong, X. D.&lt;/author&gt;&lt;/authors&gt;&lt;/contributors&gt;&lt;auth-address&gt;Center of Prenatal Diagnosis, First Affiliated Hospital of Zhengzhou University, Zhengzhou 450052, China.&lt;/auth-address&gt;&lt;titles&gt;&lt;title&gt;[Mutation screening of 433 families with Duchenne/Becker muscular dystrophy]&lt;/title&gt;&lt;secondary-title&gt;Zhonghua Yi Xue Za Zhi&lt;/secondary-title&gt;&lt;/titles&gt;&lt;periodical&gt;&lt;full-title&gt;Zhonghua Yi Xue Za Zhi&lt;/full-title&gt;&lt;/periodical&gt;&lt;pages&gt;1261-9&lt;/pages&gt;&lt;volume&gt;96&lt;/volume&gt;&lt;number&gt;16&lt;/number&gt;&lt;edition&gt;2016/04/29&lt;/edition&gt;&lt;keywords&gt;&lt;keyword&gt;Asian Continental Ancestry Group&lt;/keyword&gt;&lt;keyword&gt;*DNA Mutational Analysis&lt;/keyword&gt;&lt;keyword&gt;Dystrophin/*genetics&lt;/keyword&gt;&lt;keyword&gt;Exons&lt;/keyword&gt;&lt;keyword&gt;Female&lt;/keyword&gt;&lt;keyword&gt;Frameshift Mutation&lt;/keyword&gt;&lt;keyword&gt;High-Throughput Nucleotide Sequencing&lt;/keyword&gt;&lt;keyword&gt;Humans&lt;/keyword&gt;&lt;keyword&gt;Multiplex Polymerase Chain Reaction&lt;/keyword&gt;&lt;keyword&gt;Muscular Dystrophy, Duchenne/*genetics&lt;/keyword&gt;&lt;keyword&gt;Mutation, Missense&lt;/keyword&gt;&lt;keyword&gt;Point Mutation&lt;/keyword&gt;&lt;keyword&gt;Polymorphism, Genetic&lt;/keyword&gt;&lt;keyword&gt;Pregnancy&lt;/keyword&gt;&lt;keyword&gt;Sequence Deletion&lt;/keyword&gt;&lt;/keywords&gt;&lt;dates&gt;&lt;year&gt;2016&lt;/year&gt;&lt;pub-dates&gt;&lt;date&gt;Apr 26&lt;/date&gt;&lt;/pub-dates&gt;&lt;/dates&gt;&lt;isbn&gt;0376-2491 (Print)&amp;#xD;0376-2491 (Linking)&lt;/isbn&gt;&lt;accession-num&gt;27122458&lt;/accession-num&gt;&lt;urls&gt;&lt;related-urls&gt;&lt;url&gt;https://www.ncbi.nlm.nih.gov/pubmed/27122458&lt;/url&gt;&lt;/related-urls&gt;&lt;/urls&gt;&lt;electronic-resource-num&gt;10.3760/cma.j.issn.0376-2491.2016.16.008&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207G&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y40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2373C&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238C&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41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2342G&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238C&gt;G</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41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2342G&gt;C</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Hwa&lt;/Author&gt;&lt;Year&gt;2008&lt;/Year&gt;&lt;RecNum&gt;163&lt;/RecNum&gt;&lt;DisplayText&gt;[42]&lt;/DisplayText&gt;&lt;record&gt;&lt;rec-number&gt;163&lt;/rec-number&gt;&lt;foreign-keys&gt;&lt;key app="EN" db-id="vrp9r2ds6xwswberfaqv0d93dwp2aes9ss2p" timestamp="1587230229"&gt;163&lt;/key&gt;&lt;/foreign-keys&gt;&lt;ref-type name="Journal Article"&gt;17&lt;/ref-type&gt;&lt;contributors&gt;&lt;authors&gt;&lt;author&gt;Hwa, H. L.&lt;/author&gt;&lt;author&gt;Chang, Y. Y.&lt;/author&gt;&lt;author&gt;Huang, C. H.&lt;/author&gt;&lt;author&gt;Chen, C. H.&lt;/author&gt;&lt;author&gt;Kao, Y. S.&lt;/author&gt;&lt;author&gt;Jong, Y. J.&lt;/author&gt;&lt;author&gt;Chao, M. C.&lt;/author&gt;&lt;author&gt;Ko, T. M.&lt;/author&gt;&lt;/authors&gt;&lt;/contributors&gt;&lt;auth-address&gt;Department of Obstetrics and Gynecology, National Taiwan University Hospital, Taipei, Taiwan.&lt;/auth-address&gt;&lt;titles&gt;&lt;title&gt;Small mutations of the DMD gene in Taiwanese families&lt;/title&gt;&lt;secondary-title&gt;J Formos Med Assoc&lt;/secondary-title&gt;&lt;/titles&gt;&lt;periodical&gt;&lt;full-title&gt;J Formos Med Assoc&lt;/full-title&gt;&lt;/periodical&gt;&lt;pages&gt;463-9&lt;/pages&gt;&lt;volume&gt;107&lt;/volume&gt;&lt;number&gt;6&lt;/number&gt;&lt;edition&gt;2008/06/28&lt;/edition&gt;&lt;keywords&gt;&lt;keyword&gt;Codon, Nonsense&lt;/keyword&gt;&lt;keyword&gt;Dystrophin/*genetics&lt;/keyword&gt;&lt;keyword&gt;Female&lt;/keyword&gt;&lt;keyword&gt;Frameshift Mutation&lt;/keyword&gt;&lt;keyword&gt;Humans&lt;/keyword&gt;&lt;keyword&gt;Male&lt;/keyword&gt;&lt;keyword&gt;Muscular Dystrophy, Duchenne/*genetics&lt;/keyword&gt;&lt;keyword&gt;*Mutation&lt;/keyword&gt;&lt;keyword&gt;Taiwan&lt;/keyword&gt;&lt;/keywords&gt;&lt;dates&gt;&lt;year&gt;2008&lt;/year&gt;&lt;pub-dates&gt;&lt;date&gt;Jun&lt;/date&gt;&lt;/pub-dates&gt;&lt;/dates&gt;&lt;isbn&gt;0929-6646 (Print)&amp;#xD;0929-6646 (Linking)&lt;/isbn&gt;&lt;accession-num&gt;18583217&lt;/accession-num&gt;&lt;urls&gt;&lt;related-urls&gt;&lt;url&gt;https://www.ncbi.nlm.nih.gov/pubmed/18583217&lt;/url&gt;&lt;/related-urls&gt;&lt;/urls&gt;&lt;electronic-resource-num&gt;10.1016/S0929-6646(08)60154-0&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249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417*)</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2331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Guo&lt;/Author&gt;&lt;Year&gt;2015&lt;/Year&gt;&lt;RecNum&gt;154&lt;/RecNum&gt;&lt;DisplayText&gt;[23]&lt;/DisplayText&gt;&lt;record&gt;&lt;rec-number&gt;154&lt;/rec-number&gt;&lt;foreign-keys&gt;&lt;key app="EN" db-id="vrp9r2ds6xwswberfaqv0d93dwp2aes9ss2p" timestamp="1587226913"&gt;154&lt;/key&gt;&lt;/foreign-keys&gt;&lt;ref-type name="Journal Article"&gt;17&lt;/ref-type&gt;&lt;contributors&gt;&lt;authors&gt;&lt;author&gt;Guo, R.&lt;/author&gt;&lt;author&gt;Zhu, G.&lt;/author&gt;&lt;author&gt;Zhu, H.&lt;/author&gt;&lt;author&gt;Ma, R.&lt;/author&gt;&lt;author&gt;Peng, Y.&lt;/author&gt;&lt;author&gt;Liang, D.&lt;/author&gt;&lt;author&gt;Wu, L.&lt;/author&gt;&lt;/authors&gt;&lt;/contributors&gt;&lt;auth-address&gt;State Key Laboratory of Medical Genetics, Central South University, Changsha, Hunan, China.&amp;#xD;Hunan Jiahui Genetics Hospital, Changsha, Hunan, China.&lt;/auth-address&gt;&lt;titles&gt;&lt;title&gt;DMD mutation spectrum analysis in 613 Chinese patients with dystrophinopathy&lt;/title&gt;&lt;secondary-title&gt;J Hum Genet&lt;/secondary-title&gt;&lt;/titles&gt;&lt;periodical&gt;&lt;full-title&gt;J Hum Genet&lt;/full-title&gt;&lt;/periodical&gt;&lt;pages&gt;435-42&lt;/pages&gt;&lt;volume&gt;60&lt;/volume&gt;&lt;number&gt;8&lt;/number&gt;&lt;edition&gt;2015/05/15&lt;/edition&gt;&lt;keywords&gt;&lt;keyword&gt;Asian Continental Ancestry Group/*genetics&lt;/keyword&gt;&lt;keyword&gt;Child, Preschool&lt;/keyword&gt;&lt;keyword&gt;China/epidemiology&lt;/keyword&gt;&lt;keyword&gt;Cohort Studies&lt;/keyword&gt;&lt;keyword&gt;DNA Mutational Analysis&lt;/keyword&gt;&lt;keyword&gt;Dystrophin/*genetics&lt;/keyword&gt;&lt;keyword&gt;Female&lt;/keyword&gt;&lt;keyword&gt;Genetic Association Studies&lt;/keyword&gt;&lt;keyword&gt;Humans&lt;/keyword&gt;&lt;keyword&gt;Male&lt;/keyword&gt;&lt;keyword&gt;Multiplex Polymerase Chain Reaction&lt;/keyword&gt;&lt;keyword&gt;Muscular Dystrophy, Duchenne/epidemiology/*genetics&lt;/keyword&gt;&lt;/keywords&gt;&lt;dates&gt;&lt;year&gt;2015&lt;/year&gt;&lt;pub-dates&gt;&lt;date&gt;Aug&lt;/date&gt;&lt;/pub-dates&gt;&lt;/dates&gt;&lt;isbn&gt;1435-232X (Electronic)&amp;#xD;1434-5161 (Linking)&lt;/isbn&gt;&lt;accession-num&gt;25972034&lt;/accession-num&gt;&lt;urls&gt;&lt;related-urls&gt;&lt;url&gt;https://www.ncbi.nlm.nih.gov/pubmed/25972034&lt;/url&gt;&lt;/related-urls&gt;&lt;/urls&gt;&lt;electronic-resource-num&gt;10.1038/jhg.2015.4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255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41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2325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hen&lt;/Author&gt;&lt;Year&gt;2006&lt;/Year&gt;&lt;RecNum&gt;101&lt;/RecNum&gt;&lt;DisplayText&gt;[32]&lt;/DisplayText&gt;&lt;record&gt;&lt;rec-number&gt;101&lt;/rec-number&gt;&lt;foreign-keys&gt;&lt;key app="EN" db-id="vrp9r2ds6xwswberfaqv0d93dwp2aes9ss2p" timestamp="1587221905"&gt;101&lt;/key&gt;&lt;/foreign-keys&gt;&lt;ref-type name="Journal Article"&gt;17&lt;/ref-type&gt;&lt;contributors&gt;&lt;authors&gt;&lt;author&gt;Shen, B. C.&lt;/author&gt;&lt;author&gt;Zhang, C.&lt;/author&gt;&lt;author&gt;Chen, S. L.&lt;/author&gt;&lt;author&gt;Sun, X. F.&lt;/author&gt;&lt;author&gt;Li, S. Y.&lt;/author&gt;&lt;author&gt;Yao, X. L.&lt;/author&gt;&lt;author&gt;Wang, S. H.&lt;/author&gt;&lt;author&gt;Lu, X. L.&lt;/author&gt;&lt;/authors&gt;&lt;/contributors&gt;&lt;auth-address&gt;Department of Neurology, the First Affiliated Hospital, Sun Yat-sen University, Guangzhou, Guangdong, 510080 P. R. China.&lt;/auth-address&gt;&lt;titles&gt;&lt;title&gt;[Identification of disease-causing point mutations in DMD patients&amp;apos; dystrophin gene without large deletions/duplications]&lt;/title&gt;&lt;secondary-title&gt;Zhonghua Yi Xue Yi Chuan Xue Za Zhi&lt;/secondary-title&gt;&lt;/titles&gt;&lt;periodical&gt;&lt;full-title&gt;Zhonghua Yi Xue Yi Chuan Xue Za Zhi&lt;/full-title&gt;&lt;/periodical&gt;&lt;pages&gt;392-6&lt;/pages&gt;&lt;volume&gt;23&lt;/volume&gt;&lt;number&gt;4&lt;/number&gt;&lt;edition&gt;2006/08/03&lt;/edition&gt;&lt;keywords&gt;&lt;keyword&gt;Base Sequence&lt;/keyword&gt;&lt;keyword&gt;Chromatography, High Pressure Liquid&lt;/keyword&gt;&lt;keyword&gt;DNA Mutational Analysis&lt;/keyword&gt;&lt;keyword&gt;Dystrophin/*genetics&lt;/keyword&gt;&lt;keyword&gt;Gene Duplication&lt;/keyword&gt;&lt;keyword&gt;Humans&lt;/keyword&gt;&lt;keyword&gt;Male&lt;/keyword&gt;&lt;keyword&gt;Muscular Dystrophy, Duchenne/*genetics&lt;/keyword&gt;&lt;keyword&gt;*Point Mutation&lt;/keyword&gt;&lt;keyword&gt;Polymerase Chain Reaction&lt;/keyword&gt;&lt;keyword&gt;Sequence Deletion&lt;/keyword&gt;&lt;/keywords&gt;&lt;dates&gt;&lt;year&gt;2006&lt;/year&gt;&lt;pub-dates&gt;&lt;date&gt;Aug&lt;/date&gt;&lt;/pub-dates&gt;&lt;/dates&gt;&lt;isbn&gt;1003-9406 (Print)&amp;#xD;1003-9406 (Linking)&lt;/isbn&gt;&lt;accession-num&gt;16883524&lt;/accession-num&gt;&lt;urls&gt;&lt;related-urls&gt;&lt;url&gt;https://www.ncbi.nlm.nih.gov/pubmed/16883524&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261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42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2319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b2tzb3k8L0F1dGhvcj48WWVhcj4yMDE5PC9ZZWFyPjxS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b2tzb3k8L0F1dGhvcj48WWVhcj4yMDE5PC9ZZWFyPjxS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264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422*)</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2316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267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42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2313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1</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286C&gt;A</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429*)</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2294G&gt;T</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1</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286C&gt;G</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429*)</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2294G&gt;C</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288A&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430*)</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2292T&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292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43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2288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293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43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2287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324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442*)</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62256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edlackova&lt;/Author&gt;&lt;Year&gt;2009&lt;/Year&gt;&lt;RecNum&gt;34&lt;/RecNum&gt;&lt;DisplayText&gt;[10]&lt;/DisplayText&gt;&lt;record&gt;&lt;rec-number&gt;34&lt;/rec-number&gt;&lt;foreign-keys&gt;&lt;key app="EN" db-id="vrp9r2ds6xwswberfaqv0d93dwp2aes9ss2p" timestamp="1586855852"&gt;34&lt;/key&gt;&lt;/foreign-keys&gt;&lt;ref-type name="Journal Article"&gt;17&lt;/ref-type&gt;&lt;contributors&gt;&lt;authors&gt;&lt;author&gt;Sedlackova, J.&lt;/author&gt;&lt;author&gt;Vondracek, P.&lt;/author&gt;&lt;author&gt;Hermanova, M.&lt;/author&gt;&lt;author&gt;Zamecnik, J.&lt;/author&gt;&lt;author&gt;Hruba, Z.&lt;/author&gt;&lt;author&gt;Haberlova, J.&lt;/author&gt;&lt;author&gt;Kraus, J.&lt;/author&gt;&lt;author&gt;Marikova, T.&lt;/author&gt;&lt;author&gt;Hedvicakova, P.&lt;/author&gt;&lt;author&gt;Vohanka, S.&lt;/author&gt;&lt;author&gt;Fajkusova, L.&lt;/author&gt;&lt;/authors&gt;&lt;/contributors&gt;&lt;auth-address&gt;Centre of Molecular Biology and Gene Therapy, University Hospital Brno and Masaryk University, Brno, Czech Republic.&lt;/auth-address&gt;&lt;titles&gt;&lt;title&gt;Point mutations in Czech DMD/BMD patients and their phenotypic outcome&lt;/title&gt;&lt;secondary-title&gt;Neuromuscul Disord&lt;/secondary-title&gt;&lt;/titles&gt;&lt;periodical&gt;&lt;full-title&gt;Neuromuscul Disord&lt;/full-title&gt;&lt;/periodical&gt;&lt;pages&gt;749-53&lt;/pages&gt;&lt;volume&gt;19&lt;/volume&gt;&lt;number&gt;11&lt;/number&gt;&lt;edition&gt;2009/09/29&lt;/edition&gt;&lt;keywords&gt;&lt;keyword&gt;Base Sequence&lt;/keyword&gt;&lt;keyword&gt;Czech Republic&lt;/keyword&gt;&lt;keyword&gt;DNA Mutational Analysis/methods&lt;/keyword&gt;&lt;keyword&gt;Dystrophin/*genetics/metabolism&lt;/keyword&gt;&lt;keyword&gt;Exons&lt;/keyword&gt;&lt;keyword&gt;Female&lt;/keyword&gt;&lt;keyword&gt;Humans&lt;/keyword&gt;&lt;keyword&gt;Male&lt;/keyword&gt;&lt;keyword&gt;Molecular Sequence Data&lt;/keyword&gt;&lt;keyword&gt;Muscular Dystrophy, Duchenne/*genetics&lt;/keyword&gt;&lt;keyword&gt;*Phenotype&lt;/keyword&gt;&lt;keyword&gt;*Point Mutation&lt;/keyword&gt;&lt;keyword&gt;RNA, Messenger/metabolism&lt;/keyword&gt;&lt;/keywords&gt;&lt;dates&gt;&lt;year&gt;2009&lt;/year&gt;&lt;pub-dates&gt;&lt;date&gt;Nov&lt;/date&gt;&lt;/pub-dates&gt;&lt;/dates&gt;&lt;isbn&gt;1873-2364 (Electronic)&amp;#xD;0960-8966 (Linking)&lt;/isbn&gt;&lt;accession-num&gt;19783145&lt;/accession-num&gt;&lt;urls&gt;&lt;related-urls&gt;&lt;url&gt;https://www.ncbi.nlm.nih.gov/pubmed/19783145&lt;/url&gt;&lt;/related-urls&gt;&lt;/urls&gt;&lt;electronic-resource-num&gt;10.1016/j.nmd.2009.08.01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2</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334T&gt;G</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44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32568A&gt;C</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2</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339A&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447*)</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32563T&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2</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357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45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32545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MsIDM3XTwvRGlzcGxheVRleHQ+PHJlY29y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</w:fldData>
              </w:fldChar>
            </w:r>
            <w:r w:rsidR="00822920">
              <w:rPr>
                <w:rFonts w:ascii="Times New Roman" w:eastAsia="Times New Roman" w:hAnsi="Times New Roman" w:cs="Times New Roman"/>
                <w:color w:val="000000"/>
                <w:sz w:val="18"/>
                <w:szCs w:val="18"/>
                <w:lang w:val="it-IT" w:eastAsia="it-IT"/>
              </w:rPr>
              <w:instrText xml:space="preserve"> ADDIN EN.CITE </w:instrText>
            </w:r>
            <w:r w:rsidR="00822920">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MsIDM3XTwvRGlzcGxheVRleHQ+PHJlY29y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</w:fldData>
              </w:fldChar>
            </w:r>
            <w:r w:rsidR="00822920">
              <w:rPr>
                <w:rFonts w:ascii="Times New Roman" w:eastAsia="Times New Roman" w:hAnsi="Times New Roman" w:cs="Times New Roman"/>
                <w:color w:val="000000"/>
                <w:sz w:val="18"/>
                <w:szCs w:val="18"/>
                <w:lang w:val="it-IT" w:eastAsia="it-IT"/>
              </w:rPr>
              <w:instrText xml:space="preserve"> ADDIN EN.CITE.DATA </w:instrText>
            </w:r>
            <w:r w:rsidR="00822920">
              <w:rPr>
                <w:rFonts w:ascii="Times New Roman" w:eastAsia="Times New Roman" w:hAnsi="Times New Roman" w:cs="Times New Roman"/>
                <w:color w:val="000000"/>
                <w:sz w:val="18"/>
                <w:szCs w:val="18"/>
                <w:lang w:val="it-IT" w:eastAsia="it-IT"/>
              </w:rPr>
            </w:r>
            <w:r w:rsidR="00822920">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2920">
              <w:rPr>
                <w:rFonts w:ascii="Times New Roman" w:eastAsia="Times New Roman" w:hAnsi="Times New Roman" w:cs="Times New Roman"/>
                <w:noProof/>
                <w:color w:val="000000"/>
                <w:sz w:val="18"/>
                <w:szCs w:val="18"/>
                <w:lang w:val="it-IT" w:eastAsia="it-IT"/>
              </w:rPr>
              <w:t>[13, 3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2</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363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45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32539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ywgMjFdPC9EaXNwbGF5VGV4dD48cmVjb3JkPjxy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</w:fldData>
              </w:fldChar>
            </w:r>
            <w:r w:rsidR="00822920">
              <w:rPr>
                <w:rFonts w:ascii="Times New Roman" w:eastAsia="Times New Roman" w:hAnsi="Times New Roman" w:cs="Times New Roman"/>
                <w:color w:val="000000"/>
                <w:sz w:val="18"/>
                <w:szCs w:val="18"/>
                <w:lang w:val="it-IT" w:eastAsia="it-IT"/>
              </w:rPr>
              <w:instrText xml:space="preserve"> ADDIN EN.CITE </w:instrText>
            </w:r>
            <w:r w:rsidR="00822920">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ywgMjFdPC9EaXNwbGF5VGV4dD48cmVjb3JkPjxy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</w:fldData>
              </w:fldChar>
            </w:r>
            <w:r w:rsidR="00822920">
              <w:rPr>
                <w:rFonts w:ascii="Times New Roman" w:eastAsia="Times New Roman" w:hAnsi="Times New Roman" w:cs="Times New Roman"/>
                <w:color w:val="000000"/>
                <w:sz w:val="18"/>
                <w:szCs w:val="18"/>
                <w:lang w:val="it-IT" w:eastAsia="it-IT"/>
              </w:rPr>
              <w:instrText xml:space="preserve"> ADDIN EN.CITE.DATA </w:instrText>
            </w:r>
            <w:r w:rsidR="00822920">
              <w:rPr>
                <w:rFonts w:ascii="Times New Roman" w:eastAsia="Times New Roman" w:hAnsi="Times New Roman" w:cs="Times New Roman"/>
                <w:color w:val="000000"/>
                <w:sz w:val="18"/>
                <w:szCs w:val="18"/>
                <w:lang w:val="it-IT" w:eastAsia="it-IT"/>
              </w:rPr>
            </w:r>
            <w:r w:rsidR="00822920">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2920">
              <w:rPr>
                <w:rFonts w:ascii="Times New Roman" w:eastAsia="Times New Roman" w:hAnsi="Times New Roman" w:cs="Times New Roman"/>
                <w:noProof/>
                <w:color w:val="000000"/>
                <w:sz w:val="18"/>
                <w:szCs w:val="18"/>
                <w:lang w:val="it-IT" w:eastAsia="it-IT"/>
              </w:rPr>
              <w:t>[3, 2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2</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366A&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456*)</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32536T&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2</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372A&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458*)</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32530T&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2</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388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46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32514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MywgMTldPC9EaXNwbGF5VGV4dD48cmVj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</w:fldData>
              </w:fldChar>
            </w:r>
            <w:r w:rsidR="00822920">
              <w:rPr>
                <w:rFonts w:ascii="Times New Roman" w:eastAsia="Times New Roman" w:hAnsi="Times New Roman" w:cs="Times New Roman"/>
                <w:color w:val="000000"/>
                <w:sz w:val="18"/>
                <w:szCs w:val="18"/>
                <w:lang w:val="it-IT" w:eastAsia="it-IT"/>
              </w:rPr>
              <w:instrText xml:space="preserve"> ADDIN EN.CITE </w:instrText>
            </w:r>
            <w:r w:rsidR="00822920">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MywgMTldPC9EaXNwbGF5VGV4dD48cmVj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</w:fldData>
              </w:fldChar>
            </w:r>
            <w:r w:rsidR="00822920">
              <w:rPr>
                <w:rFonts w:ascii="Times New Roman" w:eastAsia="Times New Roman" w:hAnsi="Times New Roman" w:cs="Times New Roman"/>
                <w:color w:val="000000"/>
                <w:sz w:val="18"/>
                <w:szCs w:val="18"/>
                <w:lang w:val="it-IT" w:eastAsia="it-IT"/>
              </w:rPr>
              <w:instrText xml:space="preserve"> ADDIN EN.CITE.DATA </w:instrText>
            </w:r>
            <w:r w:rsidR="00822920">
              <w:rPr>
                <w:rFonts w:ascii="Times New Roman" w:eastAsia="Times New Roman" w:hAnsi="Times New Roman" w:cs="Times New Roman"/>
                <w:color w:val="000000"/>
                <w:sz w:val="18"/>
                <w:szCs w:val="18"/>
                <w:lang w:val="it-IT" w:eastAsia="it-IT"/>
              </w:rPr>
            </w:r>
            <w:r w:rsidR="00822920">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2920">
              <w:rPr>
                <w:rFonts w:ascii="Times New Roman" w:eastAsia="Times New Roman" w:hAnsi="Times New Roman" w:cs="Times New Roman"/>
                <w:noProof/>
                <w:color w:val="000000"/>
                <w:sz w:val="18"/>
                <w:szCs w:val="18"/>
                <w:lang w:val="it-IT" w:eastAsia="it-IT"/>
              </w:rPr>
              <w:t>[13, 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2</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389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46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32513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2</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417A&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473*)</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32485T&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2</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426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476*)</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32476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Guo&lt;/Author&gt;&lt;Year&gt;2015&lt;/Year&gt;&lt;RecNum&gt;154&lt;/RecNum&gt;&lt;DisplayText&gt;[23]&lt;/DisplayText&gt;&lt;record&gt;&lt;rec-number&gt;154&lt;/rec-number&gt;&lt;foreign-keys&gt;&lt;key app="EN" db-id="vrp9r2ds6xwswberfaqv0d93dwp2aes9ss2p" timestamp="1587226913"&gt;154&lt;/key&gt;&lt;/foreign-keys&gt;&lt;ref-type name="Journal Article"&gt;17&lt;/ref-type&gt;&lt;contributors&gt;&lt;authors&gt;&lt;author&gt;Guo, R.&lt;/author&gt;&lt;author&gt;Zhu, G.&lt;/author&gt;&lt;author&gt;Zhu, H.&lt;/author&gt;&lt;author&gt;Ma, R.&lt;/author&gt;&lt;author&gt;Peng, Y.&lt;/author&gt;&lt;author&gt;Liang, D.&lt;/author&gt;&lt;author&gt;Wu, L.&lt;/author&gt;&lt;/authors&gt;&lt;/contributors&gt;&lt;auth-address&gt;State Key Laboratory of Medical Genetics, Central South University, Changsha, Hunan, China.&amp;#xD;Hunan Jiahui Genetics Hospital, Changsha, Hunan, China.&lt;/auth-address&gt;&lt;titles&gt;&lt;title&gt;DMD mutation spectrum analysis in 613 Chinese patients with dystrophinopathy&lt;/title&gt;&lt;secondary-title&gt;J Hum Genet&lt;/secondary-title&gt;&lt;/titles&gt;&lt;periodical&gt;&lt;full-title&gt;J Hum Genet&lt;/full-title&gt;&lt;/periodical&gt;&lt;pages&gt;435-42&lt;/pages&gt;&lt;volume&gt;60&lt;/volume&gt;&lt;number&gt;8&lt;/number&gt;&lt;edition&gt;2015/05/15&lt;/edition&gt;&lt;keywords&gt;&lt;keyword&gt;Asian Continental Ancestry Group/*genetics&lt;/keyword&gt;&lt;keyword&gt;Child, Preschool&lt;/keyword&gt;&lt;keyword&gt;China/epidemiology&lt;/keyword&gt;&lt;keyword&gt;Cohort Studies&lt;/keyword&gt;&lt;keyword&gt;DNA Mutational Analysis&lt;/keyword&gt;&lt;keyword&gt;Dystrophin/*genetics&lt;/keyword&gt;&lt;keyword&gt;Female&lt;/keyword&gt;&lt;keyword&gt;Genetic Association Studies&lt;/keyword&gt;&lt;keyword&gt;Humans&lt;/keyword&gt;&lt;keyword&gt;Male&lt;/keyword&gt;&lt;keyword&gt;Multiplex Polymerase Chain Reaction&lt;/keyword&gt;&lt;keyword&gt;Muscular Dystrophy, Duchenne/epidemiology/*genetics&lt;/keyword&gt;&lt;/keywords&gt;&lt;dates&gt;&lt;year&gt;2015&lt;/year&gt;&lt;pub-dates&gt;&lt;date&gt;Aug&lt;/date&gt;&lt;/pub-dates&gt;&lt;/dates&gt;&lt;isbn&gt;1435-232X (Electronic)&amp;#xD;1434-5161 (Linking)&lt;/isbn&gt;&lt;accession-num&gt;25972034&lt;/accession-num&gt;&lt;urls&gt;&lt;related-urls&gt;&lt;url&gt;https://www.ncbi.nlm.nih.gov/pubmed/25972034&lt;/url&gt;&lt;/related-urls&gt;&lt;/urls&gt;&lt;electronic-resource-num&gt;10.1038/jhg.2015.4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2</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429G&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477*)</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32473C&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BC223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2</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438G&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y480*)</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32464C&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WaWVpdGV6PC9BdXRob3I+PFllYXI+MjAxNzwvWWVhcj48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WaWVpdGV6PC9BdXRob3I+PFllYXI+MjAxNzwvWWVhcj48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2</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465C&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489*)</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32437G&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AE3A9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edlackova&lt;/Author&gt;&lt;Year&gt;2009&lt;/Year&gt;&lt;RecNum&gt;34&lt;/RecNum&gt;&lt;DisplayText&gt;[10]&lt;/DisplayText&gt;&lt;record&gt;&lt;rec-number&gt;34&lt;/rec-number&gt;&lt;foreign-keys&gt;&lt;key app="EN" db-id="vrp9r2ds6xwswberfaqv0d93dwp2aes9ss2p" timestamp="1586855852"&gt;34&lt;/key&gt;&lt;/foreign-keys&gt;&lt;ref-type name="Journal Article"&gt;17&lt;/ref-type&gt;&lt;contributors&gt;&lt;authors&gt;&lt;author&gt;Sedlackova, J.&lt;/author&gt;&lt;author&gt;Vondracek, P.&lt;/author&gt;&lt;author&gt;Hermanova, M.&lt;/author&gt;&lt;author&gt;Zamecnik, J.&lt;/author&gt;&lt;author&gt;Hruba, Z.&lt;/author&gt;&lt;author&gt;Haberlova, J.&lt;/author&gt;&lt;author&gt;Kraus, J.&lt;/author&gt;&lt;author&gt;Marikova, T.&lt;/author&gt;&lt;author&gt;Hedvicakova, P.&lt;/author&gt;&lt;author&gt;Vohanka, S.&lt;/author&gt;&lt;author&gt;Fajkusova, L.&lt;/author&gt;&lt;/authors&gt;&lt;/contributors&gt;&lt;auth-address&gt;Centre of Molecular Biology and Gene Therapy, University Hospital Brno and Masaryk University, Brno, Czech Republic.&lt;/auth-address&gt;&lt;titles&gt;&lt;title&gt;Point mutations in Czech DMD/BMD patients and their phenotypic outcome&lt;/title&gt;&lt;secondary-title&gt;Neuromuscul Disord&lt;/secondary-title&gt;&lt;/titles&gt;&lt;periodical&gt;&lt;full-title&gt;Neuromuscul Disord&lt;/full-title&gt;&lt;/periodical&gt;&lt;pages&gt;749-53&lt;/pages&gt;&lt;volume&gt;19&lt;/volume&gt;&lt;number&gt;11&lt;/number&gt;&lt;edition&gt;2009/09/29&lt;/edition&gt;&lt;keywords&gt;&lt;keyword&gt;Base Sequence&lt;/keyword&gt;&lt;keyword&gt;Czech Republic&lt;/keyword&gt;&lt;keyword&gt;DNA Mutational Analysis/methods&lt;/keyword&gt;&lt;keyword&gt;Dystrophin/*genetics/metabolism&lt;/keyword&gt;&lt;keyword&gt;Exons&lt;/keyword&gt;&lt;keyword&gt;Female&lt;/keyword&gt;&lt;keyword&gt;Humans&lt;/keyword&gt;&lt;keyword&gt;Male&lt;/keyword&gt;&lt;keyword&gt;Molecular Sequence Data&lt;/keyword&gt;&lt;keyword&gt;Muscular Dystrophy, Duchenne/*genetics&lt;/keyword&gt;&lt;keyword&gt;*Phenotype&lt;/keyword&gt;&lt;keyword&gt;*Point Mutation&lt;/keyword&gt;&lt;keyword&gt;RNA, Messenger/metabolism&lt;/keyword&gt;&lt;/keywords&gt;&lt;dates&gt;&lt;year&gt;2009&lt;/year&gt;&lt;pub-dates&gt;&lt;date&gt;Nov&lt;/date&gt;&lt;/pub-dates&gt;&lt;/dates&gt;&lt;isbn&gt;1873-2364 (Electronic)&amp;#xD;0960-8966 (Linking)&lt;/isbn&gt;&lt;accession-num&gt;19783145&lt;/accession-num&gt;&lt;urls&gt;&lt;related-urls&gt;&lt;url&gt;https://www.ncbi.nlm.nih.gov/pubmed/19783145&lt;/url&gt;&lt;/related-urls&gt;&lt;/urls&gt;&lt;electronic-resource-num&gt;10.1016/j.nmd.2009.08.01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2</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471C&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49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32431G&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2</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474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492*)</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32428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YWtlc2hpbWE8L0F1dGhvcj48WWVhcj4yMDEwPC9ZZWFy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</w:fldData>
              </w:fldChar>
            </w:r>
            <w:r w:rsidR="00822920">
              <w:rPr>
                <w:rFonts w:ascii="Times New Roman" w:eastAsia="Times New Roman" w:hAnsi="Times New Roman" w:cs="Times New Roman"/>
                <w:color w:val="000000"/>
                <w:sz w:val="18"/>
                <w:szCs w:val="18"/>
                <w:lang w:val="it-IT" w:eastAsia="it-IT"/>
              </w:rPr>
              <w:instrText xml:space="preserve"> ADDIN EN.CITE </w:instrText>
            </w:r>
            <w:r w:rsidR="00822920">
              <w:rPr>
                <w:rFonts w:ascii="Times New Roman" w:eastAsia="Times New Roman" w:hAnsi="Times New Roman" w:cs="Times New Roman"/>
                <w:color w:val="000000"/>
                <w:sz w:val="18"/>
                <w:szCs w:val="18"/>
                <w:lang w:val="it-IT" w:eastAsia="it-IT"/>
              </w:rPr>
              <w:fldChar w:fldCharType="begin">
                <w:fldData xml:space="preserve">PEVuZE5vdGU+PENpdGU+PEF1dGhvcj5UYWtlc2hpbWE8L0F1dGhvcj48WWVhcj4yMDEwPC9ZZWFy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</w:fldData>
              </w:fldChar>
            </w:r>
            <w:r w:rsidR="00822920">
              <w:rPr>
                <w:rFonts w:ascii="Times New Roman" w:eastAsia="Times New Roman" w:hAnsi="Times New Roman" w:cs="Times New Roman"/>
                <w:color w:val="000000"/>
                <w:sz w:val="18"/>
                <w:szCs w:val="18"/>
                <w:lang w:val="it-IT" w:eastAsia="it-IT"/>
              </w:rPr>
              <w:instrText xml:space="preserve"> ADDIN EN.CITE.DATA </w:instrText>
            </w:r>
            <w:r w:rsidR="00822920">
              <w:rPr>
                <w:rFonts w:ascii="Times New Roman" w:eastAsia="Times New Roman" w:hAnsi="Times New Roman" w:cs="Times New Roman"/>
                <w:color w:val="000000"/>
                <w:sz w:val="18"/>
                <w:szCs w:val="18"/>
                <w:lang w:val="it-IT" w:eastAsia="it-IT"/>
              </w:rPr>
            </w:r>
            <w:r w:rsidR="00822920">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2920">
              <w:rPr>
                <w:rFonts w:ascii="Times New Roman" w:eastAsia="Times New Roman" w:hAnsi="Times New Roman" w:cs="Times New Roman"/>
                <w:noProof/>
                <w:color w:val="000000"/>
                <w:sz w:val="18"/>
                <w:szCs w:val="18"/>
                <w:lang w:val="it-IT" w:eastAsia="it-IT"/>
              </w:rPr>
              <w:t>[18, 2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489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497*)</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13987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ZYW5nPC9BdXRob3I+PFllYXI+MjAxOTwvWWVhcj48UmVj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ZYW5nPC9BdXRob3I+PFllYXI+MjAxOTwvWWVhcj48UmVj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lastRenderedPageBreak/>
              <w:t>1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504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502*)</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13972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507G&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50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13969C&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OTHER</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510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504*)</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13966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Lb25nPC9BdXRob3I+PFllYXI+MjAxOTwvWWVhcj48UmVj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</w:fldData>
              </w:fldChar>
            </w:r>
            <w:r w:rsidR="00353C08" w:rsidRPr="00C05C1E">
              <w:rPr>
                <w:rFonts w:ascii="Times New Roman" w:eastAsia="Times New Roman" w:hAnsi="Times New Roman" w:cs="Times New Roman"/>
                <w:color w:val="000000"/>
                <w:sz w:val="18"/>
                <w:szCs w:val="18"/>
                <w:lang w:val="it-IT" w:eastAsia="it-IT"/>
              </w:rPr>
              <w:instrText xml:space="preserve"> ADDIN EN.CITE </w:instrText>
            </w:r>
            <w:r w:rsidR="00353C08" w:rsidRPr="00C05C1E">
              <w:rPr>
                <w:rFonts w:ascii="Times New Roman" w:eastAsia="Times New Roman" w:hAnsi="Times New Roman" w:cs="Times New Roman"/>
                <w:color w:val="000000"/>
                <w:sz w:val="18"/>
                <w:szCs w:val="18"/>
                <w:lang w:val="it-IT" w:eastAsia="it-IT"/>
              </w:rPr>
              <w:fldChar w:fldCharType="begin">
                <w:fldData xml:space="preserve">PEVuZE5vdGU+PENpdGU+PEF1dGhvcj5Lb25nPC9BdXRob3I+PFllYXI+MjAxOTwvWWVhcj48UmVj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</w:fldData>
              </w:fldChar>
            </w:r>
            <w:r w:rsidR="00353C08" w:rsidRPr="00C05C1E">
              <w:rPr>
                <w:rFonts w:ascii="Times New Roman" w:eastAsia="Times New Roman" w:hAnsi="Times New Roman" w:cs="Times New Roman"/>
                <w:color w:val="000000"/>
                <w:sz w:val="18"/>
                <w:szCs w:val="18"/>
                <w:lang w:val="it-IT" w:eastAsia="it-IT"/>
              </w:rPr>
              <w:instrText xml:space="preserve"> ADDIN EN.CITE.DATA </w:instrText>
            </w:r>
            <w:r w:rsidR="00353C08" w:rsidRPr="00C05C1E">
              <w:rPr>
                <w:rFonts w:ascii="Times New Roman" w:eastAsia="Times New Roman" w:hAnsi="Times New Roman" w:cs="Times New Roman"/>
                <w:color w:val="000000"/>
                <w:sz w:val="18"/>
                <w:szCs w:val="18"/>
                <w:lang w:val="it-IT" w:eastAsia="it-IT"/>
              </w:rPr>
            </w:r>
            <w:r w:rsidR="00353C08"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353C08" w:rsidRPr="00C05C1E">
              <w:rPr>
                <w:rFonts w:ascii="Times New Roman" w:eastAsia="Times New Roman" w:hAnsi="Times New Roman" w:cs="Times New Roman"/>
                <w:noProof/>
                <w:color w:val="000000"/>
                <w:sz w:val="18"/>
                <w:szCs w:val="18"/>
                <w:lang w:val="it-IT" w:eastAsia="it-IT"/>
              </w:rPr>
              <w:t>[4, 4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555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51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13921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Whittock&lt;/Author&gt;&lt;Year&gt;1997&lt;/Year&gt;&lt;RecNum&gt;133&lt;/RecNum&gt;&lt;DisplayText&gt;[45]&lt;/DisplayText&gt;&lt;record&gt;&lt;rec-number&gt;133&lt;/rec-number&gt;&lt;foreign-keys&gt;&lt;key app="EN" db-id="vrp9r2ds6xwswberfaqv0d93dwp2aes9ss2p" timestamp="1587226689"&gt;133&lt;/key&gt;&lt;/foreign-keys&gt;&lt;ref-type name="Journal Article"&gt;17&lt;/ref-type&gt;&lt;contributors&gt;&lt;authors&gt;&lt;author&gt;Whittock, N. V.&lt;/author&gt;&lt;author&gt;Roberts, R. G.&lt;/author&gt;&lt;author&gt;Mathew, C. G.&lt;/author&gt;&lt;author&gt;Abbs, S. J.&lt;/author&gt;&lt;/authors&gt;&lt;/contributors&gt;&lt;auth-address&gt;Paediatric Research Unit, Guy&amp;apos;s Hospital, London, UK.&lt;/auth-address&gt;&lt;titles&gt;&lt;title&gt;Dystrophin point mutation screening using a multiplexed protein truncation test&lt;/title&gt;&lt;secondary-title&gt;Genet Test&lt;/secondary-title&gt;&lt;/titles&gt;&lt;periodical&gt;&lt;full-title&gt;Genet Test&lt;/full-title&gt;&lt;/periodical&gt;&lt;pages&gt;115-23&lt;/pages&gt;&lt;volume&gt;1&lt;/volume&gt;&lt;number&gt;2&lt;/number&gt;&lt;edition&gt;1997/01/01&lt;/edition&gt;&lt;keywords&gt;&lt;keyword&gt;Amino Acid Sequence&lt;/keyword&gt;&lt;keyword&gt;Base Sequence&lt;/keyword&gt;&lt;keyword&gt;DNA Primers/genetics&lt;/keyword&gt;&lt;keyword&gt;DNA, Complementary/genetics&lt;/keyword&gt;&lt;keyword&gt;Dystrophin/*genetics&lt;/keyword&gt;&lt;keyword&gt;Female&lt;/keyword&gt;&lt;keyword&gt;Genetic Carrier Screening&lt;/keyword&gt;&lt;keyword&gt;Genetic Testing/*methods&lt;/keyword&gt;&lt;keyword&gt;Humans&lt;/keyword&gt;&lt;keyword&gt;Male&lt;/keyword&gt;&lt;keyword&gt;Muscular Dystrophies/*genetics&lt;/keyword&gt;&lt;keyword&gt;Open Reading Frames&lt;/keyword&gt;&lt;keyword&gt;*Point Mutation&lt;/keyword&gt;&lt;keyword&gt;Reverse Transcriptase Polymerase Chain Reaction/methods&lt;/keyword&gt;&lt;/keywords&gt;&lt;dates&gt;&lt;year&gt;1997&lt;/year&gt;&lt;/dates&gt;&lt;isbn&gt;1090-6576 (Print)&amp;#xD;1090-6576 (Linking)&lt;/isbn&gt;&lt;accession-num&gt;10464635&lt;/accession-num&gt;&lt;urls&gt;&lt;related-urls&gt;&lt;url&gt;https://www.ncbi.nlm.nih.gov/pubmed/10464635&lt;/url&gt;&lt;/related-urls&gt;&lt;/urls&gt;&lt;electronic-resource-num&gt;10.1089/gte.1997.1.11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594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532*)</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613882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Mendell&lt;/Author&gt;&lt;Year&gt;2001&lt;/Year&gt;&lt;RecNum&gt;106&lt;/RecNum&gt;&lt;DisplayText&gt;[30]&lt;/DisplayText&gt;&lt;record&gt;&lt;rec-number&gt;106&lt;/rec-number&gt;&lt;foreign-keys&gt;&lt;key app="EN" db-id="vrp9r2ds6xwswberfaqv0d93dwp2aes9ss2p" timestamp="1587223241"&gt;106&lt;/key&gt;&lt;/foreign-keys&gt;&lt;ref-type name="Journal Article"&gt;17&lt;/ref-type&gt;&lt;contributors&gt;&lt;authors&gt;&lt;author&gt;Mendell, J. R.&lt;/author&gt;&lt;author&gt;Buzin, C. H.&lt;/author&gt;&lt;author&gt;Feng, J.&lt;/author&gt;&lt;author&gt;Yan, J.&lt;/author&gt;&lt;author&gt;Serrano, C.&lt;/author&gt;&lt;author&gt;Sangani, D. S.&lt;/author&gt;&lt;author&gt;Wall, C.&lt;/author&gt;&lt;author&gt;Prior, T. W.&lt;/author&gt;&lt;author&gt;Sommer, S. S.&lt;/author&gt;&lt;/authors&gt;&lt;/contributors&gt;&lt;auth-address&gt;Department of Neurology, The Ohio State University Medical Center, Columbus, 43210, USA. mendell1@osu.edu&lt;/auth-address&gt;&lt;titles&gt;&lt;title&gt;Diagnosis of Duchenne dystrophy by enhanced detection of small mutations&lt;/title&gt;&lt;secondary-title&gt;Neurology&lt;/secondary-title&gt;&lt;/titles&gt;&lt;periodical&gt;&lt;full-title&gt;Neurology&lt;/full-title&gt;&lt;/periodical&gt;&lt;pages&gt;645-50&lt;/pages&gt;&lt;volume&gt;57&lt;/volume&gt;&lt;number&gt;4&lt;/number&gt;&lt;edition&gt;2001/08/29&lt;/edition&gt;&lt;keywords&gt;&lt;keyword&gt;Adolescent&lt;/keyword&gt;&lt;keyword&gt;Child&lt;/keyword&gt;&lt;keyword&gt;Child, Preschool&lt;/keyword&gt;&lt;keyword&gt;Codon, Nonsense&lt;/keyword&gt;&lt;keyword&gt;DNA/genetics&lt;/keyword&gt;&lt;keyword&gt;DNA Mutational Analysis&lt;/keyword&gt;&lt;keyword&gt;Dystrophin/genetics&lt;/keyword&gt;&lt;keyword&gt;Frameshift Mutation&lt;/keyword&gt;&lt;keyword&gt;Gene Deletion&lt;/keyword&gt;&lt;keyword&gt;Humans&lt;/keyword&gt;&lt;keyword&gt;Muscular Dystrophy, Duchenne/diagnosis/*genetics&lt;/keyword&gt;&lt;keyword&gt;Mutation/*genetics&lt;/keyword&gt;&lt;keyword&gt;*Polymorphism, Single-Stranded Conformational&lt;/keyword&gt;&lt;/keywords&gt;&lt;dates&gt;&lt;year&gt;2001&lt;/year&gt;&lt;pub-dates&gt;&lt;date&gt;Aug 28&lt;/date&gt;&lt;/pub-dates&gt;&lt;/dates&gt;&lt;isbn&gt;0028-3878 (Print)&amp;#xD;0028-3878 (Linking)&lt;/isbn&gt;&lt;accession-num&gt;11524473&lt;/accession-num&gt;&lt;urls&gt;&lt;related-urls&gt;&lt;url&gt;https://www.ncbi.nlm.nih.gov/pubmed/11524473&lt;/url&gt;&lt;/related-urls&gt;&lt;/urls&gt;&lt;electronic-resource-num&gt;10.1212/wnl.57.4.64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w:t>
            </w:r>
          </w:p>
        </w:tc>
      </w:tr>
      <w:tr w:rsidR="005F607D" w:rsidRPr="00C05C1E" w:rsidTr="001B361D">
        <w:trPr>
          <w:trHeight w:val="9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4</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609G&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y537*)</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91957C&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ylor&lt;/Author&gt;&lt;Year&gt;2007&lt;/Year&gt;&lt;RecNum&gt;109&lt;/RecNum&gt;&lt;DisplayText&gt;[28]&lt;/DisplayText&gt;&lt;record&gt;&lt;rec-number&gt;109&lt;/rec-number&gt;&lt;foreign-keys&gt;&lt;key app="EN" db-id="vrp9r2ds6xwswberfaqv0d93dwp2aes9ss2p" timestamp="1587223241"&gt;109&lt;/key&gt;&lt;/foreign-keys&gt;&lt;ref-type name="Journal Article"&gt;17&lt;/ref-type&gt;&lt;contributors&gt;&lt;authors&gt;&lt;author&gt;Taylor, P. J.&lt;/author&gt;&lt;author&gt;Maroulis, S.&lt;/author&gt;&lt;author&gt;Mullan, G. L.&lt;/author&gt;&lt;author&gt;Pedersen, R. L.&lt;/author&gt;&lt;author&gt;Baumli, A.&lt;/author&gt;&lt;author&gt;Elakis, G.&lt;/author&gt;&lt;author&gt;Piras, S.&lt;/author&gt;&lt;author&gt;Walsh, C.&lt;/author&gt;&lt;author&gt;Prosper-Gutierrez, B.&lt;/author&gt;&lt;author&gt;De La Puente-Alonso, F.&lt;/author&gt;&lt;author&gt;Bell, C. G.&lt;/author&gt;&lt;author&gt;Mowat, D. R.&lt;/author&gt;&lt;author&gt;Johnston, H. M.&lt;/author&gt;&lt;author&gt;Buckley, M. F.&lt;/author&gt;&lt;/authors&gt;&lt;/contributors&gt;&lt;auth-address&gt;Molecular and Cytogenetics Unit, Department of Haematology and Genetics, South Eastern Area Laboratory Services, Prince of Wales Hospital, Randwick, Sydney, Australia.&lt;/auth-address&gt;&lt;titles&gt;&lt;title&gt;Measurement of the clinical utility of a combined mutation detection protocol in carriers of Duchenne and Becker muscular dystrophy&lt;/title&gt;&lt;secondary-title&gt;J Med Genet&lt;/secondary-title&gt;&lt;/titles&gt;&lt;periodical&gt;&lt;full-title&gt;J Med Genet&lt;/full-title&gt;&lt;/periodical&gt;&lt;pages&gt;368-72&lt;/pages&gt;&lt;volume&gt;44&lt;/volume&gt;&lt;number&gt;6&lt;/number&gt;&lt;edition&gt;2007/01/30&lt;/edition&gt;&lt;keywords&gt;&lt;keyword&gt;Female&lt;/keyword&gt;&lt;keyword&gt;*Genetic Carrier Screening&lt;/keyword&gt;&lt;keyword&gt;*Heterozygote&lt;/keyword&gt;&lt;keyword&gt;Humans&lt;/keyword&gt;&lt;keyword&gt;Male&lt;/keyword&gt;&lt;keyword&gt;Mothers&lt;/keyword&gt;&lt;keyword&gt;Muscular Dystrophy, Duchenne/diagnosis/*genetics&lt;/keyword&gt;&lt;keyword&gt;Mutation/*genetics&lt;/keyword&gt;&lt;/keywords&gt;&lt;dates&gt;&lt;year&gt;2007&lt;/year&gt;&lt;pub-dates&gt;&lt;date&gt;Jun&lt;/date&gt;&lt;/pub-dates&gt;&lt;/dates&gt;&lt;isbn&gt;1468-6244 (Electronic)&amp;#xD;0022-2593 (Linking)&lt;/isbn&gt;&lt;accession-num&gt;17259292&lt;/accession-num&gt;&lt;urls&gt;&lt;related-urls&gt;&lt;url&gt;https://www.ncbi.nlm.nih.gov/pubmed/17259292&lt;/url&gt;&lt;/related-urls&gt;&lt;/urls&gt;&lt;custom2&gt;PMC2740880&lt;/custom2&gt;&lt;electronic-resource-num&gt;10.1136/jmg.2006.04746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4</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615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53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91951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MaW08L0F1dGhvcj48WWVhcj4yMDExPC9ZZWFyPjxSZWNO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</w:fldData>
              </w:fldChar>
            </w:r>
            <w:r w:rsidR="00822920">
              <w:rPr>
                <w:rFonts w:ascii="Times New Roman" w:eastAsia="Times New Roman" w:hAnsi="Times New Roman" w:cs="Times New Roman"/>
                <w:color w:val="000000"/>
                <w:sz w:val="18"/>
                <w:szCs w:val="18"/>
                <w:lang w:val="it-IT" w:eastAsia="it-IT"/>
              </w:rPr>
              <w:instrText xml:space="preserve"> ADDIN EN.CITE </w:instrText>
            </w:r>
            <w:r w:rsidR="00822920">
              <w:rPr>
                <w:rFonts w:ascii="Times New Roman" w:eastAsia="Times New Roman" w:hAnsi="Times New Roman" w:cs="Times New Roman"/>
                <w:color w:val="000000"/>
                <w:sz w:val="18"/>
                <w:szCs w:val="18"/>
                <w:lang w:val="it-IT" w:eastAsia="it-IT"/>
              </w:rPr>
              <w:fldChar w:fldCharType="begin">
                <w:fldData xml:space="preserve">PEVuZE5vdGU+PENpdGU+PEF1dGhvcj5MaW08L0F1dGhvcj48WWVhcj4yMDExPC9ZZWFyPjxSZWNO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</w:fldData>
              </w:fldChar>
            </w:r>
            <w:r w:rsidR="00822920">
              <w:rPr>
                <w:rFonts w:ascii="Times New Roman" w:eastAsia="Times New Roman" w:hAnsi="Times New Roman" w:cs="Times New Roman"/>
                <w:color w:val="000000"/>
                <w:sz w:val="18"/>
                <w:szCs w:val="18"/>
                <w:lang w:val="it-IT" w:eastAsia="it-IT"/>
              </w:rPr>
              <w:instrText xml:space="preserve"> ADDIN EN.CITE.DATA </w:instrText>
            </w:r>
            <w:r w:rsidR="00822920">
              <w:rPr>
                <w:rFonts w:ascii="Times New Roman" w:eastAsia="Times New Roman" w:hAnsi="Times New Roman" w:cs="Times New Roman"/>
                <w:color w:val="000000"/>
                <w:sz w:val="18"/>
                <w:szCs w:val="18"/>
                <w:lang w:val="it-IT" w:eastAsia="it-IT"/>
              </w:rPr>
            </w:r>
            <w:r w:rsidR="00822920">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2920">
              <w:rPr>
                <w:rFonts w:ascii="Times New Roman" w:eastAsia="Times New Roman" w:hAnsi="Times New Roman" w:cs="Times New Roman"/>
                <w:noProof/>
                <w:color w:val="000000"/>
                <w:sz w:val="18"/>
                <w:szCs w:val="18"/>
                <w:lang w:val="it-IT" w:eastAsia="it-IT"/>
              </w:rPr>
              <w:t>[20, 4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4</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619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540*)</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91947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Buzin&lt;/Author&gt;&lt;Year&gt;2005&lt;/Year&gt;&lt;RecNum&gt;146&lt;/RecNum&gt;&lt;DisplayText&gt;[46]&lt;/DisplayText&gt;&lt;record&gt;&lt;rec-number&gt;146&lt;/rec-number&gt;&lt;foreign-keys&gt;&lt;key app="EN" db-id="vrp9r2ds6xwswberfaqv0d93dwp2aes9ss2p" timestamp="1587226689"&gt;146&lt;/key&gt;&lt;/foreign-keys&gt;&lt;ref-type name="Journal Article"&gt;17&lt;/ref-type&gt;&lt;contributors&gt;&lt;authors&gt;&lt;author&gt;Buzin, C. H.&lt;/author&gt;&lt;author&gt;Feng, J.&lt;/author&gt;&lt;author&gt;Yan, J.&lt;/author&gt;&lt;author&gt;Scaringe, W.&lt;/author&gt;&lt;author&gt;Liu, Q.&lt;/author&gt;&lt;author&gt;den Dunnen, J.&lt;/author&gt;&lt;author&gt;Mendell, J. R.&lt;/author&gt;&lt;author&gt;Sommer, S. S.&lt;/author&gt;&lt;/authors&gt;&lt;/contributors&gt;&lt;auth-address&gt;Department of Molecular Genetics, City of Hope National Medical Center, Duarte, California 91010-3000, USA.&lt;/auth-address&gt;&lt;titles&gt;&lt;title&gt;Mutation rates in the dystrophin gene: a hotspot of mutation at a CpG dinucleotide&lt;/title&gt;&lt;secondary-title&gt;Hum Mutat&lt;/secondary-title&gt;&lt;/titles&gt;&lt;periodical&gt;&lt;full-title&gt;Hum Mutat&lt;/full-title&gt;&lt;/periodical&gt;&lt;pages&gt;177-88&lt;/pages&gt;&lt;volume&gt;25&lt;/volume&gt;&lt;number&gt;2&lt;/number&gt;&lt;edition&gt;2005/01/12&lt;/edition&gt;&lt;keywords&gt;&lt;keyword&gt;Adolescent&lt;/keyword&gt;&lt;keyword&gt;Base Sequence&lt;/keyword&gt;&lt;keyword&gt;Child&lt;/keyword&gt;&lt;keyword&gt;Child, Preschool&lt;/keyword&gt;&lt;keyword&gt;*CpG Islands&lt;/keyword&gt;&lt;keyword&gt;DNA Mutational Analysis/methods&lt;/keyword&gt;&lt;keyword&gt;Dystrophin/*genetics&lt;/keyword&gt;&lt;keyword&gt;Factor IX/genetics&lt;/keyword&gt;&lt;keyword&gt;Genes&lt;/keyword&gt;&lt;keyword&gt;Genes, p53&lt;/keyword&gt;&lt;keyword&gt;Humans&lt;/keyword&gt;&lt;keyword&gt;Molecular Sequence Data&lt;/keyword&gt;&lt;keyword&gt;Muscular Dystrophy, Duchenne/*genetics&lt;/keyword&gt;&lt;keyword&gt;*Point Mutation&lt;/keyword&gt;&lt;keyword&gt;Sequence Deletion&lt;/keyword&gt;&lt;keyword&gt;Tandem Repeat Sequences&lt;/keyword&gt;&lt;/keywords&gt;&lt;dates&gt;&lt;year&gt;2005&lt;/year&gt;&lt;pub-dates&gt;&lt;date&gt;Feb&lt;/date&gt;&lt;/pub-dates&gt;&lt;/dates&gt;&lt;isbn&gt;1098-1004 (Electronic)&amp;#xD;1059-7794 (Linking)&lt;/isbn&gt;&lt;accession-num&gt;15643612&lt;/accession-num&gt;&lt;urls&gt;&lt;related-urls&gt;&lt;url&gt;https://www.ncbi.nlm.nih.gov/pubmed/15643612&lt;/url&gt;&lt;/related-urls&gt;&lt;/urls&gt;&lt;electronic-resource-num&gt;10.1002/humu.20132&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4</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620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540*)</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91946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4</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633A&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54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91933T&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Dolinsky&lt;/Author&gt;&lt;Year&gt;2002&lt;/Year&gt;&lt;RecNum&gt;139&lt;/RecNum&gt;&lt;DisplayText&gt;[12]&lt;/DisplayText&gt;&lt;record&gt;&lt;rec-number&gt;139&lt;/rec-number&gt;&lt;foreign-keys&gt;&lt;key app="EN" db-id="vrp9r2ds6xwswberfaqv0d93dwp2aes9ss2p" timestamp="1587226689"&gt;139&lt;/key&gt;&lt;/foreign-keys&gt;&lt;ref-type name="Journal Article"&gt;17&lt;/ref-type&gt;&lt;contributors&gt;&lt;authors&gt;&lt;author&gt;Dolinsky, L. C.&lt;/author&gt;&lt;author&gt;de Moura-Neto, R. S.&lt;/author&gt;&lt;author&gt;Falcao-Conceicao, D. N.&lt;/author&gt;&lt;/authors&gt;&lt;/contributors&gt;&lt;auth-address&gt;Departamento de Genetica, Instituto de Biologia, Universidade Federal do Rio de Janeiro, RJ, Rio de Janeiro, Brazil. dolinsky@biologia.ufrj.br&lt;/auth-address&gt;&lt;titles&gt;&lt;title&gt;DGGE analysis as a tool to identify point mutations, de novo mutations and carriers of the dystrophin gene&lt;/title&gt;&lt;secondary-title&gt;Neuromuscul Disord&lt;/secondary-title&gt;&lt;/titles&gt;&lt;periodical&gt;&lt;full-title&gt;Neuromuscul Disord&lt;/full-title&gt;&lt;/periodical&gt;&lt;pages&gt;845-8&lt;/pages&gt;&lt;volume&gt;12&lt;/volume&gt;&lt;number&gt;9&lt;/number&gt;&lt;edition&gt;2002/10/26&lt;/edition&gt;&lt;keywords&gt;&lt;keyword&gt;Brazil/epidemiology&lt;/keyword&gt;&lt;keyword&gt;DNA Mutational Analysis&lt;/keyword&gt;&lt;keyword&gt;Dystrophin/*genetics&lt;/keyword&gt;&lt;keyword&gt;Electrophoresis, Polyacrylamide Gel&lt;/keyword&gt;&lt;keyword&gt;Exons&lt;/keyword&gt;&lt;keyword&gt;Female&lt;/keyword&gt;&lt;keyword&gt;Genetic Carrier Screening&lt;/keyword&gt;&lt;keyword&gt;Humans&lt;/keyword&gt;&lt;keyword&gt;Male&lt;/keyword&gt;&lt;keyword&gt;Muscular Dystrophy, Duchenne/*genetics&lt;/keyword&gt;&lt;keyword&gt;Nucleic Acid Denaturation&lt;/keyword&gt;&lt;keyword&gt;Pedigree&lt;/keyword&gt;&lt;keyword&gt;*Point Mutation&lt;/keyword&gt;&lt;keyword&gt;Polymerase Chain Reaction/methods&lt;/keyword&gt;&lt;keyword&gt;Polymorphism, Genetic&lt;/keyword&gt;&lt;/keywords&gt;&lt;dates&gt;&lt;year&gt;2002&lt;/year&gt;&lt;pub-dates&gt;&lt;date&gt;Nov&lt;/date&gt;&lt;/pub-dates&gt;&lt;/dates&gt;&lt;isbn&gt;0960-8966 (Print)&amp;#xD;0960-8966 (Linking)&lt;/isbn&gt;&lt;accession-num&gt;12398835&lt;/accession-num&gt;&lt;urls&gt;&lt;related-urls&gt;&lt;url&gt;https://www.ncbi.nlm.nih.gov/pubmed/12398835&lt;/url&gt;&lt;/related-urls&gt;&lt;/urls&gt;&lt;electronic-resource-num&gt;10.1016/s0960-8966(02)00069-x&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4</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637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546*)</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91929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53C08"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4</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638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546*)</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91928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HdW88L0F1dGhvcj48WWVhcj4yMDE1PC9ZZWFyPjxSZWNO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</w:fldData>
              </w:fldChar>
            </w:r>
            <w:r w:rsidR="00822920">
              <w:rPr>
                <w:rFonts w:ascii="Times New Roman" w:eastAsia="Times New Roman" w:hAnsi="Times New Roman" w:cs="Times New Roman"/>
                <w:color w:val="000000"/>
                <w:sz w:val="18"/>
                <w:szCs w:val="18"/>
                <w:lang w:val="it-IT" w:eastAsia="it-IT"/>
              </w:rPr>
              <w:instrText xml:space="preserve"> ADDIN EN.CITE </w:instrText>
            </w:r>
            <w:r w:rsidR="00822920">
              <w:rPr>
                <w:rFonts w:ascii="Times New Roman" w:eastAsia="Times New Roman" w:hAnsi="Times New Roman" w:cs="Times New Roman"/>
                <w:color w:val="000000"/>
                <w:sz w:val="18"/>
                <w:szCs w:val="18"/>
                <w:lang w:val="it-IT" w:eastAsia="it-IT"/>
              </w:rPr>
              <w:fldChar w:fldCharType="begin">
                <w:fldData xml:space="preserve">PEVuZE5vdGU+PENpdGU+PEF1dGhvcj5HdW88L0F1dGhvcj48WWVhcj4yMDE1PC9ZZWFyPjxSZWNO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</w:fldData>
              </w:fldChar>
            </w:r>
            <w:r w:rsidR="00822920">
              <w:rPr>
                <w:rFonts w:ascii="Times New Roman" w:eastAsia="Times New Roman" w:hAnsi="Times New Roman" w:cs="Times New Roman"/>
                <w:color w:val="000000"/>
                <w:sz w:val="18"/>
                <w:szCs w:val="18"/>
                <w:lang w:val="it-IT" w:eastAsia="it-IT"/>
              </w:rPr>
              <w:instrText xml:space="preserve"> ADDIN EN.CITE.DATA </w:instrText>
            </w:r>
            <w:r w:rsidR="00822920">
              <w:rPr>
                <w:rFonts w:ascii="Times New Roman" w:eastAsia="Times New Roman" w:hAnsi="Times New Roman" w:cs="Times New Roman"/>
                <w:color w:val="000000"/>
                <w:sz w:val="18"/>
                <w:szCs w:val="18"/>
                <w:lang w:val="it-IT" w:eastAsia="it-IT"/>
              </w:rPr>
            </w:r>
            <w:r w:rsidR="00822920">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2920">
              <w:rPr>
                <w:rFonts w:ascii="Times New Roman" w:eastAsia="Times New Roman" w:hAnsi="Times New Roman" w:cs="Times New Roman"/>
                <w:noProof/>
                <w:color w:val="000000"/>
                <w:sz w:val="18"/>
                <w:szCs w:val="18"/>
                <w:lang w:val="it-IT" w:eastAsia="it-IT"/>
              </w:rPr>
              <w:t>[3, 23, 4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4</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642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548*)</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91924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4</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652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55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91914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4</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653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55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91913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4</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663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55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91903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Buzin&lt;/Author&gt;&lt;Year&gt;2005&lt;/Year&gt;&lt;RecNum&gt;146&lt;/RecNum&gt;&lt;DisplayText&gt;[46]&lt;/DisplayText&gt;&lt;record&gt;&lt;rec-number&gt;146&lt;/rec-number&gt;&lt;foreign-keys&gt;&lt;key app="EN" db-id="vrp9r2ds6xwswberfaqv0d93dwp2aes9ss2p" timestamp="1587226689"&gt;146&lt;/key&gt;&lt;/foreign-keys&gt;&lt;ref-type name="Journal Article"&gt;17&lt;/ref-type&gt;&lt;contributors&gt;&lt;authors&gt;&lt;author&gt;Buzin, C. H.&lt;/author&gt;&lt;author&gt;Feng, J.&lt;/author&gt;&lt;author&gt;Yan, J.&lt;/author&gt;&lt;author&gt;Scaringe, W.&lt;/author&gt;&lt;author&gt;Liu, Q.&lt;/author&gt;&lt;author&gt;den Dunnen, J.&lt;/author&gt;&lt;author&gt;Mendell, J. R.&lt;/author&gt;&lt;author&gt;Sommer, S. S.&lt;/author&gt;&lt;/authors&gt;&lt;/contributors&gt;&lt;auth-address&gt;Department of Molecular Genetics, City of Hope National Medical Center, Duarte, California 91010-3000, USA.&lt;/auth-address&gt;&lt;titles&gt;&lt;title&gt;Mutation rates in the dystrophin gene: a hotspot of mutation at a CpG dinucleotide&lt;/title&gt;&lt;secondary-title&gt;Hum Mutat&lt;/secondary-title&gt;&lt;/titles&gt;&lt;periodical&gt;&lt;full-title&gt;Hum Mutat&lt;/full-title&gt;&lt;/periodical&gt;&lt;pages&gt;177-88&lt;/pages&gt;&lt;volume&gt;25&lt;/volume&gt;&lt;number&gt;2&lt;/number&gt;&lt;edition&gt;2005/01/12&lt;/edition&gt;&lt;keywords&gt;&lt;keyword&gt;Adolescent&lt;/keyword&gt;&lt;keyword&gt;Base Sequence&lt;/keyword&gt;&lt;keyword&gt;Child&lt;/keyword&gt;&lt;keyword&gt;Child, Preschool&lt;/keyword&gt;&lt;keyword&gt;*CpG Islands&lt;/keyword&gt;&lt;keyword&gt;DNA Mutational Analysis/methods&lt;/keyword&gt;&lt;keyword&gt;Dystrophin/*genetics&lt;/keyword&gt;&lt;keyword&gt;Factor IX/genetics&lt;/keyword&gt;&lt;keyword&gt;Genes&lt;/keyword&gt;&lt;keyword&gt;Genes, p53&lt;/keyword&gt;&lt;keyword&gt;Humans&lt;/keyword&gt;&lt;keyword&gt;Molecular Sequence Data&lt;/keyword&gt;&lt;keyword&gt;Muscular Dystrophy, Duchenne/*genetics&lt;/keyword&gt;&lt;keyword&gt;*Point Mutation&lt;/keyword&gt;&lt;keyword&gt;Sequence Deletion&lt;/keyword&gt;&lt;keyword&gt;Tandem Repeat Sequences&lt;/keyword&gt;&lt;/keywords&gt;&lt;dates&gt;&lt;year&gt;2005&lt;/year&gt;&lt;pub-dates&gt;&lt;date&gt;Feb&lt;/date&gt;&lt;/pub-dates&gt;&lt;/dates&gt;&lt;isbn&gt;1098-1004 (Electronic)&amp;#xD;1059-7794 (Linking)&lt;/isbn&gt;&lt;accession-num&gt;15643612&lt;/accession-num&gt;&lt;urls&gt;&lt;related-urls&gt;&lt;url&gt;https://www.ncbi.nlm.nih.gov/pubmed/15643612&lt;/url&gt;&lt;/related-urls&gt;&lt;/urls&gt;&lt;electronic-resource-num&gt;10.1002/humu.20132&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5</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4</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682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56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91884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Mendell&lt;/Author&gt;&lt;Year&gt;2001&lt;/Year&gt;&lt;RecNum&gt;106&lt;/RecNum&gt;&lt;DisplayText&gt;[30]&lt;/DisplayText&gt;&lt;record&gt;&lt;rec-number&gt;106&lt;/rec-number&gt;&lt;foreign-keys&gt;&lt;key app="EN" db-id="vrp9r2ds6xwswberfaqv0d93dwp2aes9ss2p" timestamp="1587223241"&gt;106&lt;/key&gt;&lt;/foreign-keys&gt;&lt;ref-type name="Journal Article"&gt;17&lt;/ref-type&gt;&lt;contributors&gt;&lt;authors&gt;&lt;author&gt;Mendell, J. R.&lt;/author&gt;&lt;author&gt;Buzin, C. H.&lt;/author&gt;&lt;author&gt;Feng, J.&lt;/author&gt;&lt;author&gt;Yan, J.&lt;/author&gt;&lt;author&gt;Serrano, C.&lt;/author&gt;&lt;author&gt;Sangani, D. S.&lt;/author&gt;&lt;author&gt;Wall, C.&lt;/author&gt;&lt;author&gt;Prior, T. W.&lt;/author&gt;&lt;author&gt;Sommer, S. S.&lt;/author&gt;&lt;/authors&gt;&lt;/contributors&gt;&lt;auth-address&gt;Department of Neurology, The Ohio State University Medical Center, Columbus, 43210, USA. mendell1@osu.edu&lt;/auth-address&gt;&lt;titles&gt;&lt;title&gt;Diagnosis of Duchenne dystrophy by enhanced detection of small mutations&lt;/title&gt;&lt;secondary-title&gt;Neurology&lt;/secondary-title&gt;&lt;/titles&gt;&lt;periodical&gt;&lt;full-title&gt;Neurology&lt;/full-title&gt;&lt;/periodical&gt;&lt;pages&gt;645-50&lt;/pages&gt;&lt;volume&gt;57&lt;/volume&gt;&lt;number&gt;4&lt;/number&gt;&lt;edition&gt;2001/08/29&lt;/edition&gt;&lt;keywords&gt;&lt;keyword&gt;Adolescent&lt;/keyword&gt;&lt;keyword&gt;Child&lt;/keyword&gt;&lt;keyword&gt;Child, Preschool&lt;/keyword&gt;&lt;keyword&gt;Codon, Nonsense&lt;/keyword&gt;&lt;keyword&gt;DNA/genetics&lt;/keyword&gt;&lt;keyword&gt;DNA Mutational Analysis&lt;/keyword&gt;&lt;keyword&gt;Dystrophin/genetics&lt;/keyword&gt;&lt;keyword&gt;Frameshift Mutation&lt;/keyword&gt;&lt;keyword&gt;Gene Deletion&lt;/keyword&gt;&lt;keyword&gt;Humans&lt;/keyword&gt;&lt;keyword&gt;Muscular Dystrophy, Duchenne/diagnosis/*genetics&lt;/keyword&gt;&lt;keyword&gt;Mutation/*genetics&lt;/keyword&gt;&lt;keyword&gt;*Polymorphism, Single-Stranded Conformational&lt;/keyword&gt;&lt;/keywords&gt;&lt;dates&gt;&lt;year&gt;2001&lt;/year&gt;&lt;pub-dates&gt;&lt;date&gt;Aug 28&lt;/date&gt;&lt;/pub-dates&gt;&lt;/dates&gt;&lt;isbn&gt;0028-3878 (Print)&amp;#xD;0028-3878 (Linking)&lt;/isbn&gt;&lt;accession-num&gt;11524473&lt;/accession-num&gt;&lt;urls&gt;&lt;related-urls&gt;&lt;url&gt;https://www.ncbi.nlm.nih.gov/pubmed/11524473&lt;/url&gt;&lt;/related-urls&gt;&lt;/urls&gt;&lt;electronic-resource-num&gt;10.1212/wnl.57.4.64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4</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683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56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91883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4</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684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562*)</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91882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9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4</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699G&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567*)</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91867C&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ylor&lt;/Author&gt;&lt;Year&gt;2007&lt;/Year&gt;&lt;RecNum&gt;109&lt;/RecNum&gt;&lt;DisplayText&gt;[28]&lt;/DisplayText&gt;&lt;record&gt;&lt;rec-number&gt;109&lt;/rec-number&gt;&lt;foreign-keys&gt;&lt;key app="EN" db-id="vrp9r2ds6xwswberfaqv0d93dwp2aes9ss2p" timestamp="1587223241"&gt;109&lt;/key&gt;&lt;/foreign-keys&gt;&lt;ref-type name="Journal Article"&gt;17&lt;/ref-type&gt;&lt;contributors&gt;&lt;authors&gt;&lt;author&gt;Taylor, P. J.&lt;/author&gt;&lt;author&gt;Maroulis, S.&lt;/author&gt;&lt;author&gt;Mullan, G. L.&lt;/author&gt;&lt;author&gt;Pedersen, R. L.&lt;/author&gt;&lt;author&gt;Baumli, A.&lt;/author&gt;&lt;author&gt;Elakis, G.&lt;/author&gt;&lt;author&gt;Piras, S.&lt;/author&gt;&lt;author&gt;Walsh, C.&lt;/author&gt;&lt;author&gt;Prosper-Gutierrez, B.&lt;/author&gt;&lt;author&gt;De La Puente-Alonso, F.&lt;/author&gt;&lt;author&gt;Bell, C. G.&lt;/author&gt;&lt;author&gt;Mowat, D. R.&lt;/author&gt;&lt;author&gt;Johnston, H. M.&lt;/author&gt;&lt;author&gt;Buckley, M. F.&lt;/author&gt;&lt;/authors&gt;&lt;/contributors&gt;&lt;auth-address&gt;Molecular and Cytogenetics Unit, Department of Haematology and Genetics, South Eastern Area Laboratory Services, Prince of Wales Hospital, Randwick, Sydney, Australia.&lt;/auth-address&gt;&lt;titles&gt;&lt;title&gt;Measurement of the clinical utility of a combined mutation detection protocol in carriers of Duchenne and Becker muscular dystrophy&lt;/title&gt;&lt;secondary-title&gt;J Med Genet&lt;/secondary-title&gt;&lt;/titles&gt;&lt;periodical&gt;&lt;full-title&gt;J Med Genet&lt;/full-title&gt;&lt;/periodical&gt;&lt;pages&gt;368-72&lt;/pages&gt;&lt;volume&gt;44&lt;/volume&gt;&lt;number&gt;6&lt;/number&gt;&lt;edition&gt;2007/01/30&lt;/edition&gt;&lt;keywords&gt;&lt;keyword&gt;Female&lt;/keyword&gt;&lt;keyword&gt;*Genetic Carrier Screening&lt;/keyword&gt;&lt;keyword&gt;*Heterozygote&lt;/keyword&gt;&lt;keyword&gt;Humans&lt;/keyword&gt;&lt;keyword&gt;Male&lt;/keyword&gt;&lt;keyword&gt;Mothers&lt;/keyword&gt;&lt;keyword&gt;Muscular Dystrophy, Duchenne/diagnosis/*genetics&lt;/keyword&gt;&lt;keyword&gt;Mutation/*genetics&lt;/keyword&gt;&lt;/keywords&gt;&lt;dates&gt;&lt;year&gt;2007&lt;/year&gt;&lt;pub-dates&gt;&lt;date&gt;Jun&lt;/date&gt;&lt;/pub-dates&gt;&lt;/dates&gt;&lt;isbn&gt;1468-6244 (Electronic)&amp;#xD;0022-2593 (Linking)&lt;/isbn&gt;&lt;accession-num&gt;17259292&lt;/accession-num&gt;&lt;urls&gt;&lt;related-urls&gt;&lt;url&gt;https://www.ncbi.nlm.nih.gov/pubmed/17259292&lt;/url&gt;&lt;/related-urls&gt;&lt;/urls&gt;&lt;custom2&gt;PMC2740880&lt;/custom2&gt;&lt;electronic-resource-num&gt;10.1136/jmg.2006.04746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4</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702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568*)</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91864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008256A6">
              <w:rPr>
                <w:rFonts w:ascii="Times New Roman" w:eastAsia="Times New Roman" w:hAnsi="Times New Roman" w:cs="Times New Roman"/>
                <w:color w:val="000000"/>
                <w:sz w:val="18"/>
                <w:szCs w:val="18"/>
                <w:lang w:val="it-IT" w:eastAsia="it-IT"/>
              </w:rPr>
              <w:instrText xml:space="preserve"> ADDIN EN.CITE &lt;EndNote&gt;&lt;Cite&gt;&lt;Author&gt;Prior&lt;/Author&gt;&lt;Year&gt;2005&lt;/Year&gt;&lt;RecNum&gt;58&lt;/RecNum&gt;&lt;DisplayText&gt;[34]&lt;/DisplayText&gt;&lt;record&gt;&lt;rec-number&gt;58&lt;/rec-number&gt;&lt;foreign-keys&gt;&lt;key app="EN" db-id="vrp9r2ds6xwswberfaqv0d93dwp2aes9ss2p" timestamp="1586856604"&gt;58&lt;/key&gt;&lt;/foreign-keys&gt;&lt;ref-type name="Journal Article"&gt;17&lt;/ref-type&gt;&lt;contributors&gt;&lt;authors&gt;&lt;author&gt;Prior, T. W.&lt;/author&gt;&lt;author&gt;Bridgeman, S. J.&lt;/author&gt;&lt;/authors&gt;&lt;/contributors&gt;&lt;auth-address&gt;Department of Pathology, The Ohio State University, 125 Hamilton Hall, 1645 Neil Ave., Columbus, Ohio 43210, USA. prior-1@medctr.osu.edu&lt;/auth-address&gt;&lt;titles&gt;&lt;title&gt;Experience and strategy for the molecular testing of Duchenne muscular dystrophy&lt;/title&gt;&lt;secondary-title&gt;J Mol Diagn&lt;/secondary-title&gt;&lt;/titles&gt;&lt;periodical&gt;&lt;full-title&gt;J Mol Diagn&lt;/full-title&gt;&lt;/periodical&gt;&lt;pages&gt;317-26&lt;/pages&gt;&lt;volume&gt;7&lt;/volume&gt;&lt;number&gt;3&lt;/number&gt;&lt;edition&gt;2005/07/29&lt;/edition&gt;&lt;keywords&gt;&lt;keyword&gt;Dystrophin/*genetics&lt;/keyword&gt;&lt;keyword&gt;Female&lt;/keyword&gt;&lt;keyword&gt;Genetic Testing&lt;/keyword&gt;&lt;keyword&gt;Humans&lt;/keyword&gt;&lt;keyword&gt;Male&lt;/keyword&gt;&lt;keyword&gt;Muscular Dystrophies/*diagnosis/*genetics&lt;/keyword&gt;&lt;keyword&gt;Pedigree&lt;/keyword&gt;&lt;keyword&gt;Point Mutation&lt;/keyword&gt;&lt;keyword&gt;Prenatal Diagnosis&lt;/keyword&gt;&lt;/keywords&gt;&lt;dates&gt;&lt;year&gt;2005&lt;/year&gt;&lt;pub-dates&gt;&lt;date&gt;Aug&lt;/date&gt;&lt;/pub-dates&gt;&lt;/dates&gt;&lt;isbn&gt;1525-1578 (Print)&amp;#xD;1525-1578 (Linking)&lt;/isbn&gt;&lt;accession-num&gt;16049303&lt;/accession-num&gt;&lt;urls&gt;&lt;related-urls&gt;&lt;url&gt;https://www.ncbi.nlm.nih.gov/pubmed/16049303&lt;/url&gt;&lt;/related-urls&gt;&lt;/urls&gt;&lt;custom2&gt;PMC1867542&lt;/custom2&gt;&lt;electronic-resource-num&gt;10.1016/S1525-1578(10)60560-0&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9</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5</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707C&gt;A</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Cys569*)</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91752G&gt;T</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5</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721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574*)</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91738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Almomani&lt;/Author&gt;&lt;Year&gt;2009&lt;/Year&gt;&lt;RecNum&gt;131&lt;/RecNum&gt;&lt;DisplayText&gt;[47]&lt;/DisplayText&gt;&lt;record&gt;&lt;rec-number&gt;131&lt;/rec-number&gt;&lt;foreign-keys&gt;&lt;key app="EN" db-id="vrp9r2ds6xwswberfaqv0d93dwp2aes9ss2p" timestamp="1587226689"&gt;131&lt;/key&gt;&lt;/foreign-keys&gt;&lt;ref-type name="Journal Article"&gt;17&lt;/ref-type&gt;&lt;contributors&gt;&lt;authors&gt;&lt;author&gt;Almomani, R.&lt;/author&gt;&lt;author&gt;van der Stoep, N.&lt;/author&gt;&lt;author&gt;Bakker, E.&lt;/author&gt;&lt;author&gt;den Dunnen, J. T.&lt;/author&gt;&lt;author&gt;Breuning, M. H.&lt;/author&gt;&lt;author&gt;Ginjaar, I. B.&lt;/author&gt;&lt;/authors&gt;&lt;/contributors&gt;&lt;auth-address&gt;Center for Human and Clinical Genetics, LUMC, Einthovenweg 20, Leiden, The Netherlands. r.al_momani.kg@lumc.nl&lt;/auth-address&gt;&lt;titles&gt;&lt;title&gt;Rapid and cost effective detection of small mutations in the DMD gene by high resolution melting curve analysis&lt;/title&gt;&lt;secondary-title&gt;Neuromuscul Disord&lt;/secondary-title&gt;&lt;/titles&gt;&lt;periodical&gt;&lt;full-title&gt;Neuromuscul Disord&lt;/full-title&gt;&lt;/periodical&gt;&lt;pages&gt;383-90&lt;/pages&gt;&lt;volume&gt;19&lt;/volume&gt;&lt;number&gt;6&lt;/number&gt;&lt;edition&gt;2009/05/05&lt;/edition&gt;&lt;keywords&gt;&lt;keyword&gt;Adult&lt;/keyword&gt;&lt;keyword&gt;Child&lt;/keyword&gt;&lt;keyword&gt;DNA Mutational Analysis/economics/*methods&lt;/keyword&gt;&lt;keyword&gt;Dystrophin/*genetics&lt;/keyword&gt;&lt;keyword&gt;Female&lt;/keyword&gt;&lt;keyword&gt;Genetic Variation&lt;/keyword&gt;&lt;keyword&gt;Heterozygote&lt;/keyword&gt;&lt;keyword&gt;Humans&lt;/keyword&gt;&lt;keyword&gt;Male&lt;/keyword&gt;&lt;keyword&gt;Muscular Dystrophy, Duchenne/genetics&lt;/keyword&gt;&lt;keyword&gt;*Mutation&lt;/keyword&gt;&lt;keyword&gt;Polymerase Chain Reaction&lt;/keyword&gt;&lt;keyword&gt;Temperature&lt;/keyword&gt;&lt;keyword&gt;Time Factors&lt;/keyword&gt;&lt;keyword&gt;*Transition Temperature&lt;/keyword&gt;&lt;/keywords&gt;&lt;dates&gt;&lt;year&gt;2009&lt;/year&gt;&lt;pub-dates&gt;&lt;date&gt;Jun&lt;/date&gt;&lt;/pub-dates&gt;&lt;/dates&gt;&lt;isbn&gt;1873-2364 (Electronic)&amp;#xD;0960-8966 (Linking)&lt;/isbn&gt;&lt;accession-num&gt;19409785&lt;/accession-num&gt;&lt;urls&gt;&lt;related-urls&gt;&lt;url&gt;https://www.ncbi.nlm.nih.gov/pubmed/19409785&lt;/url&gt;&lt;/related-urls&gt;&lt;/urls&gt;&lt;electronic-resource-num&gt;10.1016/j.nmd.2009.03.00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5</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727C&gt;A</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576*)</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91732G&gt;T</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5</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729G&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577*)</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91730C&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Bai&lt;/Author&gt;&lt;Year&gt;2016&lt;/Year&gt;&lt;RecNum&gt;87&lt;/RecNum&gt;&lt;DisplayText&gt;[7]&lt;/DisplayText&gt;&lt;record&gt;&lt;rec-number&gt;87&lt;/rec-number&gt;&lt;foreign-keys&gt;&lt;key app="EN" db-id="vrp9r2ds6xwswberfaqv0d93dwp2aes9ss2p" timestamp="1587210934"&gt;87&lt;/key&gt;&lt;/foreign-keys&gt;&lt;ref-type name="Journal Article"&gt;17&lt;/ref-type&gt;&lt;contributors&gt;&lt;authors&gt;&lt;author&gt;Bai, Y.&lt;/author&gt;&lt;author&gt;Li, S.&lt;/author&gt;&lt;author&gt;Zong, Y. N.&lt;/author&gt;&lt;author&gt;Li, X. L.&lt;/author&gt;&lt;author&gt;Zhao, Z. H.&lt;/author&gt;&lt;author&gt;Kong, X. D.&lt;/author&gt;&lt;/authors&gt;&lt;/contributors&gt;&lt;auth-address&gt;Center of Prenatal Diagnosis, First Affiliated Hospital of Zhengzhou University, Zhengzhou 450052, China.&lt;/auth-address&gt;&lt;titles&gt;&lt;title&gt;[Mutation screening of 433 families with Duchenne/Becker muscular dystrophy]&lt;/title&gt;&lt;secondary-title&gt;Zhonghua Yi Xue Za Zhi&lt;/secondary-title&gt;&lt;/titles&gt;&lt;periodical&gt;&lt;full-title&gt;Zhonghua Yi Xue Za Zhi&lt;/full-title&gt;&lt;/periodical&gt;&lt;pages&gt;1261-9&lt;/pages&gt;&lt;volume&gt;96&lt;/volume&gt;&lt;number&gt;16&lt;/number&gt;&lt;edition&gt;2016/04/29&lt;/edition&gt;&lt;keywords&gt;&lt;keyword&gt;Asian Continental Ancestry Group&lt;/keyword&gt;&lt;keyword&gt;*DNA Mutational Analysis&lt;/keyword&gt;&lt;keyword&gt;Dystrophin/*genetics&lt;/keyword&gt;&lt;keyword&gt;Exons&lt;/keyword&gt;&lt;keyword&gt;Female&lt;/keyword&gt;&lt;keyword&gt;Frameshift Mutation&lt;/keyword&gt;&lt;keyword&gt;High-Throughput Nucleotide Sequencing&lt;/keyword&gt;&lt;keyword&gt;Humans&lt;/keyword&gt;&lt;keyword&gt;Multiplex Polymerase Chain Reaction&lt;/keyword&gt;&lt;keyword&gt;Muscular Dystrophy, Duchenne/*genetics&lt;/keyword&gt;&lt;keyword&gt;Mutation, Missense&lt;/keyword&gt;&lt;keyword&gt;Point Mutation&lt;/keyword&gt;&lt;keyword&gt;Polymorphism, Genetic&lt;/keyword&gt;&lt;keyword&gt;Pregnancy&lt;/keyword&gt;&lt;keyword&gt;Sequence Deletion&lt;/keyword&gt;&lt;/keywords&gt;&lt;dates&gt;&lt;year&gt;2016&lt;/year&gt;&lt;pub-dates&gt;&lt;date&gt;Apr 26&lt;/date&gt;&lt;/pub-dates&gt;&lt;/dates&gt;&lt;isbn&gt;0376-2491 (Print)&amp;#xD;0376-2491 (Linking)&lt;/isbn&gt;&lt;accession-num&gt;27122458&lt;/accession-num&gt;&lt;urls&gt;&lt;related-urls&gt;&lt;url&gt;https://www.ncbi.nlm.nih.gov/pubmed/27122458&lt;/url&gt;&lt;/related-urls&gt;&lt;/urls&gt;&lt;electronic-resource-num&gt;10.3760/cma.j.issn.0376-2491.2016.16.008&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5</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732A&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578*)</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91727T&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5</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777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59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91682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5</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783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59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91676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5</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793C&gt;G</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598*)</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91666G&gt;C</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CwgMTldPC9EaXNwbGF5VGV4dD48cmVj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CwgMTldPC9EaXNwbGF5VGV4dD48cmVj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18, 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6</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817T&gt;G</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606*)</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83994A&gt;C</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6</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831G&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611*)</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83980C&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Bai&lt;/Author&gt;&lt;Year&gt;2016&lt;/Year&gt;&lt;RecNum&gt;87&lt;/RecNum&gt;&lt;DisplayText&gt;[7]&lt;/DisplayText&gt;&lt;record&gt;&lt;rec-number&gt;87&lt;/rec-number&gt;&lt;foreign-keys&gt;&lt;key app="EN" db-id="vrp9r2ds6xwswberfaqv0d93dwp2aes9ss2p" timestamp="1587210934"&gt;87&lt;/key&gt;&lt;/foreign-keys&gt;&lt;ref-type name="Journal Article"&gt;17&lt;/ref-type&gt;&lt;contributors&gt;&lt;authors&gt;&lt;author&gt;Bai, Y.&lt;/author&gt;&lt;author&gt;Li, S.&lt;/author&gt;&lt;author&gt;Zong, Y. N.&lt;/author&gt;&lt;author&gt;Li, X. L.&lt;/author&gt;&lt;author&gt;Zhao, Z. H.&lt;/author&gt;&lt;author&gt;Kong, X. D.&lt;/author&gt;&lt;/authors&gt;&lt;/contributors&gt;&lt;auth-address&gt;Center of Prenatal Diagnosis, First Affiliated Hospital of Zhengzhou University, Zhengzhou 450052, China.&lt;/auth-address&gt;&lt;titles&gt;&lt;title&gt;[Mutation screening of 433 families with Duchenne/Becker muscular dystrophy]&lt;/title&gt;&lt;secondary-title&gt;Zhonghua Yi Xue Za Zhi&lt;/secondary-title&gt;&lt;/titles&gt;&lt;periodical&gt;&lt;full-title&gt;Zhonghua Yi Xue Za Zhi&lt;/full-title&gt;&lt;/periodical&gt;&lt;pages&gt;1261-9&lt;/pages&gt;&lt;volume&gt;96&lt;/volume&gt;&lt;number&gt;16&lt;/number&gt;&lt;edition&gt;2016/04/29&lt;/edition&gt;&lt;keywords&gt;&lt;keyword&gt;Asian Continental Ancestry Group&lt;/keyword&gt;&lt;keyword&gt;*DNA Mutational Analysis&lt;/keyword&gt;&lt;keyword&gt;Dystrophin/*genetics&lt;/keyword&gt;&lt;keyword&gt;Exons&lt;/keyword&gt;&lt;keyword&gt;Female&lt;/keyword&gt;&lt;keyword&gt;Frameshift Mutation&lt;/keyword&gt;&lt;keyword&gt;High-Throughput Nucleotide Sequencing&lt;/keyword&gt;&lt;keyword&gt;Humans&lt;/keyword&gt;&lt;keyword&gt;Multiplex Polymerase Chain Reaction&lt;/keyword&gt;&lt;keyword&gt;Muscular Dystrophy, Duchenne/*genetics&lt;/keyword&gt;&lt;keyword&gt;Mutation, Missense&lt;/keyword&gt;&lt;keyword&gt;Point Mutation&lt;/keyword&gt;&lt;keyword&gt;Polymorphism, Genetic&lt;/keyword&gt;&lt;keyword&gt;Pregnancy&lt;/keyword&gt;&lt;keyword&gt;Sequence Deletion&lt;/keyword&gt;&lt;/keywords&gt;&lt;dates&gt;&lt;year&gt;2016&lt;/year&gt;&lt;pub-dates&gt;&lt;date&gt;Apr 26&lt;/date&gt;&lt;/pub-dates&gt;&lt;/dates&gt;&lt;isbn&gt;0376-2491 (Print)&amp;#xD;0376-2491 (Linking)&lt;/isbn&gt;&lt;accession-num&gt;27122458&lt;/accession-num&gt;&lt;urls&gt;&lt;related-urls&gt;&lt;url&gt;https://www.ncbi.nlm.nih.gov/pubmed/27122458&lt;/url&gt;&lt;/related-urls&gt;&lt;/urls&gt;&lt;electronic-resource-num&gt;10.3760/cma.j.issn.0376-2491.2016.16.008&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6</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837A&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61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83974T&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Wang&lt;/Author&gt;&lt;Year&gt;2019&lt;/Year&gt;&lt;RecNum&gt;62&lt;/RecNum&gt;&lt;DisplayText&gt;[21]&lt;/DisplayText&gt;&lt;record&gt;&lt;rec-number&gt;62&lt;/rec-number&gt;&lt;foreign-keys&gt;&lt;key app="EN" db-id="vrp9r2ds6xwswberfaqv0d93dwp2aes9ss2p" timestamp="1586856604"&gt;62&lt;/key&gt;&lt;/foreign-keys&gt;&lt;ref-type name="Journal Article"&gt;17&lt;/ref-type&gt;&lt;contributors&gt;&lt;authors&gt;&lt;author&gt;Wang, D.&lt;/author&gt;&lt;author&gt;Gao, M.&lt;/author&gt;&lt;author&gt;Zhang, K.&lt;/author&gt;&lt;author&gt;Jin, R.&lt;/author&gt;&lt;author&gt;Lv, Y.&lt;/author&gt;&lt;author&gt;Liu, Y.&lt;/author&gt;&lt;author&gt;Ma, J.&lt;/author&gt;&lt;author&gt;Wan, Y.&lt;/author&gt;&lt;author&gt;Gai, Z.&lt;/author&gt;&lt;author&gt;Liu, Y.&lt;/author&gt;&lt;/authors&gt;&lt;/contributors&gt;&lt;auth-address&gt;Pediatric Research Institute, Qilu Children&amp;apos;s Hospital, Shandong University, Ji&amp;apos;nan, China.&amp;#xD;Neurology Department, Qilu Children&amp;apos;s Hospital, Shandong University, Ji&amp;apos;nan, China.&lt;/auth-address&gt;&lt;titles&gt;&lt;title&gt;Molecular Genetics Analysis of 70 Chinese Families With Muscular Dystrophy Using Multiplex Ligation-Dependent Probe Amplification and Next-Generation Sequencing&lt;/title&gt;&lt;secondary-title&gt;Front Pharmacol&lt;/secondary-title&gt;&lt;/titles&gt;&lt;pages&gt;814&lt;/pages&gt;&lt;volume&gt;10&lt;/volume&gt;&lt;edition&gt;2019/08/14&lt;/edition&gt;&lt;keywords&gt;&lt;keyword&gt;Lama2&lt;/keyword&gt;&lt;keyword&gt;dystrophin (DMD)&lt;/keyword&gt;&lt;keyword&gt;merosin-deficient congenital muscular dystrophy type 1A&lt;/keyword&gt;&lt;keyword&gt;multiplex ligation-dependent probe amplification&lt;/keyword&gt;&lt;keyword&gt;muscular dystrophy&lt;/keyword&gt;&lt;keyword&gt;next-generation sequencing&lt;/keyword&gt;&lt;/keywords&gt;&lt;dates&gt;&lt;year&gt;2019&lt;/year&gt;&lt;/dates&gt;&lt;isbn&gt;1663-9812 (Print)&amp;#xD;1663-9812 (Linking)&lt;/isbn&gt;&lt;accession-num&gt;31404137&lt;/accession-num&gt;&lt;urls&gt;&lt;related-urls&gt;&lt;url&gt;https://www.ncbi.nlm.nih.gov/pubmed/31404137&lt;/url&gt;&lt;/related-urls&gt;&lt;/urls&gt;&lt;custom2&gt;PMC6669794&lt;/custom2&gt;&lt;electronic-resource-num&gt;10.3389/fphar.2019.0081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6</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843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61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83968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HdW88L0F1dGhvcj48WWVhcj4yMDE1PC9ZZWFyPjxSZWNO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HdW88L0F1dGhvcj48WWVhcj4yMDE1PC9ZZWFyPjxSZWNO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3, 2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6</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865C&gt;G</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622*)</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83946G&gt;C</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igro&lt;/Author&gt;&lt;Year&gt;1994&lt;/Year&gt;&lt;RecNum&gt;68&lt;/RecNum&gt;&lt;DisplayText&gt;[17]&lt;/DisplayText&gt;&lt;record&gt;&lt;rec-number&gt;68&lt;/rec-number&gt;&lt;foreign-keys&gt;&lt;key app="EN" db-id="vrp9r2ds6xwswberfaqv0d93dwp2aes9ss2p" timestamp="1586858745"&gt;68&lt;/key&gt;&lt;/foreign-keys&gt;&lt;ref-type name="Journal Article"&gt;17&lt;/ref-type&gt;&lt;contributors&gt;&lt;authors&gt;&lt;author&gt;Nigro, V.&lt;/author&gt;&lt;author&gt;Nigro, G.&lt;/author&gt;&lt;author&gt;Esposito, M. G.&lt;/author&gt;&lt;author&gt;Comi, L. I.&lt;/author&gt;&lt;author&gt;Molinari, A. M.&lt;/author&gt;&lt;author&gt;Puca, G. A.&lt;/author&gt;&lt;author&gt;Politano, L.&lt;/author&gt;&lt;/authors&gt;&lt;/contributors&gt;&lt;auth-address&gt;Istituto di Patologia Generale ed Oncologia, Facolta di Medicina, II Universita di Napoli, Italy.&lt;/auth-address&gt;&lt;titles&gt;&lt;title&gt;Novel small mutations along the DMD/BMD gene associated with different phenotypes&lt;/title&gt;&lt;secondary-title&gt;Hum Mol Genet&lt;/secondary-title&gt;&lt;/titles&gt;&lt;periodical&gt;&lt;full-title&gt;Hum Mol Genet&lt;/full-title&gt;&lt;/periodical&gt;&lt;pages&gt;1907-8&lt;/pages&gt;&lt;volume&gt;3&lt;/volume&gt;&lt;number&gt;10&lt;/number&gt;&lt;edition&gt;1994/10/01&lt;/edition&gt;&lt;keywords&gt;&lt;keyword&gt;Adolescent&lt;/keyword&gt;&lt;keyword&gt;Adult&lt;/keyword&gt;&lt;keyword&gt;Amino Acid Sequence&lt;/keyword&gt;&lt;keyword&gt;Base Sequence&lt;/keyword&gt;&lt;keyword&gt;Child&lt;/keyword&gt;&lt;keyword&gt;Child, Preschool&lt;/keyword&gt;&lt;keyword&gt;DNA Primers&lt;/keyword&gt;&lt;keyword&gt;Dystrophin/*genetics&lt;/keyword&gt;&lt;keyword&gt;Exons&lt;/keyword&gt;&lt;keyword&gt;Genetic Variation&lt;/keyword&gt;&lt;keyword&gt;Humans&lt;/keyword&gt;&lt;keyword&gt;Introns&lt;/keyword&gt;&lt;keyword&gt;Molecular Sequence Data&lt;/keyword&gt;&lt;keyword&gt;Muscular Dystrophies/*genetics/physiopathology&lt;/keyword&gt;&lt;keyword&gt;Phenotype&lt;/keyword&gt;&lt;keyword&gt;*Point Mutation&lt;/keyword&gt;&lt;keyword&gt;Polymerase Chain Reaction&lt;/keyword&gt;&lt;keyword&gt;*Polymorphism, Genetic&lt;/keyword&gt;&lt;/keywords&gt;&lt;dates&gt;&lt;year&gt;1994&lt;/year&gt;&lt;pub-dates&gt;&lt;date&gt;Oct&lt;/date&gt;&lt;/pub-dates&gt;&lt;/dates&gt;&lt;isbn&gt;0964-6906 (Print)&amp;#xD;0964-6906 (Linking)&lt;/isbn&gt;&lt;accession-num&gt;7849724&lt;/accession-num&gt;&lt;urls&gt;&lt;related-urls&gt;&lt;url&gt;https://www.ncbi.nlm.nih.gov/pubmed/7849724&lt;/url&gt;&lt;/related-urls&gt;&lt;/urls&gt;&lt;electronic-resource-num&gt;10.1093/hmg/3.10.1907&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6</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865C&gt;A</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622*)</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83946G&gt;T</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6</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873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62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83938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Hamed&lt;/Author&gt;&lt;Year&gt;2006&lt;/Year&gt;&lt;RecNum&gt;181&lt;/RecNum&gt;&lt;DisplayText&gt;[48]&lt;/DisplayText&gt;&lt;record&gt;&lt;rec-number&gt;181&lt;/rec-number&gt;&lt;foreign-keys&gt;&lt;key app="EN" db-id="vrp9r2ds6xwswberfaqv0d93dwp2aes9ss2p" timestamp="1587234909"&gt;181&lt;/key&gt;&lt;/foreign-keys&gt;&lt;ref-type name="Journal Article"&gt;17&lt;/ref-type&gt;&lt;contributors&gt;&lt;authors&gt;&lt;author&gt;Hamed, S. A.&lt;/author&gt;&lt;author&gt;Hoffman, E. P.&lt;/author&gt;&lt;/authors&gt;&lt;/contributors&gt;&lt;auth-address&gt;Research Center for Genetic Medicine, Children&amp;apos;s National Medical Center, George Washington University, Washington, DC. hamed_sherifa@yahoo.com&lt;/auth-address&gt;&lt;titles&gt;&lt;title&gt;Automated sequence screening of the entire dystrophin cDNA in Duchenne dystrophy: point mutation detection&lt;/title&gt;&lt;secondary-title&gt;Am J Med Genet B Neuropsychiatr Genet&lt;/secondary-title&gt;&lt;/titles&gt;&lt;periodical&gt;&lt;full-title&gt;Am J Med Genet B Neuropsychiatr Genet&lt;/full-title&gt;&lt;/periodical&gt;&lt;pages&gt;44-50&lt;/pages&gt;&lt;volume&gt;141B&lt;/volume&gt;&lt;number&gt;1&lt;/number&gt;&lt;edition&gt;2005/12/07&lt;/edition&gt;&lt;keywords&gt;&lt;keyword&gt;Base Sequence&lt;/keyword&gt;&lt;keyword&gt;Codon, Nonsense&lt;/keyword&gt;&lt;keyword&gt;DNA Mutational Analysis/methods&lt;/keyword&gt;&lt;keyword&gt;DNA, Complementary/chemistry/genetics&lt;/keyword&gt;&lt;keyword&gt;Dystrophin/*genetics&lt;/keyword&gt;&lt;keyword&gt;Humans&lt;/keyword&gt;&lt;keyword&gt;Molecular Sequence Data&lt;/keyword&gt;&lt;keyword&gt;Muscular Dystrophy, Duchenne/*genetics&lt;/keyword&gt;&lt;keyword&gt;*Point Mutation&lt;/keyword&gt;&lt;keyword&gt;RNA, Messenger/genetics/metabolism&lt;/keyword&gt;&lt;keyword&gt;Reverse Transcriptase Polymerase Chain Reaction&lt;/keyword&gt;&lt;keyword&gt;Sequence Deletion&lt;/keyword&gt;&lt;keyword&gt;Sequence Homology, Nucleic Acid&lt;/keyword&gt;&lt;/keywords&gt;&lt;dates&gt;&lt;year&gt;2006&lt;/year&gt;&lt;pub-dates&gt;&lt;date&gt;Jan 5&lt;/date&gt;&lt;/pub-dates&gt;&lt;/dates&gt;&lt;isbn&gt;1552-4841 (Print)&amp;#xD;1552-4841 (Linking)&lt;/isbn&gt;&lt;accession-num&gt;16331671&lt;/accession-num&gt;&lt;urls&gt;&lt;related-urls&gt;&lt;url&gt;https://www.ncbi.nlm.nih.gov/pubmed/16331671&lt;/url&gt;&lt;/related-urls&gt;&lt;/urls&gt;&lt;electronic-resource-num&gt;10.1002/ajmg.b.3023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6</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886C&gt;G</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62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83925G&gt;C</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XYW5nPC9BdXRob3I+PFllYXI+MjAxNzwvWWVhcj48UmVj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XYW5nPC9BdXRob3I+PFllYXI+MjAxNzwvWWVhcj48UmVj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6</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886C&gt;A</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62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83925G&gt;T</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6</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900A&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634*)</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83911T&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6</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904C&gt;G</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63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83907G&gt;C</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88L0F1dGhvcj48WWVhcj4yMDE3PC9ZZWFyPjxSZWNO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88L0F1dGhvcj48WWVhcj4yMDE3PC9ZZWFyPjxSZWNO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lastRenderedPageBreak/>
              <w:t>16</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912C&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638*)</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83899G&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Bai&lt;/Author&gt;&lt;Year&gt;2016&lt;/Year&gt;&lt;RecNum&gt;87&lt;/RecNum&gt;&lt;DisplayText&gt;[7]&lt;/DisplayText&gt;&lt;record&gt;&lt;rec-number&gt;87&lt;/rec-number&gt;&lt;foreign-keys&gt;&lt;key app="EN" db-id="vrp9r2ds6xwswberfaqv0d93dwp2aes9ss2p" timestamp="1587210934"&gt;87&lt;/key&gt;&lt;/foreign-keys&gt;&lt;ref-type name="Journal Article"&gt;17&lt;/ref-type&gt;&lt;contributors&gt;&lt;authors&gt;&lt;author&gt;Bai, Y.&lt;/author&gt;&lt;author&gt;Li, S.&lt;/author&gt;&lt;author&gt;Zong, Y. N.&lt;/author&gt;&lt;author&gt;Li, X. L.&lt;/author&gt;&lt;author&gt;Zhao, Z. H.&lt;/author&gt;&lt;author&gt;Kong, X. D.&lt;/author&gt;&lt;/authors&gt;&lt;/contributors&gt;&lt;auth-address&gt;Center of Prenatal Diagnosis, First Affiliated Hospital of Zhengzhou University, Zhengzhou 450052, China.&lt;/auth-address&gt;&lt;titles&gt;&lt;title&gt;[Mutation screening of 433 families with Duchenne/Becker muscular dystrophy]&lt;/title&gt;&lt;secondary-title&gt;Zhonghua Yi Xue Za Zhi&lt;/secondary-title&gt;&lt;/titles&gt;&lt;periodical&gt;&lt;full-title&gt;Zhonghua Yi Xue Za Zhi&lt;/full-title&gt;&lt;/periodical&gt;&lt;pages&gt;1261-9&lt;/pages&gt;&lt;volume&gt;96&lt;/volume&gt;&lt;number&gt;16&lt;/number&gt;&lt;edition&gt;2016/04/29&lt;/edition&gt;&lt;keywords&gt;&lt;keyword&gt;Asian Continental Ancestry Group&lt;/keyword&gt;&lt;keyword&gt;*DNA Mutational Analysis&lt;/keyword&gt;&lt;keyword&gt;Dystrophin/*genetics&lt;/keyword&gt;&lt;keyword&gt;Exons&lt;/keyword&gt;&lt;keyword&gt;Female&lt;/keyword&gt;&lt;keyword&gt;Frameshift Mutation&lt;/keyword&gt;&lt;keyword&gt;High-Throughput Nucleotide Sequencing&lt;/keyword&gt;&lt;keyword&gt;Humans&lt;/keyword&gt;&lt;keyword&gt;Multiplex Polymerase Chain Reaction&lt;/keyword&gt;&lt;keyword&gt;Muscular Dystrophy, Duchenne/*genetics&lt;/keyword&gt;&lt;keyword&gt;Mutation, Missense&lt;/keyword&gt;&lt;keyword&gt;Point Mutation&lt;/keyword&gt;&lt;keyword&gt;Polymorphism, Genetic&lt;/keyword&gt;&lt;keyword&gt;Pregnancy&lt;/keyword&gt;&lt;keyword&gt;Sequence Deletion&lt;/keyword&gt;&lt;/keywords&gt;&lt;dates&gt;&lt;year&gt;2016&lt;/year&gt;&lt;pub-dates&gt;&lt;date&gt;Apr 26&lt;/date&gt;&lt;/pub-dates&gt;&lt;/dates&gt;&lt;isbn&gt;0376-2491 (Print)&amp;#xD;0376-2491 (Linking)&lt;/isbn&gt;&lt;accession-num&gt;27122458&lt;/accession-num&gt;&lt;urls&gt;&lt;related-urls&gt;&lt;url&gt;https://www.ncbi.nlm.nih.gov/pubmed/27122458&lt;/url&gt;&lt;/related-urls&gt;&lt;/urls&gt;&lt;electronic-resource-num&gt;10.3760/cma.j.issn.0376-2491.2016.16.008&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6</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928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64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83883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MdWNlPC9BdXRob3I+PFllYXI+MjAxODwvWWVhcj48UmVj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MdWNlPC9BdXRob3I+PFllYXI+MjAxODwvWWVhcj48UmVj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6</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952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65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83859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Roberts&lt;/Author&gt;&lt;Year&gt;1994&lt;/Year&gt;&lt;RecNum&gt;84&lt;/RecNum&gt;&lt;DisplayText&gt;[11]&lt;/DisplayText&gt;&lt;record&gt;&lt;rec-number&gt;84&lt;/rec-number&gt;&lt;foreign-keys&gt;&lt;key app="EN" db-id="vrp9r2ds6xwswberfaqv0d93dwp2aes9ss2p" timestamp="1587210051"&gt;84&lt;/key&gt;&lt;/foreign-keys&gt;&lt;ref-type name="Journal Article"&gt;17&lt;/ref-type&gt;&lt;contributors&gt;&lt;authors&gt;&lt;author&gt;Roberts, R. G.&lt;/author&gt;&lt;author&gt;Gardner, R. J.&lt;/author&gt;&lt;author&gt;Bobrow, M.&lt;/author&gt;&lt;/authors&gt;&lt;/contributors&gt;&lt;auth-address&gt;Paediatric Research Unit, Guy&amp;apos;s Hospital, London, England.&lt;/auth-address&gt;&lt;titles&gt;&lt;title&gt;Searching for the 1 in 2,400,000: a review of dystrophin gene point mutations&lt;/title&gt;&lt;secondary-title&gt;Hum Mutat&lt;/secondary-title&gt;&lt;/titles&gt;&lt;periodical&gt;&lt;full-title&gt;Hum Mutat&lt;/full-title&gt;&lt;/periodical&gt;&lt;pages&gt;1-11&lt;/pages&gt;&lt;volume&gt;4&lt;/volume&gt;&lt;number&gt;1&lt;/number&gt;&lt;edition&gt;1994/01/01&lt;/edition&gt;&lt;keywords&gt;&lt;keyword&gt;DNA/genetics&lt;/keyword&gt;&lt;keyword&gt;DNA Mutational Analysis&lt;/keyword&gt;&lt;keyword&gt;Dystrophin/*genetics&lt;/keyword&gt;&lt;keyword&gt;Genetic Techniques&lt;/keyword&gt;&lt;keyword&gt;Humans&lt;/keyword&gt;&lt;keyword&gt;Muscular Dystrophies/genetics&lt;/keyword&gt;&lt;keyword&gt;Peptide Chain Termination, Translational/genetics&lt;/keyword&gt;&lt;keyword&gt;Phenotype&lt;/keyword&gt;&lt;keyword&gt;*Point Mutation&lt;/keyword&gt;&lt;keyword&gt;RNA, Messenger/genetics&lt;/keyword&gt;&lt;/keywords&gt;&lt;dates&gt;&lt;year&gt;1994&lt;/year&gt;&lt;/dates&gt;&lt;isbn&gt;1059-7794 (Print)&amp;#xD;1059-7794 (Linking)&lt;/isbn&gt;&lt;accession-num&gt;7951253&lt;/accession-num&gt;&lt;urls&gt;&lt;related-urls&gt;&lt;url&gt;https://www.ncbi.nlm.nih.gov/pubmed/7951253&lt;/url&gt;&lt;/related-urls&gt;&lt;/urls&gt;&lt;electronic-resource-num&gt;10.1002/humu.1380040102&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6</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961T&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654*)</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83850A&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6</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961T&gt;G</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654*)</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83850A&gt;C</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6</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966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656*)</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83845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6</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975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65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83836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6</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990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664*)</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83821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Buzin&lt;/Author&gt;&lt;Year&gt;2005&lt;/Year&gt;&lt;RecNum&gt;146&lt;/RecNum&gt;&lt;DisplayText&gt;[46]&lt;/DisplayText&gt;&lt;record&gt;&lt;rec-number&gt;146&lt;/rec-number&gt;&lt;foreign-keys&gt;&lt;key app="EN" db-id="vrp9r2ds6xwswberfaqv0d93dwp2aes9ss2p" timestamp="1587226689"&gt;146&lt;/key&gt;&lt;/foreign-keys&gt;&lt;ref-type name="Journal Article"&gt;17&lt;/ref-type&gt;&lt;contributors&gt;&lt;authors&gt;&lt;author&gt;Buzin, C. H.&lt;/author&gt;&lt;author&gt;Feng, J.&lt;/author&gt;&lt;author&gt;Yan, J.&lt;/author&gt;&lt;author&gt;Scaringe, W.&lt;/author&gt;&lt;author&gt;Liu, Q.&lt;/author&gt;&lt;author&gt;den Dunnen, J.&lt;/author&gt;&lt;author&gt;Mendell, J. R.&lt;/author&gt;&lt;author&gt;Sommer, S. S.&lt;/author&gt;&lt;/authors&gt;&lt;/contributors&gt;&lt;auth-address&gt;Department of Molecular Genetics, City of Hope National Medical Center, Duarte, California 91010-3000, USA.&lt;/auth-address&gt;&lt;titles&gt;&lt;title&gt;Mutation rates in the dystrophin gene: a hotspot of mutation at a CpG dinucleotide&lt;/title&gt;&lt;secondary-title&gt;Hum Mutat&lt;/secondary-title&gt;&lt;/titles&gt;&lt;periodical&gt;&lt;full-title&gt;Hum Mutat&lt;/full-title&gt;&lt;/periodical&gt;&lt;pages&gt;177-88&lt;/pages&gt;&lt;volume&gt;25&lt;/volume&gt;&lt;number&gt;2&lt;/number&gt;&lt;edition&gt;2005/01/12&lt;/edition&gt;&lt;keywords&gt;&lt;keyword&gt;Adolescent&lt;/keyword&gt;&lt;keyword&gt;Base Sequence&lt;/keyword&gt;&lt;keyword&gt;Child&lt;/keyword&gt;&lt;keyword&gt;Child, Preschool&lt;/keyword&gt;&lt;keyword&gt;*CpG Islands&lt;/keyword&gt;&lt;keyword&gt;DNA Mutational Analysis/methods&lt;/keyword&gt;&lt;keyword&gt;Dystrophin/*genetics&lt;/keyword&gt;&lt;keyword&gt;Factor IX/genetics&lt;/keyword&gt;&lt;keyword&gt;Genes&lt;/keyword&gt;&lt;keyword&gt;Genes, p53&lt;/keyword&gt;&lt;keyword&gt;Humans&lt;/keyword&gt;&lt;keyword&gt;Molecular Sequence Data&lt;/keyword&gt;&lt;keyword&gt;Muscular Dystrophy, Duchenne/*genetics&lt;/keyword&gt;&lt;keyword&gt;*Point Mutation&lt;/keyword&gt;&lt;keyword&gt;Sequence Deletion&lt;/keyword&gt;&lt;keyword&gt;Tandem Repeat Sequences&lt;/keyword&gt;&lt;/keywords&gt;&lt;dates&gt;&lt;year&gt;2005&lt;/year&gt;&lt;pub-dates&gt;&lt;date&gt;Feb&lt;/date&gt;&lt;/pub-dates&gt;&lt;/dates&gt;&lt;isbn&gt;1098-1004 (Electronic)&amp;#xD;1059-7794 (Linking)&lt;/isbn&gt;&lt;accession-num&gt;15643612&lt;/accession-num&gt;&lt;urls&gt;&lt;related-urls&gt;&lt;url&gt;https://www.ncbi.nlm.nih.gov/pubmed/15643612&lt;/url&gt;&lt;/related-urls&gt;&lt;/urls&gt;&lt;electronic-resource-num&gt;10.1002/humu.20132&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7</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997C&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666*)</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63447G&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7</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999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667*)</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63445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7</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017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67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63427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7</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032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678*)</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63412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NCwgMTNdPC9EaXNwbGF5VGV4dD48cmVjb3Jk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</w:fldData>
              </w:fldChar>
            </w:r>
            <w:r w:rsidR="00822920">
              <w:rPr>
                <w:rFonts w:ascii="Times New Roman" w:eastAsia="Times New Roman" w:hAnsi="Times New Roman" w:cs="Times New Roman"/>
                <w:color w:val="000000"/>
                <w:sz w:val="18"/>
                <w:szCs w:val="18"/>
                <w:lang w:val="it-IT" w:eastAsia="it-IT"/>
              </w:rPr>
              <w:instrText xml:space="preserve"> ADDIN EN.CITE </w:instrText>
            </w:r>
            <w:r w:rsidR="00822920">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NCwgMTNdPC9EaXNwbGF5VGV4dD48cmVjb3Jk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</w:fldData>
              </w:fldChar>
            </w:r>
            <w:r w:rsidR="00822920">
              <w:rPr>
                <w:rFonts w:ascii="Times New Roman" w:eastAsia="Times New Roman" w:hAnsi="Times New Roman" w:cs="Times New Roman"/>
                <w:color w:val="000000"/>
                <w:sz w:val="18"/>
                <w:szCs w:val="18"/>
                <w:lang w:val="it-IT" w:eastAsia="it-IT"/>
              </w:rPr>
              <w:instrText xml:space="preserve"> ADDIN EN.CITE.DATA </w:instrText>
            </w:r>
            <w:r w:rsidR="00822920">
              <w:rPr>
                <w:rFonts w:ascii="Times New Roman" w:eastAsia="Times New Roman" w:hAnsi="Times New Roman" w:cs="Times New Roman"/>
                <w:color w:val="000000"/>
                <w:sz w:val="18"/>
                <w:szCs w:val="18"/>
                <w:lang w:val="it-IT" w:eastAsia="it-IT"/>
              </w:rPr>
            </w:r>
            <w:r w:rsidR="00822920">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2920">
              <w:rPr>
                <w:rFonts w:ascii="Times New Roman" w:eastAsia="Times New Roman" w:hAnsi="Times New Roman" w:cs="Times New Roman"/>
                <w:noProof/>
                <w:color w:val="000000"/>
                <w:sz w:val="18"/>
                <w:szCs w:val="18"/>
                <w:lang w:val="it-IT" w:eastAsia="it-IT"/>
              </w:rPr>
              <w:t>[4, 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7</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047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68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63397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7</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074G&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692*)</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63370C&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Wang&lt;/Author&gt;&lt;Year&gt;2019&lt;/Year&gt;&lt;RecNum&gt;62&lt;/RecNum&gt;&lt;DisplayText&gt;[21]&lt;/DisplayText&gt;&lt;record&gt;&lt;rec-number&gt;62&lt;/rec-number&gt;&lt;foreign-keys&gt;&lt;key app="EN" db-id="vrp9r2ds6xwswberfaqv0d93dwp2aes9ss2p" timestamp="1586856604"&gt;62&lt;/key&gt;&lt;/foreign-keys&gt;&lt;ref-type name="Journal Article"&gt;17&lt;/ref-type&gt;&lt;contributors&gt;&lt;authors&gt;&lt;author&gt;Wang, D.&lt;/author&gt;&lt;author&gt;Gao, M.&lt;/author&gt;&lt;author&gt;Zhang, K.&lt;/author&gt;&lt;author&gt;Jin, R.&lt;/author&gt;&lt;author&gt;Lv, Y.&lt;/author&gt;&lt;author&gt;Liu, Y.&lt;/author&gt;&lt;author&gt;Ma, J.&lt;/author&gt;&lt;author&gt;Wan, Y.&lt;/author&gt;&lt;author&gt;Gai, Z.&lt;/author&gt;&lt;author&gt;Liu, Y.&lt;/author&gt;&lt;/authors&gt;&lt;/contributors&gt;&lt;auth-address&gt;Pediatric Research Institute, Qilu Children&amp;apos;s Hospital, Shandong University, Ji&amp;apos;nan, China.&amp;#xD;Neurology Department, Qilu Children&amp;apos;s Hospital, Shandong University, Ji&amp;apos;nan, China.&lt;/auth-address&gt;&lt;titles&gt;&lt;title&gt;Molecular Genetics Analysis of 70 Chinese Families With Muscular Dystrophy Using Multiplex Ligation-Dependent Probe Amplification and Next-Generation Sequencing&lt;/title&gt;&lt;secondary-title&gt;Front Pharmacol&lt;/secondary-title&gt;&lt;/titles&gt;&lt;pages&gt;814&lt;/pages&gt;&lt;volume&gt;10&lt;/volume&gt;&lt;edition&gt;2019/08/14&lt;/edition&gt;&lt;keywords&gt;&lt;keyword&gt;Lama2&lt;/keyword&gt;&lt;keyword&gt;dystrophin (DMD)&lt;/keyword&gt;&lt;keyword&gt;merosin-deficient congenital muscular dystrophy type 1A&lt;/keyword&gt;&lt;keyword&gt;multiplex ligation-dependent probe amplification&lt;/keyword&gt;&lt;keyword&gt;muscular dystrophy&lt;/keyword&gt;&lt;keyword&gt;next-generation sequencing&lt;/keyword&gt;&lt;/keywords&gt;&lt;dates&gt;&lt;year&gt;2019&lt;/year&gt;&lt;/dates&gt;&lt;isbn&gt;1663-9812 (Print)&amp;#xD;1663-9812 (Linking)&lt;/isbn&gt;&lt;accession-num&gt;31404137&lt;/accession-num&gt;&lt;urls&gt;&lt;related-urls&gt;&lt;url&gt;https://www.ncbi.nlm.nih.gov/pubmed/31404137&lt;/url&gt;&lt;/related-urls&gt;&lt;/urls&gt;&lt;custom2&gt;PMC6669794&lt;/custom2&gt;&lt;electronic-resource-num&gt;10.3389/fphar.2019.0081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7</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077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69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63367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7</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089A&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697*)</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63355T&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7</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098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700*)</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63346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cGl0YWxpPC9BdXRob3I+PFllYXI+MjAyMDwvWWVhcj48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cGl0YWxpPC9BdXRob3I+PFllYXI+MjAyMDwvWWVhcj48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7</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101G&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70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63343C&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OTHER</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7</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104G&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702*)</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63340C&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34430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OTHER</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7</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125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70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63319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E7203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orella&lt;/Author&gt;&lt;Year&gt;2010&lt;/Year&gt;&lt;RecNum&gt;69&lt;/RecNum&gt;&lt;DisplayText&gt;[52]&lt;/DisplayText&gt;&lt;record&gt;&lt;rec-number&gt;69&lt;/rec-number&gt;&lt;foreign-keys&gt;&lt;key app="EN" db-id="vrp9r2ds6xwswberfaqv0d93dwp2aes9ss2p" timestamp="1586858745"&gt;69&lt;/key&gt;&lt;/foreign-keys&gt;&lt;ref-type name="Journal Article"&gt;17&lt;/ref-type&gt;&lt;contributors&gt;&lt;authors&gt;&lt;author&gt;Torella, A.&lt;/author&gt;&lt;author&gt;Trimarco, A.&lt;/author&gt;&lt;author&gt;Blanco Fdel, V.&lt;/author&gt;&lt;author&gt;Cuomo, A.&lt;/author&gt;&lt;author&gt;Aurino, S.&lt;/author&gt;&lt;author&gt;Piluso, G.&lt;/author&gt;&lt;author&gt;Minetti, C.&lt;/author&gt;&lt;author&gt;Politano, L.&lt;/author&gt;&lt;author&gt;Nigro, V.&lt;/author&gt;&lt;/authors&gt;&lt;/contributors&gt;&lt;auth-address&gt;Dipartimento di Patologia Generale, Seconda Universita degli Studi di Napoli, S. Andrea delle Dame, via L. De Crecchio 7, 80138 Napoli, Italy.&lt;/auth-address&gt;&lt;titles&gt;&lt;title&gt;One hundred twenty-one dystrophin point mutations detected from stored DNA samples by combinatorial denaturing high-performance liquid chromatography&lt;/title&gt;&lt;secondary-title&gt;J Mol Diagn&lt;/secondary-title&gt;&lt;/titles&gt;&lt;periodical&gt;&lt;full-title&gt;J Mol Diagn&lt;/full-title&gt;&lt;/periodical&gt;&lt;pages&gt;65-73&lt;/pages&gt;&lt;volume&gt;12&lt;/volume&gt;&lt;number&gt;1&lt;/number&gt;&lt;edition&gt;2009/12/05&lt;/edition&gt;&lt;keywords&gt;&lt;keyword&gt;Chromatography, High Pressure Liquid/economics/methods&lt;/keyword&gt;&lt;keyword&gt;DNA/*analysis/genetics&lt;/keyword&gt;&lt;keyword&gt;DNA Mutational Analysis/economics/*methods&lt;/keyword&gt;&lt;keyword&gt;Dystrophin/*genetics&lt;/keyword&gt;&lt;keyword&gt;Genetic Testing/economics/methods&lt;/keyword&gt;&lt;keyword&gt;Humans&lt;/keyword&gt;&lt;keyword&gt;Male&lt;/keyword&gt;&lt;keyword&gt;Muscular Dystrophy, Duchenne/*diagnosis/*genetics&lt;/keyword&gt;&lt;keyword&gt;*Point Mutation&lt;/keyword&gt;&lt;/keywords&gt;&lt;dates&gt;&lt;year&gt;2010&lt;/year&gt;&lt;pub-dates&gt;&lt;date&gt;Jan&lt;/date&gt;&lt;/pub-dates&gt;&lt;/dates&gt;&lt;isbn&gt;1943-7811 (Electronic)&amp;#xD;1525-1578 (Linking)&lt;/isbn&gt;&lt;accession-num&gt;19959795&lt;/accession-num&gt;&lt;urls&gt;&lt;related-urls&gt;&lt;url&gt;https://www.ncbi.nlm.nih.gov/pubmed/19959795&lt;/url&gt;&lt;/related-urls&gt;&lt;/urls&gt;&lt;custom2&gt;PMC2797720&lt;/custom2&gt;&lt;electronic-resource-num&gt;10.2353/jmoldx.2010.09007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7</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128A&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710*)</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63316T&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95502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Mendell&lt;/Author&gt;&lt;Year&gt;2001&lt;/Year&gt;&lt;RecNum&gt;106&lt;/RecNum&gt;&lt;DisplayText&gt;[30]&lt;/DisplayText&gt;&lt;record&gt;&lt;rec-number&gt;106&lt;/rec-number&gt;&lt;foreign-keys&gt;&lt;key app="EN" db-id="vrp9r2ds6xwswberfaqv0d93dwp2aes9ss2p" timestamp="1587223241"&gt;106&lt;/key&gt;&lt;/foreign-keys&gt;&lt;ref-type name="Journal Article"&gt;17&lt;/ref-type&gt;&lt;contributors&gt;&lt;authors&gt;&lt;author&gt;Mendell, J. R.&lt;/author&gt;&lt;author&gt;Buzin, C. H.&lt;/author&gt;&lt;author&gt;Feng, J.&lt;/author&gt;&lt;author&gt;Yan, J.&lt;/author&gt;&lt;author&gt;Serrano, C.&lt;/author&gt;&lt;author&gt;Sangani, D. S.&lt;/author&gt;&lt;author&gt;Wall, C.&lt;/author&gt;&lt;author&gt;Prior, T. W.&lt;/author&gt;&lt;author&gt;Sommer, S. S.&lt;/author&gt;&lt;/authors&gt;&lt;/contributors&gt;&lt;auth-address&gt;Department of Neurology, The Ohio State University Medical Center, Columbus, 43210, USA. mendell1@osu.edu&lt;/auth-address&gt;&lt;titles&gt;&lt;title&gt;Diagnosis of Duchenne dystrophy by enhanced detection of small mutations&lt;/title&gt;&lt;secondary-title&gt;Neurology&lt;/secondary-title&gt;&lt;/titles&gt;&lt;periodical&gt;&lt;full-title&gt;Neurology&lt;/full-title&gt;&lt;/periodical&gt;&lt;pages&gt;645-50&lt;/pages&gt;&lt;volume&gt;57&lt;/volume&gt;&lt;number&gt;4&lt;/number&gt;&lt;edition&gt;2001/08/29&lt;/edition&gt;&lt;keywords&gt;&lt;keyword&gt;Adolescent&lt;/keyword&gt;&lt;keyword&gt;Child&lt;/keyword&gt;&lt;keyword&gt;Child, Preschool&lt;/keyword&gt;&lt;keyword&gt;Codon, Nonsense&lt;/keyword&gt;&lt;keyword&gt;DNA/genetics&lt;/keyword&gt;&lt;keyword&gt;DNA Mutational Analysis&lt;/keyword&gt;&lt;keyword&gt;Dystrophin/genetics&lt;/keyword&gt;&lt;keyword&gt;Frameshift Mutation&lt;/keyword&gt;&lt;keyword&gt;Gene Deletion&lt;/keyword&gt;&lt;keyword&gt;Humans&lt;/keyword&gt;&lt;keyword&gt;Muscular Dystrophy, Duchenne/diagnosis/*genetics&lt;/keyword&gt;&lt;keyword&gt;Mutation/*genetics&lt;/keyword&gt;&lt;keyword&gt;*Polymorphism, Single-Stranded Conformational&lt;/keyword&gt;&lt;/keywords&gt;&lt;dates&gt;&lt;year&gt;2001&lt;/year&gt;&lt;pub-dates&gt;&lt;date&gt;Aug 28&lt;/date&gt;&lt;/pub-dates&gt;&lt;/dates&gt;&lt;isbn&gt;0028-3878 (Print)&amp;#xD;0028-3878 (Linking)&lt;/isbn&gt;&lt;accession-num&gt;11524473&lt;/accession-num&gt;&lt;urls&gt;&lt;related-urls&gt;&lt;url&gt;https://www.ncbi.nlm.nih.gov/pubmed/11524473&lt;/url&gt;&lt;/related-urls&gt;&lt;/urls&gt;&lt;electronic-resource-num&gt;10.1212/wnl.57.4.64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7</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137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71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63307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YdTwvQXV0aG9yPjxZZWFyPjIwMTg8L1llYXI+PFJlY051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YdTwvQXV0aG9yPjxZZWFyPjIwMTg8L1llYXI+PFJlY051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8</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201G&gt;A</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734*)</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36216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0B0BF8" w:rsidP="001B361D">
            <w:pPr>
              <w:spacing w:after="0" w:line="240" w:lineRule="auto"/>
              <w:jc w:val="center"/>
              <w:rPr>
                <w:rFonts w:ascii="Times New Roman" w:eastAsia="Times New Roman" w:hAnsi="Times New Roman" w:cs="Times New Roman"/>
                <w:color w:val="000000"/>
                <w:sz w:val="18"/>
                <w:szCs w:val="18"/>
                <w:lang w:val="it-IT" w:eastAsia="it-IT"/>
              </w:rPr>
            </w:pPr>
            <w:proofErr w:type="spellStart"/>
            <w:r w:rsidRPr="00C05C1E">
              <w:rPr>
                <w:rFonts w:ascii="Times New Roman" w:eastAsia="Times New Roman" w:hAnsi="Times New Roman" w:cs="Times New Roman"/>
                <w:color w:val="000000"/>
                <w:sz w:val="18"/>
                <w:szCs w:val="18"/>
                <w:lang w:val="it-IT" w:eastAsia="it-IT"/>
              </w:rPr>
              <w:t>Internal</w:t>
            </w:r>
            <w:proofErr w:type="spellEnd"/>
            <w:r w:rsidRPr="00C05C1E">
              <w:rPr>
                <w:rFonts w:ascii="Times New Roman" w:eastAsia="Times New Roman" w:hAnsi="Times New Roman" w:cs="Times New Roman"/>
                <w:color w:val="000000"/>
                <w:sz w:val="18"/>
                <w:szCs w:val="18"/>
                <w:lang w:val="it-IT" w:eastAsia="it-IT"/>
              </w:rPr>
              <w:t xml:space="preserve"> </w:t>
            </w:r>
            <w:proofErr w:type="spellStart"/>
            <w:r w:rsidRPr="00C05C1E">
              <w:rPr>
                <w:rFonts w:ascii="Times New Roman" w:eastAsia="Times New Roman" w:hAnsi="Times New Roman" w:cs="Times New Roman"/>
                <w:color w:val="000000"/>
                <w:sz w:val="18"/>
                <w:szCs w:val="18"/>
                <w:lang w:val="it-IT" w:eastAsia="it-IT"/>
              </w:rPr>
              <w:t>patient</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8</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202G&gt;A</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734*)</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36215C&gt;T</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8</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213C&gt;G</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738*)</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36204G&gt;C</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Bai&lt;/Author&gt;&lt;Year&gt;2016&lt;/Year&gt;&lt;RecNum&gt;87&lt;/RecNum&gt;&lt;DisplayText&gt;[7]&lt;/DisplayText&gt;&lt;record&gt;&lt;rec-number&gt;87&lt;/rec-number&gt;&lt;foreign-keys&gt;&lt;key app="EN" db-id="vrp9r2ds6xwswberfaqv0d93dwp2aes9ss2p" timestamp="1587210934"&gt;87&lt;/key&gt;&lt;/foreign-keys&gt;&lt;ref-type name="Journal Article"&gt;17&lt;/ref-type&gt;&lt;contributors&gt;&lt;authors&gt;&lt;author&gt;Bai, Y.&lt;/author&gt;&lt;author&gt;Li, S.&lt;/author&gt;&lt;author&gt;Zong, Y. N.&lt;/author&gt;&lt;author&gt;Li, X. L.&lt;/author&gt;&lt;author&gt;Zhao, Z. H.&lt;/author&gt;&lt;author&gt;Kong, X. D.&lt;/author&gt;&lt;/authors&gt;&lt;/contributors&gt;&lt;auth-address&gt;Center of Prenatal Diagnosis, First Affiliated Hospital of Zhengzhou University, Zhengzhou 450052, China.&lt;/auth-address&gt;&lt;titles&gt;&lt;title&gt;[Mutation screening of 433 families with Duchenne/Becker muscular dystrophy]&lt;/title&gt;&lt;secondary-title&gt;Zhonghua Yi Xue Za Zhi&lt;/secondary-title&gt;&lt;/titles&gt;&lt;periodical&gt;&lt;full-title&gt;Zhonghua Yi Xue Za Zhi&lt;/full-title&gt;&lt;/periodical&gt;&lt;pages&gt;1261-9&lt;/pages&gt;&lt;volume&gt;96&lt;/volume&gt;&lt;number&gt;16&lt;/number&gt;&lt;edition&gt;2016/04/29&lt;/edition&gt;&lt;keywords&gt;&lt;keyword&gt;Asian Continental Ancestry Group&lt;/keyword&gt;&lt;keyword&gt;*DNA Mutational Analysis&lt;/keyword&gt;&lt;keyword&gt;Dystrophin/*genetics&lt;/keyword&gt;&lt;keyword&gt;Exons&lt;/keyword&gt;&lt;keyword&gt;Female&lt;/keyword&gt;&lt;keyword&gt;Frameshift Mutation&lt;/keyword&gt;&lt;keyword&gt;High-Throughput Nucleotide Sequencing&lt;/keyword&gt;&lt;keyword&gt;Humans&lt;/keyword&gt;&lt;keyword&gt;Multiplex Polymerase Chain Reaction&lt;/keyword&gt;&lt;keyword&gt;Muscular Dystrophy, Duchenne/*genetics&lt;/keyword&gt;&lt;keyword&gt;Mutation, Missense&lt;/keyword&gt;&lt;keyword&gt;Point Mutation&lt;/keyword&gt;&lt;keyword&gt;Polymorphism, Genetic&lt;/keyword&gt;&lt;keyword&gt;Pregnancy&lt;/keyword&gt;&lt;keyword&gt;Sequence Deletion&lt;/keyword&gt;&lt;/keywords&gt;&lt;dates&gt;&lt;year&gt;2016&lt;/year&gt;&lt;pub-dates&gt;&lt;date&gt;Apr 26&lt;/date&gt;&lt;/pub-dates&gt;&lt;/dates&gt;&lt;isbn&gt;0376-2491 (Print)&amp;#xD;0376-2491 (Linking)&lt;/isbn&gt;&lt;accession-num&gt;27122458&lt;/accession-num&gt;&lt;urls&gt;&lt;related-urls&gt;&lt;url&gt;https://www.ncbi.nlm.nih.gov/pubmed/27122458&lt;/url&gt;&lt;/related-urls&gt;&lt;/urls&gt;&lt;electronic-resource-num&gt;10.3760/cma.j.issn.0376-2491.2016.16.008&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8</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215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73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36202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8</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227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74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36190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WaWVpdGV6PC9BdXRob3I+PFllYXI+MjAxNzwvWWVhcj48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WaWVpdGV6PC9BdXRob3I+PFllYXI+MjAxNzwvWWVhcj48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8</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236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746*)</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36181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8</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257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75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36160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Guo&lt;/Author&gt;&lt;Year&gt;2015&lt;/Year&gt;&lt;RecNum&gt;154&lt;/RecNum&gt;&lt;DisplayText&gt;[23]&lt;/DisplayText&gt;&lt;record&gt;&lt;rec-number&gt;154&lt;/rec-number&gt;&lt;foreign-keys&gt;&lt;key app="EN" db-id="vrp9r2ds6xwswberfaqv0d93dwp2aes9ss2p" timestamp="1587226913"&gt;154&lt;/key&gt;&lt;/foreign-keys&gt;&lt;ref-type name="Journal Article"&gt;17&lt;/ref-type&gt;&lt;contributors&gt;&lt;authors&gt;&lt;author&gt;Guo, R.&lt;/author&gt;&lt;author&gt;Zhu, G.&lt;/author&gt;&lt;author&gt;Zhu, H.&lt;/author&gt;&lt;author&gt;Ma, R.&lt;/author&gt;&lt;author&gt;Peng, Y.&lt;/author&gt;&lt;author&gt;Liang, D.&lt;/author&gt;&lt;author&gt;Wu, L.&lt;/author&gt;&lt;/authors&gt;&lt;/contributors&gt;&lt;auth-address&gt;State Key Laboratory of Medical Genetics, Central South University, Changsha, Hunan, China.&amp;#xD;Hunan Jiahui Genetics Hospital, Changsha, Hunan, China.&lt;/auth-address&gt;&lt;titles&gt;&lt;title&gt;DMD mutation spectrum analysis in 613 Chinese patients with dystrophinopathy&lt;/title&gt;&lt;secondary-title&gt;J Hum Genet&lt;/secondary-title&gt;&lt;/titles&gt;&lt;periodical&gt;&lt;full-title&gt;J Hum Genet&lt;/full-title&gt;&lt;/periodical&gt;&lt;pages&gt;435-42&lt;/pages&gt;&lt;volume&gt;60&lt;/volume&gt;&lt;number&gt;8&lt;/number&gt;&lt;edition&gt;2015/05/15&lt;/edition&gt;&lt;keywords&gt;&lt;keyword&gt;Asian Continental Ancestry Group/*genetics&lt;/keyword&gt;&lt;keyword&gt;Child, Preschool&lt;/keyword&gt;&lt;keyword&gt;China/epidemiology&lt;/keyword&gt;&lt;keyword&gt;Cohort Studies&lt;/keyword&gt;&lt;keyword&gt;DNA Mutational Analysis&lt;/keyword&gt;&lt;keyword&gt;Dystrophin/*genetics&lt;/keyword&gt;&lt;keyword&gt;Female&lt;/keyword&gt;&lt;keyword&gt;Genetic Association Studies&lt;/keyword&gt;&lt;keyword&gt;Humans&lt;/keyword&gt;&lt;keyword&gt;Male&lt;/keyword&gt;&lt;keyword&gt;Multiplex Polymerase Chain Reaction&lt;/keyword&gt;&lt;keyword&gt;Muscular Dystrophy, Duchenne/epidemiology/*genetics&lt;/keyword&gt;&lt;/keywords&gt;&lt;dates&gt;&lt;year&gt;2015&lt;/year&gt;&lt;pub-dates&gt;&lt;date&gt;Aug&lt;/date&gt;&lt;/pub-dates&gt;&lt;/dates&gt;&lt;isbn&gt;1435-232X (Electronic)&amp;#xD;1434-5161 (Linking)&lt;/isbn&gt;&lt;accession-num&gt;25972034&lt;/accession-num&gt;&lt;urls&gt;&lt;related-urls&gt;&lt;url&gt;https://www.ncbi.nlm.nih.gov/pubmed/25972034&lt;/url&gt;&lt;/related-urls&gt;&lt;/urls&gt;&lt;electronic-resource-num&gt;10.1038/jhg.2015.4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8</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270C&gt;G</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757*)</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36147G&gt;C</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fldData xml:space="preserve">PEVuZE5vdGU+PENpdGU+PEF1dGhvcj5IYW1lZDwvQXV0aG9yPjxZZWFyPjIwMDY8L1llYXI+PFJl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</w:fldData>
              </w:fldChar>
            </w:r>
            <w:r w:rsidR="00822920">
              <w:rPr>
                <w:rFonts w:ascii="Times New Roman" w:eastAsia="Times New Roman" w:hAnsi="Times New Roman" w:cs="Times New Roman"/>
                <w:color w:val="000000"/>
                <w:sz w:val="18"/>
                <w:szCs w:val="18"/>
                <w:lang w:val="en-US" w:eastAsia="it-IT"/>
              </w:rPr>
              <w:instrText xml:space="preserve"> ADDIN EN.CITE </w:instrText>
            </w:r>
            <w:r w:rsidR="00822920">
              <w:rPr>
                <w:rFonts w:ascii="Times New Roman" w:eastAsia="Times New Roman" w:hAnsi="Times New Roman" w:cs="Times New Roman"/>
                <w:color w:val="000000"/>
                <w:sz w:val="18"/>
                <w:szCs w:val="18"/>
                <w:lang w:val="en-US" w:eastAsia="it-IT"/>
              </w:rPr>
              <w:fldChar w:fldCharType="begin">
                <w:fldData xml:space="preserve">PEVuZE5vdGU+PENpdGU+PEF1dGhvcj5IYW1lZDwvQXV0aG9yPjxZZWFyPjIwMDY8L1llYXI+PFJl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</w:fldData>
              </w:fldChar>
            </w:r>
            <w:r w:rsidR="00822920">
              <w:rPr>
                <w:rFonts w:ascii="Times New Roman" w:eastAsia="Times New Roman" w:hAnsi="Times New Roman" w:cs="Times New Roman"/>
                <w:color w:val="000000"/>
                <w:sz w:val="18"/>
                <w:szCs w:val="18"/>
                <w:lang w:val="en-US" w:eastAsia="it-IT"/>
              </w:rPr>
              <w:instrText xml:space="preserve"> ADDIN EN.CITE.DATA </w:instrText>
            </w:r>
            <w:r w:rsidR="00822920">
              <w:rPr>
                <w:rFonts w:ascii="Times New Roman" w:eastAsia="Times New Roman" w:hAnsi="Times New Roman" w:cs="Times New Roman"/>
                <w:color w:val="000000"/>
                <w:sz w:val="18"/>
                <w:szCs w:val="18"/>
                <w:lang w:val="en-US" w:eastAsia="it-IT"/>
              </w:rPr>
            </w:r>
            <w:r w:rsidR="00822920">
              <w:rPr>
                <w:rFonts w:ascii="Times New Roman" w:eastAsia="Times New Roman" w:hAnsi="Times New Roman" w:cs="Times New Roman"/>
                <w:color w:val="000000"/>
                <w:sz w:val="18"/>
                <w:szCs w:val="18"/>
                <w:lang w:val="en-US" w:eastAsia="it-IT"/>
              </w:rPr>
              <w:fldChar w:fldCharType="end"/>
            </w:r>
            <w:r w:rsidRPr="00C05C1E">
              <w:rPr>
                <w:rFonts w:ascii="Times New Roman" w:eastAsia="Times New Roman" w:hAnsi="Times New Roman" w:cs="Times New Roman"/>
                <w:color w:val="000000"/>
                <w:sz w:val="18"/>
                <w:szCs w:val="18"/>
                <w:lang w:val="en-US" w:eastAsia="it-IT"/>
              </w:rPr>
            </w:r>
            <w:r w:rsidRPr="00C05C1E">
              <w:rPr>
                <w:rFonts w:ascii="Times New Roman" w:eastAsia="Times New Roman" w:hAnsi="Times New Roman" w:cs="Times New Roman"/>
                <w:color w:val="000000"/>
                <w:sz w:val="18"/>
                <w:szCs w:val="18"/>
                <w:lang w:val="en-US" w:eastAsia="it-IT"/>
              </w:rPr>
              <w:fldChar w:fldCharType="separate"/>
            </w:r>
            <w:r w:rsidR="00822920">
              <w:rPr>
                <w:rFonts w:ascii="Times New Roman" w:eastAsia="Times New Roman" w:hAnsi="Times New Roman" w:cs="Times New Roman"/>
                <w:noProof/>
                <w:color w:val="000000"/>
                <w:sz w:val="18"/>
                <w:szCs w:val="18"/>
                <w:lang w:val="en-US" w:eastAsia="it-IT"/>
              </w:rPr>
              <w:t>[13, 48, 50]</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8</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276T&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75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36141A&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8</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276T&gt;G</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75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36141A&gt;C</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edlackova&lt;/Author&gt;&lt;Year&gt;2009&lt;/Year&gt;&lt;RecNum&gt;34&lt;/RecNum&gt;&lt;DisplayText&gt;[10]&lt;/DisplayText&gt;&lt;record&gt;&lt;rec-number&gt;34&lt;/rec-number&gt;&lt;foreign-keys&gt;&lt;key app="EN" db-id="vrp9r2ds6xwswberfaqv0d93dwp2aes9ss2p" timestamp="1586855852"&gt;34&lt;/key&gt;&lt;/foreign-keys&gt;&lt;ref-type name="Journal Article"&gt;17&lt;/ref-type&gt;&lt;contributors&gt;&lt;authors&gt;&lt;author&gt;Sedlackova, J.&lt;/author&gt;&lt;author&gt;Vondracek, P.&lt;/author&gt;&lt;author&gt;Hermanova, M.&lt;/author&gt;&lt;author&gt;Zamecnik, J.&lt;/author&gt;&lt;author&gt;Hruba, Z.&lt;/author&gt;&lt;author&gt;Haberlova, J.&lt;/author&gt;&lt;author&gt;Kraus, J.&lt;/author&gt;&lt;author&gt;Marikova, T.&lt;/author&gt;&lt;author&gt;Hedvicakova, P.&lt;/author&gt;&lt;author&gt;Vohanka, S.&lt;/author&gt;&lt;author&gt;Fajkusova, L.&lt;/author&gt;&lt;/authors&gt;&lt;/contributors&gt;&lt;auth-address&gt;Centre of Molecular Biology and Gene Therapy, University Hospital Brno and Masaryk University, Brno, Czech Republic.&lt;/auth-address&gt;&lt;titles&gt;&lt;title&gt;Point mutations in Czech DMD/BMD patients and their phenotypic outcome&lt;/title&gt;&lt;secondary-title&gt;Neuromuscul Disord&lt;/secondary-title&gt;&lt;/titles&gt;&lt;periodical&gt;&lt;full-title&gt;Neuromuscul Disord&lt;/full-title&gt;&lt;/periodical&gt;&lt;pages&gt;749-53&lt;/pages&gt;&lt;volume&gt;19&lt;/volume&gt;&lt;number&gt;11&lt;/number&gt;&lt;edition&gt;2009/09/29&lt;/edition&gt;&lt;keywords&gt;&lt;keyword&gt;Base Sequence&lt;/keyword&gt;&lt;keyword&gt;Czech Republic&lt;/keyword&gt;&lt;keyword&gt;DNA Mutational Analysis/methods&lt;/keyword&gt;&lt;keyword&gt;Dystrophin/*genetics/metabolism&lt;/keyword&gt;&lt;keyword&gt;Exons&lt;/keyword&gt;&lt;keyword&gt;Female&lt;/keyword&gt;&lt;keyword&gt;Humans&lt;/keyword&gt;&lt;keyword&gt;Male&lt;/keyword&gt;&lt;keyword&gt;Molecular Sequence Data&lt;/keyword&gt;&lt;keyword&gt;Muscular Dystrophy, Duchenne/*genetics&lt;/keyword&gt;&lt;keyword&gt;*Phenotype&lt;/keyword&gt;&lt;keyword&gt;*Point Mutation&lt;/keyword&gt;&lt;keyword&gt;RNA, Messenger/metabolism&lt;/keyword&gt;&lt;/keywords&gt;&lt;dates&gt;&lt;year&gt;2009&lt;/year&gt;&lt;pub-dates&gt;&lt;date&gt;Nov&lt;/date&gt;&lt;/pub-dates&gt;&lt;/dates&gt;&lt;isbn&gt;1873-2364 (Electronic)&amp;#xD;0960-8966 (Linking)&lt;/isbn&gt;&lt;accession-num&gt;19783145&lt;/accession-num&gt;&lt;urls&gt;&lt;related-urls&gt;&lt;url&gt;https://www.ncbi.nlm.nih.gov/pubmed/19783145&lt;/url&gt;&lt;/related-urls&gt;&lt;/urls&gt;&lt;electronic-resource-num&gt;10.1016/j.nmd.2009.08.01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8</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281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76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36136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edlackova&lt;/Author&gt;&lt;Year&gt;2009&lt;/Year&gt;&lt;RecNum&gt;34&lt;/RecNum&gt;&lt;DisplayText&gt;[10]&lt;/DisplayText&gt;&lt;record&gt;&lt;rec-number&gt;34&lt;/rec-number&gt;&lt;foreign-keys&gt;&lt;key app="EN" db-id="vrp9r2ds6xwswberfaqv0d93dwp2aes9ss2p" timestamp="1586855852"&gt;34&lt;/key&gt;&lt;/foreign-keys&gt;&lt;ref-type name="Journal Article"&gt;17&lt;/ref-type&gt;&lt;contributors&gt;&lt;authors&gt;&lt;author&gt;Sedlackova, J.&lt;/author&gt;&lt;author&gt;Vondracek, P.&lt;/author&gt;&lt;author&gt;Hermanova, M.&lt;/author&gt;&lt;author&gt;Zamecnik, J.&lt;/author&gt;&lt;author&gt;Hruba, Z.&lt;/author&gt;&lt;author&gt;Haberlova, J.&lt;/author&gt;&lt;author&gt;Kraus, J.&lt;/author&gt;&lt;author&gt;Marikova, T.&lt;/author&gt;&lt;author&gt;Hedvicakova, P.&lt;/author&gt;&lt;author&gt;Vohanka, S.&lt;/author&gt;&lt;author&gt;Fajkusova, L.&lt;/author&gt;&lt;/authors&gt;&lt;/contributors&gt;&lt;auth-address&gt;Centre of Molecular Biology and Gene Therapy, University Hospital Brno and Masaryk University, Brno, Czech Republic.&lt;/auth-address&gt;&lt;titles&gt;&lt;title&gt;Point mutations in Czech DMD/BMD patients and their phenotypic outcome&lt;/title&gt;&lt;secondary-title&gt;Neuromuscul Disord&lt;/secondary-title&gt;&lt;/titles&gt;&lt;periodical&gt;&lt;full-title&gt;Neuromuscul Disord&lt;/full-title&gt;&lt;/periodical&gt;&lt;pages&gt;749-53&lt;/pages&gt;&lt;volume&gt;19&lt;/volume&gt;&lt;number&gt;11&lt;/number&gt;&lt;edition&gt;2009/09/29&lt;/edition&gt;&lt;keywords&gt;&lt;keyword&gt;Base Sequence&lt;/keyword&gt;&lt;keyword&gt;Czech Republic&lt;/keyword&gt;&lt;keyword&gt;DNA Mutational Analysis/methods&lt;/keyword&gt;&lt;keyword&gt;Dystrophin/*genetics/metabolism&lt;/keyword&gt;&lt;keyword&gt;Exons&lt;/keyword&gt;&lt;keyword&gt;Female&lt;/keyword&gt;&lt;keyword&gt;Humans&lt;/keyword&gt;&lt;keyword&gt;Male&lt;/keyword&gt;&lt;keyword&gt;Molecular Sequence Data&lt;/keyword&gt;&lt;keyword&gt;Muscular Dystrophy, Duchenne/*genetics&lt;/keyword&gt;&lt;keyword&gt;*Phenotype&lt;/keyword&gt;&lt;keyword&gt;*Point Mutation&lt;/keyword&gt;&lt;keyword&gt;RNA, Messenger/metabolism&lt;/keyword&gt;&lt;/keywords&gt;&lt;dates&gt;&lt;year&gt;2009&lt;/year&gt;&lt;pub-dates&gt;&lt;date&gt;Nov&lt;/date&gt;&lt;/pub-dates&gt;&lt;/dates&gt;&lt;isbn&gt;1873-2364 (Electronic)&amp;#xD;0960-8966 (Linking)&lt;/isbn&gt;&lt;accession-num&gt;19783145&lt;/accession-num&gt;&lt;urls&gt;&lt;related-urls&gt;&lt;url&gt;https://www.ncbi.nlm.nih.gov/pubmed/19783145&lt;/url&gt;&lt;/related-urls&gt;&lt;/urls&gt;&lt;electronic-resource-num&gt;10.1016/j.nmd.2009.08.01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9</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299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767*)</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19953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Mendell&lt;/Author&gt;&lt;Year&gt;2001&lt;/Year&gt;&lt;RecNum&gt;106&lt;/RecNum&gt;&lt;DisplayText&gt;[30]&lt;/DisplayText&gt;&lt;record&gt;&lt;rec-number&gt;106&lt;/rec-number&gt;&lt;foreign-keys&gt;&lt;key app="EN" db-id="vrp9r2ds6xwswberfaqv0d93dwp2aes9ss2p" timestamp="1587223241"&gt;106&lt;/key&gt;&lt;/foreign-keys&gt;&lt;ref-type name="Journal Article"&gt;17&lt;/ref-type&gt;&lt;contributors&gt;&lt;authors&gt;&lt;author&gt;Mendell, J. R.&lt;/author&gt;&lt;author&gt;Buzin, C. H.&lt;/author&gt;&lt;author&gt;Feng, J.&lt;/author&gt;&lt;author&gt;Yan, J.&lt;/author&gt;&lt;author&gt;Serrano, C.&lt;/author&gt;&lt;author&gt;Sangani, D. S.&lt;/author&gt;&lt;author&gt;Wall, C.&lt;/author&gt;&lt;author&gt;Prior, T. W.&lt;/author&gt;&lt;author&gt;Sommer, S. S.&lt;/author&gt;&lt;/authors&gt;&lt;/contributors&gt;&lt;auth-address&gt;Department of Neurology, The Ohio State University Medical Center, Columbus, 43210, USA. mendell1@osu.edu&lt;/auth-address&gt;&lt;titles&gt;&lt;title&gt;Diagnosis of Duchenne dystrophy by enhanced detection of small mutations&lt;/title&gt;&lt;secondary-title&gt;Neurology&lt;/secondary-title&gt;&lt;/titles&gt;&lt;periodical&gt;&lt;full-title&gt;Neurology&lt;/full-title&gt;&lt;/periodical&gt;&lt;pages&gt;645-50&lt;/pages&gt;&lt;volume&gt;57&lt;/volume&gt;&lt;number&gt;4&lt;/number&gt;&lt;edition&gt;2001/08/29&lt;/edition&gt;&lt;keywords&gt;&lt;keyword&gt;Adolescent&lt;/keyword&gt;&lt;keyword&gt;Child&lt;/keyword&gt;&lt;keyword&gt;Child, Preschool&lt;/keyword&gt;&lt;keyword&gt;Codon, Nonsense&lt;/keyword&gt;&lt;keyword&gt;DNA/genetics&lt;/keyword&gt;&lt;keyword&gt;DNA Mutational Analysis&lt;/keyword&gt;&lt;keyword&gt;Dystrophin/genetics&lt;/keyword&gt;&lt;keyword&gt;Frameshift Mutation&lt;/keyword&gt;&lt;keyword&gt;Gene Deletion&lt;/keyword&gt;&lt;keyword&gt;Humans&lt;/keyword&gt;&lt;keyword&gt;Muscular Dystrophy, Duchenne/diagnosis/*genetics&lt;/keyword&gt;&lt;keyword&gt;Mutation/*genetics&lt;/keyword&gt;&lt;keyword&gt;*Polymorphism, Single-Stranded Conformational&lt;/keyword&gt;&lt;/keywords&gt;&lt;dates&gt;&lt;year&gt;2001&lt;/year&gt;&lt;pub-dates&gt;&lt;date&gt;Aug 28&lt;/date&gt;&lt;/pub-dates&gt;&lt;/dates&gt;&lt;isbn&gt;0028-3878 (Print)&amp;#xD;0028-3878 (Linking)&lt;/isbn&gt;&lt;accession-num&gt;11524473&lt;/accession-num&gt;&lt;urls&gt;&lt;related-urls&gt;&lt;url&gt;https://www.ncbi.nlm.nih.gov/pubmed/11524473&lt;/url&gt;&lt;/related-urls&gt;&lt;/urls&gt;&lt;electronic-resource-num&gt;10.1212/wnl.57.4.64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9</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302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768*)</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19950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9</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308A&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770*)</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19944T&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fldData xml:space="preserve">PEVuZE5vdGU+PENpdGU+PEF1dGhvcj5Sb2JlcnRzPC9BdXRob3I+PFllYXI+MTk5NDwvWWVhcj48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</w:fldData>
              </w:fldChar>
            </w:r>
            <w:r w:rsidR="008A2651" w:rsidRPr="00C05C1E">
              <w:rPr>
                <w:rFonts w:ascii="Times New Roman" w:eastAsia="Times New Roman" w:hAnsi="Times New Roman" w:cs="Times New Roman"/>
                <w:color w:val="000000"/>
                <w:sz w:val="18"/>
                <w:szCs w:val="18"/>
                <w:lang w:val="en-US" w:eastAsia="it-IT"/>
              </w:rPr>
              <w:instrText xml:space="preserve"> ADDIN EN.CITE </w:instrText>
            </w:r>
            <w:r w:rsidR="008A2651" w:rsidRPr="00C05C1E">
              <w:rPr>
                <w:rFonts w:ascii="Times New Roman" w:eastAsia="Times New Roman" w:hAnsi="Times New Roman" w:cs="Times New Roman"/>
                <w:color w:val="000000"/>
                <w:sz w:val="18"/>
                <w:szCs w:val="18"/>
                <w:lang w:val="en-US" w:eastAsia="it-IT"/>
              </w:rPr>
              <w:fldChar w:fldCharType="begin">
                <w:fldData xml:space="preserve">PEVuZE5vdGU+PENpdGU+PEF1dGhvcj5Sb2JlcnRzPC9BdXRob3I+PFllYXI+MTk5NDwvWWVhcj48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</w:fldData>
              </w:fldChar>
            </w:r>
            <w:r w:rsidR="008A2651" w:rsidRPr="00C05C1E">
              <w:rPr>
                <w:rFonts w:ascii="Times New Roman" w:eastAsia="Times New Roman" w:hAnsi="Times New Roman" w:cs="Times New Roman"/>
                <w:color w:val="000000"/>
                <w:sz w:val="18"/>
                <w:szCs w:val="18"/>
                <w:lang w:val="en-US" w:eastAsia="it-IT"/>
              </w:rPr>
              <w:instrText xml:space="preserve"> ADDIN EN.CITE.DATA </w:instrText>
            </w:r>
            <w:r w:rsidR="008A2651" w:rsidRPr="00C05C1E">
              <w:rPr>
                <w:rFonts w:ascii="Times New Roman" w:eastAsia="Times New Roman" w:hAnsi="Times New Roman" w:cs="Times New Roman"/>
                <w:color w:val="000000"/>
                <w:sz w:val="18"/>
                <w:szCs w:val="18"/>
                <w:lang w:val="en-US" w:eastAsia="it-IT"/>
              </w:rPr>
            </w:r>
            <w:r w:rsidR="008A2651" w:rsidRPr="00C05C1E">
              <w:rPr>
                <w:rFonts w:ascii="Times New Roman" w:eastAsia="Times New Roman" w:hAnsi="Times New Roman" w:cs="Times New Roman"/>
                <w:color w:val="000000"/>
                <w:sz w:val="18"/>
                <w:szCs w:val="18"/>
                <w:lang w:val="en-US" w:eastAsia="it-IT"/>
              </w:rPr>
              <w:fldChar w:fldCharType="end"/>
            </w:r>
            <w:r w:rsidRPr="00C05C1E">
              <w:rPr>
                <w:rFonts w:ascii="Times New Roman" w:eastAsia="Times New Roman" w:hAnsi="Times New Roman" w:cs="Times New Roman"/>
                <w:color w:val="000000"/>
                <w:sz w:val="18"/>
                <w:szCs w:val="18"/>
                <w:lang w:val="en-US" w:eastAsia="it-IT"/>
              </w:rPr>
            </w:r>
            <w:r w:rsidRPr="00C05C1E">
              <w:rPr>
                <w:rFonts w:ascii="Times New Roman" w:eastAsia="Times New Roman" w:hAnsi="Times New Roman" w:cs="Times New Roman"/>
                <w:color w:val="000000"/>
                <w:sz w:val="18"/>
                <w:szCs w:val="18"/>
                <w:lang w:val="en-US" w:eastAsia="it-IT"/>
              </w:rPr>
              <w:fldChar w:fldCharType="separate"/>
            </w:r>
            <w:r w:rsidR="008A2651" w:rsidRPr="00C05C1E">
              <w:rPr>
                <w:rFonts w:ascii="Times New Roman" w:eastAsia="Times New Roman" w:hAnsi="Times New Roman" w:cs="Times New Roman"/>
                <w:noProof/>
                <w:color w:val="000000"/>
                <w:sz w:val="18"/>
                <w:szCs w:val="18"/>
                <w:lang w:val="en-US" w:eastAsia="it-IT"/>
              </w:rPr>
              <w:t>[11, 28]</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9</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314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BE546F"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772*, Ala765Argfs*1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19938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9</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317A&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77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19935T&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9</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332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778*)</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19920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9</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353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78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19899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8A265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9</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365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78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19887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9</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368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790*)</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19884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008256A6">
              <w:rPr>
                <w:rFonts w:ascii="Times New Roman" w:eastAsia="Times New Roman" w:hAnsi="Times New Roman" w:cs="Times New Roman"/>
                <w:color w:val="000000"/>
                <w:sz w:val="18"/>
                <w:szCs w:val="18"/>
                <w:lang w:val="it-IT" w:eastAsia="it-IT"/>
              </w:rPr>
              <w:instrText xml:space="preserve"> ADDIN EN.CITE &lt;EndNote&gt;&lt;Cite&gt;&lt;Author&gt;Prior&lt;/Author&gt;&lt;Year&gt;2005&lt;/Year&gt;&lt;RecNum&gt;58&lt;/RecNum&gt;&lt;DisplayText&gt;[34]&lt;/DisplayText&gt;&lt;record&gt;&lt;rec-number&gt;58&lt;/rec-number&gt;&lt;foreign-keys&gt;&lt;key app="EN" db-id="vrp9r2ds6xwswberfaqv0d93dwp2aes9ss2p" timestamp="1586856604"&gt;58&lt;/key&gt;&lt;/foreign-keys&gt;&lt;ref-type name="Journal Article"&gt;17&lt;/ref-type&gt;&lt;contributors&gt;&lt;authors&gt;&lt;author&gt;Prior, T. W.&lt;/author&gt;&lt;author&gt;Bridgeman, S. J.&lt;/author&gt;&lt;/authors&gt;&lt;/contributors&gt;&lt;auth-address&gt;Department of Pathology, The Ohio State University, 125 Hamilton Hall, 1645 Neil Ave., Columbus, Ohio 43210, USA. prior-1@medctr.osu.edu&lt;/auth-address&gt;&lt;titles&gt;&lt;title&gt;Experience and strategy for the molecular testing of Duchenne muscular dystrophy&lt;/title&gt;&lt;secondary-title&gt;J Mol Diagn&lt;/secondary-title&gt;&lt;/titles&gt;&lt;periodical&gt;&lt;full-title&gt;J Mol Diagn&lt;/full-title&gt;&lt;/periodical&gt;&lt;pages&gt;317-26&lt;/pages&gt;&lt;volume&gt;7&lt;/volume&gt;&lt;number&gt;3&lt;/number&gt;&lt;edition&gt;2005/07/29&lt;/edition&gt;&lt;keywords&gt;&lt;keyword&gt;Dystrophin/*genetics&lt;/keyword&gt;&lt;keyword&gt;Female&lt;/keyword&gt;&lt;keyword&gt;Genetic Testing&lt;/keyword&gt;&lt;keyword&gt;Humans&lt;/keyword&gt;&lt;keyword&gt;Male&lt;/keyword&gt;&lt;keyword&gt;Muscular Dystrophies/*diagnosis/*genetics&lt;/keyword&gt;&lt;keyword&gt;Pedigree&lt;/keyword&gt;&lt;keyword&gt;Point Mutation&lt;/keyword&gt;&lt;keyword&gt;Prenatal Diagnosis&lt;/keyword&gt;&lt;/keywords&gt;&lt;dates&gt;&lt;year&gt;2005&lt;/year&gt;&lt;pub-dates&gt;&lt;date&gt;Aug&lt;/date&gt;&lt;/pub-dates&gt;&lt;/dates&gt;&lt;isbn&gt;1525-1578 (Print)&amp;#xD;1525-1578 (Linking)&lt;/isbn&gt;&lt;accession-num&gt;16049303&lt;/accession-num&gt;&lt;urls&gt;&lt;related-urls&gt;&lt;url&gt;https://www.ncbi.nlm.nih.gov/pubmed/16049303&lt;/url&gt;&lt;/related-urls&gt;&lt;/urls&gt;&lt;custom2&gt;PMC1867542&lt;/custom2&gt;&lt;electronic-resource-num&gt;10.1016/S1525-1578(10)60560-0&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9</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380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794*)</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19872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orella&lt;/Author&gt;&lt;Year&gt;2010&lt;/Year&gt;&lt;RecNum&gt;69&lt;/RecNum&gt;&lt;DisplayText&gt;[52]&lt;/DisplayText&gt;&lt;record&gt;&lt;rec-number&gt;69&lt;/rec-number&gt;&lt;foreign-keys&gt;&lt;key app="EN" db-id="vrp9r2ds6xwswberfaqv0d93dwp2aes9ss2p" timestamp="1586858745"&gt;69&lt;/key&gt;&lt;/foreign-keys&gt;&lt;ref-type name="Journal Article"&gt;17&lt;/ref-type&gt;&lt;contributors&gt;&lt;authors&gt;&lt;author&gt;Torella, A.&lt;/author&gt;&lt;author&gt;Trimarco, A.&lt;/author&gt;&lt;author&gt;Blanco Fdel, V.&lt;/author&gt;&lt;author&gt;Cuomo, A.&lt;/author&gt;&lt;author&gt;Aurino, S.&lt;/author&gt;&lt;author&gt;Piluso, G.&lt;/author&gt;&lt;author&gt;Minetti, C.&lt;/author&gt;&lt;author&gt;Politano, L.&lt;/author&gt;&lt;author&gt;Nigro, V.&lt;/author&gt;&lt;/authors&gt;&lt;/contributors&gt;&lt;auth-address&gt;Dipartimento di Patologia Generale, Seconda Universita degli Studi di Napoli, S. Andrea delle Dame, via L. De Crecchio 7, 80138 Napoli, Italy.&lt;/auth-address&gt;&lt;titles&gt;&lt;title&gt;One hundred twenty-one dystrophin point mutations detected from stored DNA samples by combinatorial denaturing high-performance liquid chromatography&lt;/title&gt;&lt;secondary-title&gt;J Mol Diagn&lt;/secondary-title&gt;&lt;/titles&gt;&lt;periodical&gt;&lt;full-title&gt;J Mol Diagn&lt;/full-title&gt;&lt;/periodical&gt;&lt;pages&gt;65-73&lt;/pages&gt;&lt;volume&gt;12&lt;/volume&gt;&lt;number&gt;1&lt;/number&gt;&lt;edition&gt;2009/12/05&lt;/edition&gt;&lt;keywords&gt;&lt;keyword&gt;Chromatography, High Pressure Liquid/economics/methods&lt;/keyword&gt;&lt;keyword&gt;DNA/*analysis/genetics&lt;/keyword&gt;&lt;keyword&gt;DNA Mutational Analysis/economics/*methods&lt;/keyword&gt;&lt;keyword&gt;Dystrophin/*genetics&lt;/keyword&gt;&lt;keyword&gt;Genetic Testing/economics/methods&lt;/keyword&gt;&lt;keyword&gt;Humans&lt;/keyword&gt;&lt;keyword&gt;Male&lt;/keyword&gt;&lt;keyword&gt;Muscular Dystrophy, Duchenne/*diagnosis/*genetics&lt;/keyword&gt;&lt;keyword&gt;*Point Mutation&lt;/keyword&gt;&lt;/keywords&gt;&lt;dates&gt;&lt;year&gt;2010&lt;/year&gt;&lt;pub-dates&gt;&lt;date&gt;Jan&lt;/date&gt;&lt;/pub-dates&gt;&lt;/dates&gt;&lt;isbn&gt;1943-7811 (Electronic)&amp;#xD;1525-1578 (Linking)&lt;/isbn&gt;&lt;accession-num&gt;19959795&lt;/accession-num&gt;&lt;urls&gt;&lt;related-urls&gt;&lt;url&gt;https://www.ncbi.nlm.nih.gov/pubmed/19959795&lt;/url&gt;&lt;/related-urls&gt;&lt;/urls&gt;&lt;custom2&gt;PMC2797720&lt;/custom2&gt;&lt;electronic-resource-num&gt;10.2353/jmoldx.2010.09007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lastRenderedPageBreak/>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392G&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798*)</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624C&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404A&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802*)</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612T&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407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80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609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MdWNlPC9BdXRob3I+PFllYXI+MjAxODwvWWVhcj48UmVj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MdWNlPC9BdXRob3I+PFllYXI+MjAxODwvWWVhcj48UmVj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414C&gt;G</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80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602G&gt;C</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orella&lt;/Author&gt;&lt;Year&gt;2010&lt;/Year&gt;&lt;RecNum&gt;69&lt;/RecNum&gt;&lt;DisplayText&gt;[52]&lt;/DisplayText&gt;&lt;record&gt;&lt;rec-number&gt;69&lt;/rec-number&gt;&lt;foreign-keys&gt;&lt;key app="EN" db-id="vrp9r2ds6xwswberfaqv0d93dwp2aes9ss2p" timestamp="1586858745"&gt;69&lt;/key&gt;&lt;/foreign-keys&gt;&lt;ref-type name="Journal Article"&gt;17&lt;/ref-type&gt;&lt;contributors&gt;&lt;authors&gt;&lt;author&gt;Torella, A.&lt;/author&gt;&lt;author&gt;Trimarco, A.&lt;/author&gt;&lt;author&gt;Blanco Fdel, V.&lt;/author&gt;&lt;author&gt;Cuomo, A.&lt;/author&gt;&lt;author&gt;Aurino, S.&lt;/author&gt;&lt;author&gt;Piluso, G.&lt;/author&gt;&lt;author&gt;Minetti, C.&lt;/author&gt;&lt;author&gt;Politano, L.&lt;/author&gt;&lt;author&gt;Nigro, V.&lt;/author&gt;&lt;/authors&gt;&lt;/contributors&gt;&lt;auth-address&gt;Dipartimento di Patologia Generale, Seconda Universita degli Studi di Napoli, S. Andrea delle Dame, via L. De Crecchio 7, 80138 Napoli, Italy.&lt;/auth-address&gt;&lt;titles&gt;&lt;title&gt;One hundred twenty-one dystrophin point mutations detected from stored DNA samples by combinatorial denaturing high-performance liquid chromatography&lt;/title&gt;&lt;secondary-title&gt;J Mol Diagn&lt;/secondary-title&gt;&lt;/titles&gt;&lt;periodical&gt;&lt;full-title&gt;J Mol Diagn&lt;/full-title&gt;&lt;/periodical&gt;&lt;pages&gt;65-73&lt;/pages&gt;&lt;volume&gt;12&lt;/volume&gt;&lt;number&gt;1&lt;/number&gt;&lt;edition&gt;2009/12/05&lt;/edition&gt;&lt;keywords&gt;&lt;keyword&gt;Chromatography, High Pressure Liquid/economics/methods&lt;/keyword&gt;&lt;keyword&gt;DNA/*analysis/genetics&lt;/keyword&gt;&lt;keyword&gt;DNA Mutational Analysis/economics/*methods&lt;/keyword&gt;&lt;keyword&gt;Dystrophin/*genetics&lt;/keyword&gt;&lt;keyword&gt;Genetic Testing/economics/methods&lt;/keyword&gt;&lt;keyword&gt;Humans&lt;/keyword&gt;&lt;keyword&gt;Male&lt;/keyword&gt;&lt;keyword&gt;Muscular Dystrophy, Duchenne/*diagnosis/*genetics&lt;/keyword&gt;&lt;keyword&gt;*Point Mutation&lt;/keyword&gt;&lt;/keywords&gt;&lt;dates&gt;&lt;year&gt;2010&lt;/year&gt;&lt;pub-dates&gt;&lt;date&gt;Jan&lt;/date&gt;&lt;/pub-dates&gt;&lt;/dates&gt;&lt;isbn&gt;1943-7811 (Electronic)&amp;#xD;1525-1578 (Linking)&lt;/isbn&gt;&lt;accession-num&gt;19959795&lt;/accession-num&gt;&lt;urls&gt;&lt;related-urls&gt;&lt;url&gt;https://www.ncbi.nlm.nih.gov/pubmed/19959795&lt;/url&gt;&lt;/related-urls&gt;&lt;/urls&gt;&lt;custom2&gt;PMC2797720&lt;/custom2&gt;&lt;electronic-resource-num&gt;10.2353/jmoldx.2010.09007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416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806*)</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600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419C&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807*)</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597G&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435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812*)</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581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MywgMTldPC9EaXNwbGF5VGV4dD48cmVj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</w:fldData>
              </w:fldChar>
            </w:r>
            <w:r w:rsidR="00822920">
              <w:rPr>
                <w:rFonts w:ascii="Times New Roman" w:eastAsia="Times New Roman" w:hAnsi="Times New Roman" w:cs="Times New Roman"/>
                <w:color w:val="000000"/>
                <w:sz w:val="18"/>
                <w:szCs w:val="18"/>
                <w:lang w:val="it-IT" w:eastAsia="it-IT"/>
              </w:rPr>
              <w:instrText xml:space="preserve"> ADDIN EN.CITE </w:instrText>
            </w:r>
            <w:r w:rsidR="00822920">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MywgMTldPC9EaXNwbGF5VGV4dD48cmVj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</w:fldData>
              </w:fldChar>
            </w:r>
            <w:r w:rsidR="00822920">
              <w:rPr>
                <w:rFonts w:ascii="Times New Roman" w:eastAsia="Times New Roman" w:hAnsi="Times New Roman" w:cs="Times New Roman"/>
                <w:color w:val="000000"/>
                <w:sz w:val="18"/>
                <w:szCs w:val="18"/>
                <w:lang w:val="it-IT" w:eastAsia="it-IT"/>
              </w:rPr>
              <w:instrText xml:space="preserve"> ADDIN EN.CITE.DATA </w:instrText>
            </w:r>
            <w:r w:rsidR="00822920">
              <w:rPr>
                <w:rFonts w:ascii="Times New Roman" w:eastAsia="Times New Roman" w:hAnsi="Times New Roman" w:cs="Times New Roman"/>
                <w:color w:val="000000"/>
                <w:sz w:val="18"/>
                <w:szCs w:val="18"/>
                <w:lang w:val="it-IT" w:eastAsia="it-IT"/>
              </w:rPr>
            </w:r>
            <w:r w:rsidR="00822920">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2920">
              <w:rPr>
                <w:rFonts w:ascii="Times New Roman" w:eastAsia="Times New Roman" w:hAnsi="Times New Roman" w:cs="Times New Roman"/>
                <w:noProof/>
                <w:color w:val="000000"/>
                <w:sz w:val="18"/>
                <w:szCs w:val="18"/>
                <w:lang w:val="it-IT" w:eastAsia="it-IT"/>
              </w:rPr>
              <w:t>[13, 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436G&gt;A</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812*)</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580C&gt;T</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440G&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814*)</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576C&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OTHER</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448C&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Cys816*)</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568G&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449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817*)</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567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474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82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542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cGl0YWxpPC9BdXRob3I+PFllYXI+MjAwOTwvWWVhcj48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cGl0YWxpPC9BdXRob3I+PFllYXI+MjAwOTwvWWVhcj48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475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82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541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Prior&lt;/Author&gt;&lt;Year&gt;1995&lt;/Year&gt;&lt;RecNum&gt;189&lt;/RecNum&gt;&lt;DisplayText&gt;[55]&lt;/DisplayText&gt;&lt;record&gt;&lt;rec-number&gt;189&lt;/rec-number&gt;&lt;foreign-keys&gt;&lt;key app="EN" db-id="vrp9r2ds6xwswberfaqv0d93dwp2aes9ss2p" timestamp="1587240810"&gt;189&lt;/key&gt;&lt;/foreign-keys&gt;&lt;ref-type name="Journal Article"&gt;17&lt;/ref-type&gt;&lt;contributors&gt;&lt;authors&gt;&lt;author&gt;Prior, T. W.&lt;/author&gt;&lt;author&gt;Bartolo, C.&lt;/author&gt;&lt;author&gt;Pearl, D. K.&lt;/author&gt;&lt;author&gt;Papp, A. C.&lt;/author&gt;&lt;author&gt;Snyder, P. J.&lt;/author&gt;&lt;author&gt;Sedra, M. S.&lt;/author&gt;&lt;author&gt;Burghes, A. H.&lt;/author&gt;&lt;author&gt;Mendell, J. R.&lt;/author&gt;&lt;/authors&gt;&lt;/contributors&gt;&lt;auth-address&gt;Department of Pathology, Ohio State University, Columbus 43210, USA.&lt;/auth-address&gt;&lt;titles&gt;&lt;title&gt;Spectrum of small mutations in the dystrophin coding region&lt;/title&gt;&lt;secondary-title&gt;Am J Hum Genet&lt;/secondary-title&gt;&lt;/titles&gt;&lt;periodical&gt;&lt;full-title&gt;Am J Hum Genet&lt;/full-title&gt;&lt;/periodical&gt;&lt;pages&gt;22-33&lt;/pages&gt;&lt;volume&gt;57&lt;/volume&gt;&lt;number&gt;1&lt;/number&gt;&lt;edition&gt;1995/07/01&lt;/edition&gt;&lt;keywords&gt;&lt;keyword&gt;Base Sequence&lt;/keyword&gt;&lt;keyword&gt;DNA Mutational Analysis&lt;/keyword&gt;&lt;keyword&gt;Dystrophin/*genetics&lt;/keyword&gt;&lt;keyword&gt;Exons&lt;/keyword&gt;&lt;keyword&gt;Humans&lt;/keyword&gt;&lt;keyword&gt;Molecular Sequence Data&lt;/keyword&gt;&lt;keyword&gt;Muscular Dystrophies/*genetics&lt;/keyword&gt;&lt;keyword&gt;Nucleic Acid Heteroduplexes/analysis&lt;/keyword&gt;&lt;keyword&gt;*Point Mutation&lt;/keyword&gt;&lt;keyword&gt;Polymerase Chain Reaction&lt;/keyword&gt;&lt;keyword&gt;Sequence Deletion&lt;/keyword&gt;&lt;/keywords&gt;&lt;dates&gt;&lt;year&gt;1995&lt;/year&gt;&lt;pub-dates&gt;&lt;date&gt;Jul&lt;/date&gt;&lt;/pub-dates&gt;&lt;/dates&gt;&lt;isbn&gt;0002-9297 (Print)&amp;#xD;0002-9297 (Linking)&lt;/isbn&gt;&lt;accession-num&gt;7611292&lt;/accession-num&gt;&lt;urls&gt;&lt;related-urls&gt;&lt;url&gt;https://www.ncbi.nlm.nih.gov/pubmed/7611292&lt;/url&gt;&lt;/related-urls&gt;&lt;/urls&gt;&lt;custom2&gt;PMC1801231&lt;/custom2&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479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827*)</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537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484T&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828*)</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532A&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Guo&lt;/Author&gt;&lt;Year&gt;2015&lt;/Year&gt;&lt;RecNum&gt;154&lt;/RecNum&gt;&lt;DisplayText&gt;[23]&lt;/DisplayText&gt;&lt;record&gt;&lt;rec-number&gt;154&lt;/rec-number&gt;&lt;foreign-keys&gt;&lt;key app="EN" db-id="vrp9r2ds6xwswberfaqv0d93dwp2aes9ss2p" timestamp="1587226913"&gt;154&lt;/key&gt;&lt;/foreign-keys&gt;&lt;ref-type name="Journal Article"&gt;17&lt;/ref-type&gt;&lt;contributors&gt;&lt;authors&gt;&lt;author&gt;Guo, R.&lt;/author&gt;&lt;author&gt;Zhu, G.&lt;/author&gt;&lt;author&gt;Zhu, H.&lt;/author&gt;&lt;author&gt;Ma, R.&lt;/author&gt;&lt;author&gt;Peng, Y.&lt;/author&gt;&lt;author&gt;Liang, D.&lt;/author&gt;&lt;author&gt;Wu, L.&lt;/author&gt;&lt;/authors&gt;&lt;/contributors&gt;&lt;auth-address&gt;State Key Laboratory of Medical Genetics, Central South University, Changsha, Hunan, China.&amp;#xD;Hunan Jiahui Genetics Hospital, Changsha, Hunan, China.&lt;/auth-address&gt;&lt;titles&gt;&lt;title&gt;DMD mutation spectrum analysis in 613 Chinese patients with dystrophinopathy&lt;/title&gt;&lt;secondary-title&gt;J Hum Genet&lt;/secondary-title&gt;&lt;/titles&gt;&lt;periodical&gt;&lt;full-title&gt;J Hum Genet&lt;/full-title&gt;&lt;/periodical&gt;&lt;pages&gt;435-42&lt;/pages&gt;&lt;volume&gt;60&lt;/volume&gt;&lt;number&gt;8&lt;/number&gt;&lt;edition&gt;2015/05/15&lt;/edition&gt;&lt;keywords&gt;&lt;keyword&gt;Asian Continental Ancestry Group/*genetics&lt;/keyword&gt;&lt;keyword&gt;Child, Preschool&lt;/keyword&gt;&lt;keyword&gt;China/epidemiology&lt;/keyword&gt;&lt;keyword&gt;Cohort Studies&lt;/keyword&gt;&lt;keyword&gt;DNA Mutational Analysis&lt;/keyword&gt;&lt;keyword&gt;Dystrophin/*genetics&lt;/keyword&gt;&lt;keyword&gt;Female&lt;/keyword&gt;&lt;keyword&gt;Genetic Association Studies&lt;/keyword&gt;&lt;keyword&gt;Humans&lt;/keyword&gt;&lt;keyword&gt;Male&lt;/keyword&gt;&lt;keyword&gt;Multiplex Polymerase Chain Reaction&lt;/keyword&gt;&lt;keyword&gt;Muscular Dystrophy, Duchenne/epidemiology/*genetics&lt;/keyword&gt;&lt;/keywords&gt;&lt;dates&gt;&lt;year&gt;2015&lt;/year&gt;&lt;pub-dates&gt;&lt;date&gt;Aug&lt;/date&gt;&lt;/pub-dates&gt;&lt;/dates&gt;&lt;isbn&gt;1435-232X (Electronic)&amp;#xD;1434-5161 (Linking)&lt;/isbn&gt;&lt;accession-num&gt;25972034&lt;/accession-num&gt;&lt;urls&gt;&lt;related-urls&gt;&lt;url&gt;https://www.ncbi.nlm.nih.gov/pubmed/25972034&lt;/url&gt;&lt;/related-urls&gt;&lt;/urls&gt;&lt;electronic-resource-num&gt;10.1038/jhg.2015.4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484T&gt;G</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828*)</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532A&gt;C</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485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82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531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512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838*)</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504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Prior&lt;/Author&gt;&lt;Year&gt;1995&lt;/Year&gt;&lt;RecNum&gt;189&lt;/RecNum&gt;&lt;DisplayText&gt;[55]&lt;/DisplayText&gt;&lt;record&gt;&lt;rec-number&gt;189&lt;/rec-number&gt;&lt;foreign-keys&gt;&lt;key app="EN" db-id="vrp9r2ds6xwswberfaqv0d93dwp2aes9ss2p" timestamp="1587240810"&gt;189&lt;/key&gt;&lt;/foreign-keys&gt;&lt;ref-type name="Journal Article"&gt;17&lt;/ref-type&gt;&lt;contributors&gt;&lt;authors&gt;&lt;author&gt;Prior, T. W.&lt;/author&gt;&lt;author&gt;Bartolo, C.&lt;/author&gt;&lt;author&gt;Pearl, D. K.&lt;/author&gt;&lt;author&gt;Papp, A. C.&lt;/author&gt;&lt;author&gt;Snyder, P. J.&lt;/author&gt;&lt;author&gt;Sedra, M. S.&lt;/author&gt;&lt;author&gt;Burghes, A. H.&lt;/author&gt;&lt;author&gt;Mendell, J. R.&lt;/author&gt;&lt;/authors&gt;&lt;/contributors&gt;&lt;auth-address&gt;Department of Pathology, Ohio State University, Columbus 43210, USA.&lt;/auth-address&gt;&lt;titles&gt;&lt;title&gt;Spectrum of small mutations in the dystrophin coding region&lt;/title&gt;&lt;secondary-title&gt;Am J Hum Genet&lt;/secondary-title&gt;&lt;/titles&gt;&lt;periodical&gt;&lt;full-title&gt;Am J Hum Genet&lt;/full-title&gt;&lt;/periodical&gt;&lt;pages&gt;22-33&lt;/pages&gt;&lt;volume&gt;57&lt;/volume&gt;&lt;number&gt;1&lt;/number&gt;&lt;edition&gt;1995/07/01&lt;/edition&gt;&lt;keywords&gt;&lt;keyword&gt;Base Sequence&lt;/keyword&gt;&lt;keyword&gt;DNA Mutational Analysis&lt;/keyword&gt;&lt;keyword&gt;Dystrophin/*genetics&lt;/keyword&gt;&lt;keyword&gt;Exons&lt;/keyword&gt;&lt;keyword&gt;Humans&lt;/keyword&gt;&lt;keyword&gt;Molecular Sequence Data&lt;/keyword&gt;&lt;keyword&gt;Muscular Dystrophies/*genetics&lt;/keyword&gt;&lt;keyword&gt;Nucleic Acid Heteroduplexes/analysis&lt;/keyword&gt;&lt;keyword&gt;*Point Mutation&lt;/keyword&gt;&lt;keyword&gt;Polymerase Chain Reaction&lt;/keyword&gt;&lt;keyword&gt;Sequence Deletion&lt;/keyword&gt;&lt;/keywords&gt;&lt;dates&gt;&lt;year&gt;1995&lt;/year&gt;&lt;pub-dates&gt;&lt;date&gt;Jul&lt;/date&gt;&lt;/pub-dates&gt;&lt;/dates&gt;&lt;isbn&gt;0002-9297 (Print)&amp;#xD;0002-9297 (Linking)&lt;/isbn&gt;&lt;accession-num&gt;7611292&lt;/accession-num&gt;&lt;urls&gt;&lt;related-urls&gt;&lt;url&gt;https://www.ncbi.nlm.nih.gov/pubmed/7611292&lt;/url&gt;&lt;/related-urls&gt;&lt;/urls&gt;&lt;custom2&gt;PMC1801231&lt;/custom2&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518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840*)</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498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WaWVpdGV6PC9BdXRob3I+PFllYXI+MjAxNzwvWWVhcj48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WaWVpdGV6PC9BdXRob3I+PFllYXI+MjAxNzwvWWVhcj48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521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84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495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525T&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842*)</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491A&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527G&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843*)</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489C&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MaW08L0F1dGhvcj48WWVhcj4yMDExPC9ZZWFyPjxSZWNO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MaW08L0F1dGhvcj48WWVhcj4yMDExPC9ZZWFyPjxSZWNO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4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530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844*)</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486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b21hcjwvQXV0aG9yPjxZZWFyPjIwMTk8L1llYXI+PFJl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b21hcjwvQXV0aG9yPjxZZWFyPjIwMTk8L1llYXI+PFJl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6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548G&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850*)</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468C&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fldData xml:space="preserve">PEVuZE5vdGU+PENpdGU+PEF1dGhvcj5OZXJpPC9BdXRob3I+PFllYXI+MjAyMDwvWWVhcj48UmVj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</w:fldData>
              </w:fldChar>
            </w:r>
            <w:r w:rsidR="008256A6">
              <w:rPr>
                <w:rFonts w:ascii="Times New Roman" w:eastAsia="Times New Roman" w:hAnsi="Times New Roman" w:cs="Times New Roman"/>
                <w:color w:val="000000"/>
                <w:sz w:val="18"/>
                <w:szCs w:val="18"/>
                <w:lang w:val="en-US" w:eastAsia="it-IT"/>
              </w:rPr>
              <w:instrText xml:space="preserve"> ADDIN EN.CITE </w:instrText>
            </w:r>
            <w:r w:rsidR="008256A6">
              <w:rPr>
                <w:rFonts w:ascii="Times New Roman" w:eastAsia="Times New Roman" w:hAnsi="Times New Roman" w:cs="Times New Roman"/>
                <w:color w:val="000000"/>
                <w:sz w:val="18"/>
                <w:szCs w:val="18"/>
                <w:lang w:val="en-US" w:eastAsia="it-IT"/>
              </w:rPr>
              <w:fldChar w:fldCharType="begin">
                <w:fldData xml:space="preserve">PEVuZE5vdGU+PENpdGU+PEF1dGhvcj5OZXJpPC9BdXRob3I+PFllYXI+MjAyMDwvWWVhcj48UmVj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</w:fldData>
              </w:fldChar>
            </w:r>
            <w:r w:rsidR="008256A6">
              <w:rPr>
                <w:rFonts w:ascii="Times New Roman" w:eastAsia="Times New Roman" w:hAnsi="Times New Roman" w:cs="Times New Roman"/>
                <w:color w:val="000000"/>
                <w:sz w:val="18"/>
                <w:szCs w:val="18"/>
                <w:lang w:val="en-US" w:eastAsia="it-IT"/>
              </w:rPr>
              <w:instrText xml:space="preserve"> ADDIN EN.CITE.DATA </w:instrText>
            </w:r>
            <w:r w:rsidR="008256A6">
              <w:rPr>
                <w:rFonts w:ascii="Times New Roman" w:eastAsia="Times New Roman" w:hAnsi="Times New Roman" w:cs="Times New Roman"/>
                <w:color w:val="000000"/>
                <w:sz w:val="18"/>
                <w:szCs w:val="18"/>
                <w:lang w:val="en-US" w:eastAsia="it-IT"/>
              </w:rPr>
            </w:r>
            <w:r w:rsidR="008256A6">
              <w:rPr>
                <w:rFonts w:ascii="Times New Roman" w:eastAsia="Times New Roman" w:hAnsi="Times New Roman" w:cs="Times New Roman"/>
                <w:color w:val="000000"/>
                <w:sz w:val="18"/>
                <w:szCs w:val="18"/>
                <w:lang w:val="en-US" w:eastAsia="it-IT"/>
              </w:rPr>
              <w:fldChar w:fldCharType="end"/>
            </w:r>
            <w:r w:rsidRPr="00C05C1E">
              <w:rPr>
                <w:rFonts w:ascii="Times New Roman" w:eastAsia="Times New Roman" w:hAnsi="Times New Roman" w:cs="Times New Roman"/>
                <w:color w:val="000000"/>
                <w:sz w:val="18"/>
                <w:szCs w:val="18"/>
                <w:lang w:val="en-US" w:eastAsia="it-IT"/>
              </w:rPr>
            </w:r>
            <w:r w:rsidRPr="00C05C1E">
              <w:rPr>
                <w:rFonts w:ascii="Times New Roman" w:eastAsia="Times New Roman" w:hAnsi="Times New Roman" w:cs="Times New Roman"/>
                <w:color w:val="000000"/>
                <w:sz w:val="18"/>
                <w:szCs w:val="18"/>
                <w:lang w:val="en-US" w:eastAsia="it-IT"/>
              </w:rPr>
              <w:fldChar w:fldCharType="separate"/>
            </w:r>
            <w:r w:rsidR="008256A6">
              <w:rPr>
                <w:rFonts w:ascii="Times New Roman" w:eastAsia="Times New Roman" w:hAnsi="Times New Roman" w:cs="Times New Roman"/>
                <w:noProof/>
                <w:color w:val="000000"/>
                <w:sz w:val="18"/>
                <w:szCs w:val="18"/>
                <w:lang w:val="en-US" w:eastAsia="it-IT"/>
              </w:rPr>
              <w:t>[33]</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OTHER</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555G&gt;A</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852*)</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461C&gt;T</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558T&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85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458A&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dWZmZXJ5LUdpcmF1ZDwvQXV0aG9yPjxZZWFyPjIwMDQ8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UdWZmZXJ5LUdpcmF1ZDwvQXV0aG9yPjxZZWFyPjIwMDQ8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560A&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854*)</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456T&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566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856*)</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450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582C&gt;G</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86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434G&gt;C</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584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862*)</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432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599A&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867*)</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417T&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605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86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411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Hofstra&lt;/Author&gt;&lt;Year&gt;2004&lt;/Year&gt;&lt;RecNum&gt;59&lt;/RecNum&gt;&lt;DisplayText&gt;[15]&lt;/DisplayText&gt;&lt;record&gt;&lt;rec-number&gt;59&lt;/rec-number&gt;&lt;foreign-keys&gt;&lt;key app="EN" db-id="vrp9r2ds6xwswberfaqv0d93dwp2aes9ss2p" timestamp="1586856604"&gt;59&lt;/key&gt;&lt;/foreign-keys&gt;&lt;ref-type name="Journal Article"&gt;17&lt;/ref-type&gt;&lt;contributors&gt;&lt;authors&gt;&lt;author&gt;Hofstra, R. M.&lt;/author&gt;&lt;author&gt;Mulder, I. M.&lt;/author&gt;&lt;author&gt;Vossen, R.&lt;/author&gt;&lt;author&gt;de Koning-Gans, P. A.&lt;/author&gt;&lt;author&gt;Kraak, M.&lt;/author&gt;&lt;author&gt;Ginjaar, I. B.&lt;/author&gt;&lt;author&gt;van der Hout, A. H.&lt;/author&gt;&lt;author&gt;Bakker, E.&lt;/author&gt;&lt;author&gt;Buys, C. H.&lt;/author&gt;&lt;author&gt;van Ommen, G. J.&lt;/author&gt;&lt;author&gt;van Essen, A. J.&lt;/author&gt;&lt;author&gt;den Dunnen, J. T.&lt;/author&gt;&lt;/authors&gt;&lt;/contributors&gt;&lt;auth-address&gt;Department of Medical Genetics, University of Groningen, Groningen, The Netherlands. r.m.w.hofstra@medgen.azg.nl&lt;/auth-address&gt;&lt;titles&gt;&lt;title&gt;DGGE-based whole-gene mutation scanning of the dystrophin gene in Duchenne and Becker muscular dystrophy patients&lt;/title&gt;&lt;secondary-title&gt;Hum Mutat&lt;/secondary-title&gt;&lt;/titles&gt;&lt;periodical&gt;&lt;full-title&gt;Hum Mutat&lt;/full-title&gt;&lt;/periodical&gt;&lt;pages&gt;57-66&lt;/pages&gt;&lt;volume&gt;23&lt;/volume&gt;&lt;number&gt;1&lt;/number&gt;&lt;edition&gt;2003/12/26&lt;/edition&gt;&lt;keywords&gt;&lt;keyword&gt;DNA Mutational Analysis/*methods&lt;/keyword&gt;&lt;keyword&gt;Dystrophin/*genetics&lt;/keyword&gt;&lt;keyword&gt;Electrophoresis, Polyacrylamide Gel&lt;/keyword&gt;&lt;keyword&gt;Heterozygote&lt;/keyword&gt;&lt;keyword&gt;Humans&lt;/keyword&gt;&lt;keyword&gt;Muscular Dystrophy, Duchenne/diagnosis/*genetics&lt;/keyword&gt;&lt;keyword&gt;Point Mutation&lt;/keyword&gt;&lt;keyword&gt;Polymerase Chain Reaction&lt;/keyword&gt;&lt;keyword&gt;Polymorphism, Genetic&lt;/keyword&gt;&lt;keyword&gt;Reproducibility of Results&lt;/keyword&gt;&lt;/keywords&gt;&lt;dates&gt;&lt;year&gt;2004&lt;/year&gt;&lt;pub-dates&gt;&lt;date&gt;Jan&lt;/date&gt;&lt;/pub-dates&gt;&lt;/dates&gt;&lt;isbn&gt;1098-1004 (Electronic)&amp;#xD;1059-7794 (Linking)&lt;/isbn&gt;&lt;accession-num&gt;14695533&lt;/accession-num&gt;&lt;urls&gt;&lt;related-urls&gt;&lt;url&gt;https://www.ncbi.nlm.nih.gov/pubmed/14695533&lt;/url&gt;&lt;/related-urls&gt;&lt;/urls&gt;&lt;electronic-resource-num&gt;10.1002/humu.1028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609T&gt;G</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870*)</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407A&gt;C</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88L0F1dGhvcj48WWVhcj4yMDE3PC9ZZWFyPjxSZWNO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88L0F1dGhvcj48WWVhcj4yMDE3PC9ZZWFyPjxSZWNO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0</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611A&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87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9405T&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626G&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876*)</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3213C&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642C&gt;G</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88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3197G&gt;C</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650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884*)</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3189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6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656C&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886*)</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3183G&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fldData xml:space="preserve">PEVuZE5vdGU+PENpdGU+PEF1dGhvcj5OZXJpPC9BdXRob3I+PFllYXI+MjAyMDwvWWVhcj48UmVj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</w:fldData>
              </w:fldChar>
            </w:r>
            <w:r w:rsidR="008256A6">
              <w:rPr>
                <w:rFonts w:ascii="Times New Roman" w:eastAsia="Times New Roman" w:hAnsi="Times New Roman" w:cs="Times New Roman"/>
                <w:color w:val="000000"/>
                <w:sz w:val="18"/>
                <w:szCs w:val="18"/>
                <w:lang w:val="en-US" w:eastAsia="it-IT"/>
              </w:rPr>
              <w:instrText xml:space="preserve"> ADDIN EN.CITE </w:instrText>
            </w:r>
            <w:r w:rsidR="008256A6">
              <w:rPr>
                <w:rFonts w:ascii="Times New Roman" w:eastAsia="Times New Roman" w:hAnsi="Times New Roman" w:cs="Times New Roman"/>
                <w:color w:val="000000"/>
                <w:sz w:val="18"/>
                <w:szCs w:val="18"/>
                <w:lang w:val="en-US" w:eastAsia="it-IT"/>
              </w:rPr>
              <w:fldChar w:fldCharType="begin">
                <w:fldData xml:space="preserve">PEVuZE5vdGU+PENpdGU+PEF1dGhvcj5OZXJpPC9BdXRob3I+PFllYXI+MjAyMDwvWWVhcj48UmVj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</w:fldData>
              </w:fldChar>
            </w:r>
            <w:r w:rsidR="008256A6">
              <w:rPr>
                <w:rFonts w:ascii="Times New Roman" w:eastAsia="Times New Roman" w:hAnsi="Times New Roman" w:cs="Times New Roman"/>
                <w:color w:val="000000"/>
                <w:sz w:val="18"/>
                <w:szCs w:val="18"/>
                <w:lang w:val="en-US" w:eastAsia="it-IT"/>
              </w:rPr>
              <w:instrText xml:space="preserve"> ADDIN EN.CITE.DATA </w:instrText>
            </w:r>
            <w:r w:rsidR="008256A6">
              <w:rPr>
                <w:rFonts w:ascii="Times New Roman" w:eastAsia="Times New Roman" w:hAnsi="Times New Roman" w:cs="Times New Roman"/>
                <w:color w:val="000000"/>
                <w:sz w:val="18"/>
                <w:szCs w:val="18"/>
                <w:lang w:val="en-US" w:eastAsia="it-IT"/>
              </w:rPr>
            </w:r>
            <w:r w:rsidR="008256A6">
              <w:rPr>
                <w:rFonts w:ascii="Times New Roman" w:eastAsia="Times New Roman" w:hAnsi="Times New Roman" w:cs="Times New Roman"/>
                <w:color w:val="000000"/>
                <w:sz w:val="18"/>
                <w:szCs w:val="18"/>
                <w:lang w:val="en-US" w:eastAsia="it-IT"/>
              </w:rPr>
              <w:fldChar w:fldCharType="end"/>
            </w:r>
            <w:r w:rsidRPr="00C05C1E">
              <w:rPr>
                <w:rFonts w:ascii="Times New Roman" w:eastAsia="Times New Roman" w:hAnsi="Times New Roman" w:cs="Times New Roman"/>
                <w:color w:val="000000"/>
                <w:sz w:val="18"/>
                <w:szCs w:val="18"/>
                <w:lang w:val="en-US" w:eastAsia="it-IT"/>
              </w:rPr>
            </w:r>
            <w:r w:rsidRPr="00C05C1E">
              <w:rPr>
                <w:rFonts w:ascii="Times New Roman" w:eastAsia="Times New Roman" w:hAnsi="Times New Roman" w:cs="Times New Roman"/>
                <w:color w:val="000000"/>
                <w:sz w:val="18"/>
                <w:szCs w:val="18"/>
                <w:lang w:val="en-US" w:eastAsia="it-IT"/>
              </w:rPr>
              <w:fldChar w:fldCharType="separate"/>
            </w:r>
            <w:r w:rsidR="008256A6">
              <w:rPr>
                <w:rFonts w:ascii="Times New Roman" w:eastAsia="Times New Roman" w:hAnsi="Times New Roman" w:cs="Times New Roman"/>
                <w:noProof/>
                <w:color w:val="000000"/>
                <w:sz w:val="18"/>
                <w:szCs w:val="18"/>
                <w:lang w:val="en-US" w:eastAsia="it-IT"/>
              </w:rPr>
              <w:t>[33]</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OTHER</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665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88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3174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fldData xml:space="preserve">PEVuZE5vdGU+PENpdGU+PEF1dGhvcj5UYXlsb3I8L0F1dGhvcj48WWVhcj4yMDA3PC9ZZWFyPjxS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</w:fldData>
              </w:fldChar>
            </w:r>
            <w:r w:rsidR="00822920">
              <w:rPr>
                <w:rFonts w:ascii="Times New Roman" w:eastAsia="Times New Roman" w:hAnsi="Times New Roman" w:cs="Times New Roman"/>
                <w:color w:val="000000"/>
                <w:sz w:val="18"/>
                <w:szCs w:val="18"/>
                <w:lang w:val="en-US" w:eastAsia="it-IT"/>
              </w:rPr>
              <w:instrText xml:space="preserve"> ADDIN EN.CITE </w:instrText>
            </w:r>
            <w:r w:rsidR="00822920">
              <w:rPr>
                <w:rFonts w:ascii="Times New Roman" w:eastAsia="Times New Roman" w:hAnsi="Times New Roman" w:cs="Times New Roman"/>
                <w:color w:val="000000"/>
                <w:sz w:val="18"/>
                <w:szCs w:val="18"/>
                <w:lang w:val="en-US" w:eastAsia="it-IT"/>
              </w:rPr>
              <w:fldChar w:fldCharType="begin">
                <w:fldData xml:space="preserve">PEVuZE5vdGU+PENpdGU+PEF1dGhvcj5UYXlsb3I8L0F1dGhvcj48WWVhcj4yMDA3PC9ZZWFyPjxS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</w:fldData>
              </w:fldChar>
            </w:r>
            <w:r w:rsidR="00822920">
              <w:rPr>
                <w:rFonts w:ascii="Times New Roman" w:eastAsia="Times New Roman" w:hAnsi="Times New Roman" w:cs="Times New Roman"/>
                <w:color w:val="000000"/>
                <w:sz w:val="18"/>
                <w:szCs w:val="18"/>
                <w:lang w:val="en-US" w:eastAsia="it-IT"/>
              </w:rPr>
              <w:instrText xml:space="preserve"> ADDIN EN.CITE.DATA </w:instrText>
            </w:r>
            <w:r w:rsidR="00822920">
              <w:rPr>
                <w:rFonts w:ascii="Times New Roman" w:eastAsia="Times New Roman" w:hAnsi="Times New Roman" w:cs="Times New Roman"/>
                <w:color w:val="000000"/>
                <w:sz w:val="18"/>
                <w:szCs w:val="18"/>
                <w:lang w:val="en-US" w:eastAsia="it-IT"/>
              </w:rPr>
            </w:r>
            <w:r w:rsidR="00822920">
              <w:rPr>
                <w:rFonts w:ascii="Times New Roman" w:eastAsia="Times New Roman" w:hAnsi="Times New Roman" w:cs="Times New Roman"/>
                <w:color w:val="000000"/>
                <w:sz w:val="18"/>
                <w:szCs w:val="18"/>
                <w:lang w:val="en-US" w:eastAsia="it-IT"/>
              </w:rPr>
              <w:fldChar w:fldCharType="end"/>
            </w:r>
            <w:r w:rsidRPr="00C05C1E">
              <w:rPr>
                <w:rFonts w:ascii="Times New Roman" w:eastAsia="Times New Roman" w:hAnsi="Times New Roman" w:cs="Times New Roman"/>
                <w:color w:val="000000"/>
                <w:sz w:val="18"/>
                <w:szCs w:val="18"/>
                <w:lang w:val="en-US" w:eastAsia="it-IT"/>
              </w:rPr>
            </w:r>
            <w:r w:rsidRPr="00C05C1E">
              <w:rPr>
                <w:rFonts w:ascii="Times New Roman" w:eastAsia="Times New Roman" w:hAnsi="Times New Roman" w:cs="Times New Roman"/>
                <w:color w:val="000000"/>
                <w:sz w:val="18"/>
                <w:szCs w:val="18"/>
                <w:lang w:val="en-US" w:eastAsia="it-IT"/>
              </w:rPr>
              <w:fldChar w:fldCharType="separate"/>
            </w:r>
            <w:r w:rsidR="00822920">
              <w:rPr>
                <w:rFonts w:ascii="Times New Roman" w:eastAsia="Times New Roman" w:hAnsi="Times New Roman" w:cs="Times New Roman"/>
                <w:noProof/>
                <w:color w:val="000000"/>
                <w:sz w:val="18"/>
                <w:szCs w:val="18"/>
                <w:lang w:val="en-US" w:eastAsia="it-IT"/>
              </w:rPr>
              <w:t>[28, 37, 53]</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669T&gt;G</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890*)</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3170A&gt;C</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Hofstra&lt;/Author&gt;&lt;Year&gt;2004&lt;/Year&gt;&lt;RecNum&gt;59&lt;/RecNum&gt;&lt;DisplayText&gt;[15]&lt;/DisplayText&gt;&lt;record&gt;&lt;rec-number&gt;59&lt;/rec-number&gt;&lt;foreign-keys&gt;&lt;key app="EN" db-id="vrp9r2ds6xwswberfaqv0d93dwp2aes9ss2p" timestamp="1586856604"&gt;59&lt;/key&gt;&lt;/foreign-keys&gt;&lt;ref-type name="Journal Article"&gt;17&lt;/ref-type&gt;&lt;contributors&gt;&lt;authors&gt;&lt;author&gt;Hofstra, R. M.&lt;/author&gt;&lt;author&gt;Mulder, I. M.&lt;/author&gt;&lt;author&gt;Vossen, R.&lt;/author&gt;&lt;author&gt;de Koning-Gans, P. A.&lt;/author&gt;&lt;author&gt;Kraak, M.&lt;/author&gt;&lt;author&gt;Ginjaar, I. B.&lt;/author&gt;&lt;author&gt;van der Hout, A. H.&lt;/author&gt;&lt;author&gt;Bakker, E.&lt;/author&gt;&lt;author&gt;Buys, C. H.&lt;/author&gt;&lt;author&gt;van Ommen, G. J.&lt;/author&gt;&lt;author&gt;van Essen, A. J.&lt;/author&gt;&lt;author&gt;den Dunnen, J. T.&lt;/author&gt;&lt;/authors&gt;&lt;/contributors&gt;&lt;auth-address&gt;Department of Medical Genetics, University of Groningen, Groningen, The Netherlands. r.m.w.hofstra@medgen.azg.nl&lt;/auth-address&gt;&lt;titles&gt;&lt;title&gt;DGGE-based whole-gene mutation scanning of the dystrophin gene in Duchenne and Becker muscular dystrophy patients&lt;/title&gt;&lt;secondary-title&gt;Hum Mutat&lt;/secondary-title&gt;&lt;/titles&gt;&lt;periodical&gt;&lt;full-title&gt;Hum Mutat&lt;/full-title&gt;&lt;/periodical&gt;&lt;pages&gt;57-66&lt;/pages&gt;&lt;volume&gt;23&lt;/volume&gt;&lt;number&gt;1&lt;/number&gt;&lt;edition&gt;2003/12/26&lt;/edition&gt;&lt;keywords&gt;&lt;keyword&gt;DNA Mutational Analysis/*methods&lt;/keyword&gt;&lt;keyword&gt;Dystrophin/*genetics&lt;/keyword&gt;&lt;keyword&gt;Electrophoresis, Polyacrylamide Gel&lt;/keyword&gt;&lt;keyword&gt;Heterozygote&lt;/keyword&gt;&lt;keyword&gt;Humans&lt;/keyword&gt;&lt;keyword&gt;Muscular Dystrophy, Duchenne/diagnosis/*genetics&lt;/keyword&gt;&lt;keyword&gt;Point Mutation&lt;/keyword&gt;&lt;keyword&gt;Polymerase Chain Reaction&lt;/keyword&gt;&lt;keyword&gt;Polymorphism, Genetic&lt;/keyword&gt;&lt;keyword&gt;Reproducibility of Results&lt;/keyword&gt;&lt;/keywords&gt;&lt;dates&gt;&lt;year&gt;2004&lt;/year&gt;&lt;pub-dates&gt;&lt;date&gt;Jan&lt;/date&gt;&lt;/pub-dates&gt;&lt;/dates&gt;&lt;isbn&gt;1098-1004 (Electronic)&amp;#xD;1059-7794 (Linking)&lt;/isbn&gt;&lt;accession-num&gt;14695533&lt;/accession-num&gt;&lt;urls&gt;&lt;related-urls&gt;&lt;url&gt;https://www.ncbi.nlm.nih.gov/pubmed/14695533&lt;/url&gt;&lt;/related-urls&gt;&lt;/urls&gt;&lt;electronic-resource-num&gt;10.1002/humu.1028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1</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669T&gt;A</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890*)</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3170A&gt;T</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671A&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89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3168T&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Dolinsky&lt;/Author&gt;&lt;Year&gt;2002&lt;/Year&gt;&lt;RecNum&gt;139&lt;/RecNum&gt;&lt;DisplayText&gt;[12]&lt;/DisplayText&gt;&lt;record&gt;&lt;rec-number&gt;139&lt;/rec-number&gt;&lt;foreign-keys&gt;&lt;key app="EN" db-id="vrp9r2ds6xwswberfaqv0d93dwp2aes9ss2p" timestamp="1587226689"&gt;139&lt;/key&gt;&lt;/foreign-keys&gt;&lt;ref-type name="Journal Article"&gt;17&lt;/ref-type&gt;&lt;contributors&gt;&lt;authors&gt;&lt;author&gt;Dolinsky, L. C.&lt;/author&gt;&lt;author&gt;de Moura-Neto, R. S.&lt;/author&gt;&lt;author&gt;Falcao-Conceicao, D. N.&lt;/author&gt;&lt;/authors&gt;&lt;/contributors&gt;&lt;auth-address&gt;Departamento de Genetica, Instituto de Biologia, Universidade Federal do Rio de Janeiro, RJ, Rio de Janeiro, Brazil. dolinsky@biologia.ufrj.br&lt;/auth-address&gt;&lt;titles&gt;&lt;title&gt;DGGE analysis as a tool to identify point mutations, de novo mutations and carriers of the dystrophin gene&lt;/title&gt;&lt;secondary-title&gt;Neuromuscul Disord&lt;/secondary-title&gt;&lt;/titles&gt;&lt;periodical&gt;&lt;full-title&gt;Neuromuscul Disord&lt;/full-title&gt;&lt;/periodical&gt;&lt;pages&gt;845-8&lt;/pages&gt;&lt;volume&gt;12&lt;/volume&gt;&lt;number&gt;9&lt;/number&gt;&lt;edition&gt;2002/10/26&lt;/edition&gt;&lt;keywords&gt;&lt;keyword&gt;Brazil/epidemiology&lt;/keyword&gt;&lt;keyword&gt;DNA Mutational Analysis&lt;/keyword&gt;&lt;keyword&gt;Dystrophin/*genetics&lt;/keyword&gt;&lt;keyword&gt;Electrophoresis, Polyacrylamide Gel&lt;/keyword&gt;&lt;keyword&gt;Exons&lt;/keyword&gt;&lt;keyword&gt;Female&lt;/keyword&gt;&lt;keyword&gt;Genetic Carrier Screening&lt;/keyword&gt;&lt;keyword&gt;Humans&lt;/keyword&gt;&lt;keyword&gt;Male&lt;/keyword&gt;&lt;keyword&gt;Muscular Dystrophy, Duchenne/*genetics&lt;/keyword&gt;&lt;keyword&gt;Nucleic Acid Denaturation&lt;/keyword&gt;&lt;keyword&gt;Pedigree&lt;/keyword&gt;&lt;keyword&gt;*Point Mutation&lt;/keyword&gt;&lt;keyword&gt;Polymerase Chain Reaction/methods&lt;/keyword&gt;&lt;keyword&gt;Polymorphism, Genetic&lt;/keyword&gt;&lt;/keywords&gt;&lt;dates&gt;&lt;year&gt;2002&lt;/year&gt;&lt;pub-dates&gt;&lt;date&gt;Nov&lt;/date&gt;&lt;/pub-dates&gt;&lt;/dates&gt;&lt;isbn&gt;0960-8966 (Print)&amp;#xD;0960-8966 (Linking)&lt;/isbn&gt;&lt;accession-num&gt;12398835&lt;/accession-num&gt;&lt;urls&gt;&lt;related-urls&gt;&lt;url&gt;https://www.ncbi.nlm.nih.gov/pubmed/12398835&lt;/url&gt;&lt;/related-urls&gt;&lt;/urls&gt;&lt;electronic-resource-num&gt;10.1016/s0960-8966(02)00069-x&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lastRenderedPageBreak/>
              <w:t>2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677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89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3162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701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y90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3138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1</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704C&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902*)</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3135G&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707G&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y90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3132C&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ylor&lt;/Author&gt;&lt;Year&gt;2007&lt;/Year&gt;&lt;RecNum&gt;109&lt;/RecNum&gt;&lt;DisplayText&gt;[28]&lt;/DisplayText&gt;&lt;record&gt;&lt;rec-number&gt;109&lt;/rec-number&gt;&lt;foreign-keys&gt;&lt;key app="EN" db-id="vrp9r2ds6xwswberfaqv0d93dwp2aes9ss2p" timestamp="1587223241"&gt;109&lt;/key&gt;&lt;/foreign-keys&gt;&lt;ref-type name="Journal Article"&gt;17&lt;/ref-type&gt;&lt;contributors&gt;&lt;authors&gt;&lt;author&gt;Taylor, P. J.&lt;/author&gt;&lt;author&gt;Maroulis, S.&lt;/author&gt;&lt;author&gt;Mullan, G. L.&lt;/author&gt;&lt;author&gt;Pedersen, R. L.&lt;/author&gt;&lt;author&gt;Baumli, A.&lt;/author&gt;&lt;author&gt;Elakis, G.&lt;/author&gt;&lt;author&gt;Piras, S.&lt;/author&gt;&lt;author&gt;Walsh, C.&lt;/author&gt;&lt;author&gt;Prosper-Gutierrez, B.&lt;/author&gt;&lt;author&gt;De La Puente-Alonso, F.&lt;/author&gt;&lt;author&gt;Bell, C. G.&lt;/author&gt;&lt;author&gt;Mowat, D. R.&lt;/author&gt;&lt;author&gt;Johnston, H. M.&lt;/author&gt;&lt;author&gt;Buckley, M. F.&lt;/author&gt;&lt;/authors&gt;&lt;/contributors&gt;&lt;auth-address&gt;Molecular and Cytogenetics Unit, Department of Haematology and Genetics, South Eastern Area Laboratory Services, Prince of Wales Hospital, Randwick, Sydney, Australia.&lt;/auth-address&gt;&lt;titles&gt;&lt;title&gt;Measurement of the clinical utility of a combined mutation detection protocol in carriers of Duchenne and Becker muscular dystrophy&lt;/title&gt;&lt;secondary-title&gt;J Med Genet&lt;/secondary-title&gt;&lt;/titles&gt;&lt;periodical&gt;&lt;full-title&gt;J Med Genet&lt;/full-title&gt;&lt;/periodical&gt;&lt;pages&gt;368-72&lt;/pages&gt;&lt;volume&gt;44&lt;/volume&gt;&lt;number&gt;6&lt;/number&gt;&lt;edition&gt;2007/01/30&lt;/edition&gt;&lt;keywords&gt;&lt;keyword&gt;Female&lt;/keyword&gt;&lt;keyword&gt;*Genetic Carrier Screening&lt;/keyword&gt;&lt;keyword&gt;*Heterozygote&lt;/keyword&gt;&lt;keyword&gt;Humans&lt;/keyword&gt;&lt;keyword&gt;Male&lt;/keyword&gt;&lt;keyword&gt;Mothers&lt;/keyword&gt;&lt;keyword&gt;Muscular Dystrophy, Duchenne/diagnosis/*genetics&lt;/keyword&gt;&lt;keyword&gt;Mutation/*genetics&lt;/keyword&gt;&lt;/keywords&gt;&lt;dates&gt;&lt;year&gt;2007&lt;/year&gt;&lt;pub-dates&gt;&lt;date&gt;Jun&lt;/date&gt;&lt;/pub-dates&gt;&lt;/dates&gt;&lt;isbn&gt;1468-6244 (Electronic)&amp;#xD;0022-2593 (Linking)&lt;/isbn&gt;&lt;accession-num&gt;17259292&lt;/accession-num&gt;&lt;urls&gt;&lt;related-urls&gt;&lt;url&gt;https://www.ncbi.nlm.nih.gov/pubmed/17259292&lt;/url&gt;&lt;/related-urls&gt;&lt;/urls&gt;&lt;custom2&gt;PMC2740880&lt;/custom2&gt;&lt;electronic-resource-num&gt;10.1136/jmg.2006.04746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755A&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91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3084T&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Wb2dpYXR6YWtpczwvQXV0aG9yPjxZZWFyPjIwMDc8L1ll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Wb2dpYXR6YWtpczwvQXV0aG9yPjxZZWFyPjIwMDc8L1ll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758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920*)</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3081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776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926*)</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3063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Whittock&lt;/Author&gt;&lt;Year&gt;1997&lt;/Year&gt;&lt;RecNum&gt;133&lt;/RecNum&gt;&lt;DisplayText&gt;[45]&lt;/DisplayText&gt;&lt;record&gt;&lt;rec-number&gt;133&lt;/rec-number&gt;&lt;foreign-keys&gt;&lt;key app="EN" db-id="vrp9r2ds6xwswberfaqv0d93dwp2aes9ss2p" timestamp="1587226689"&gt;133&lt;/key&gt;&lt;/foreign-keys&gt;&lt;ref-type name="Journal Article"&gt;17&lt;/ref-type&gt;&lt;contributors&gt;&lt;authors&gt;&lt;author&gt;Whittock, N. V.&lt;/author&gt;&lt;author&gt;Roberts, R. G.&lt;/author&gt;&lt;author&gt;Mathew, C. G.&lt;/author&gt;&lt;author&gt;Abbs, S. J.&lt;/author&gt;&lt;/authors&gt;&lt;/contributors&gt;&lt;auth-address&gt;Paediatric Research Unit, Guy&amp;apos;s Hospital, London, UK.&lt;/auth-address&gt;&lt;titles&gt;&lt;title&gt;Dystrophin point mutation screening using a multiplexed protein truncation test&lt;/title&gt;&lt;secondary-title&gt;Genet Test&lt;/secondary-title&gt;&lt;/titles&gt;&lt;periodical&gt;&lt;full-title&gt;Genet Test&lt;/full-title&gt;&lt;/periodical&gt;&lt;pages&gt;115-23&lt;/pages&gt;&lt;volume&gt;1&lt;/volume&gt;&lt;number&gt;2&lt;/number&gt;&lt;edition&gt;1997/01/01&lt;/edition&gt;&lt;keywords&gt;&lt;keyword&gt;Amino Acid Sequence&lt;/keyword&gt;&lt;keyword&gt;Base Sequence&lt;/keyword&gt;&lt;keyword&gt;DNA Primers/genetics&lt;/keyword&gt;&lt;keyword&gt;DNA, Complementary/genetics&lt;/keyword&gt;&lt;keyword&gt;Dystrophin/*genetics&lt;/keyword&gt;&lt;keyword&gt;Female&lt;/keyword&gt;&lt;keyword&gt;Genetic Carrier Screening&lt;/keyword&gt;&lt;keyword&gt;Genetic Testing/*methods&lt;/keyword&gt;&lt;keyword&gt;Humans&lt;/keyword&gt;&lt;keyword&gt;Male&lt;/keyword&gt;&lt;keyword&gt;Muscular Dystrophies/*genetics&lt;/keyword&gt;&lt;keyword&gt;Open Reading Frames&lt;/keyword&gt;&lt;keyword&gt;*Point Mutation&lt;/keyword&gt;&lt;keyword&gt;Reverse Transcriptase Polymerase Chain Reaction/methods&lt;/keyword&gt;&lt;/keywords&gt;&lt;dates&gt;&lt;year&gt;1997&lt;/year&gt;&lt;/dates&gt;&lt;isbn&gt;1090-6576 (Print)&amp;#xD;1090-6576 (Linking)&lt;/isbn&gt;&lt;accession-num&gt;10464635&lt;/accession-num&gt;&lt;urls&gt;&lt;related-urls&gt;&lt;url&gt;https://www.ncbi.nlm.nih.gov/pubmed/10464635&lt;/url&gt;&lt;/related-urls&gt;&lt;/urls&gt;&lt;electronic-resource-num&gt;10.1089/gte.1997.1.11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788A&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930*)</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3051T&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008256A6">
              <w:rPr>
                <w:rFonts w:ascii="Times New Roman" w:eastAsia="Times New Roman" w:hAnsi="Times New Roman" w:cs="Times New Roman"/>
                <w:color w:val="000000"/>
                <w:sz w:val="18"/>
                <w:szCs w:val="18"/>
                <w:lang w:val="it-IT" w:eastAsia="it-IT"/>
              </w:rPr>
              <w:instrText xml:space="preserve"> ADDIN EN.CITE &lt;EndNote&gt;&lt;Cite&gt;&lt;Author&gt;Prior&lt;/Author&gt;&lt;Year&gt;2005&lt;/Year&gt;&lt;RecNum&gt;58&lt;/RecNum&gt;&lt;DisplayText&gt;[34]&lt;/DisplayText&gt;&lt;record&gt;&lt;rec-number&gt;58&lt;/rec-number&gt;&lt;foreign-keys&gt;&lt;key app="EN" db-id="vrp9r2ds6xwswberfaqv0d93dwp2aes9ss2p" timestamp="1586856604"&gt;58&lt;/key&gt;&lt;/foreign-keys&gt;&lt;ref-type name="Journal Article"&gt;17&lt;/ref-type&gt;&lt;contributors&gt;&lt;authors&gt;&lt;author&gt;Prior, T. W.&lt;/author&gt;&lt;author&gt;Bridgeman, S. J.&lt;/author&gt;&lt;/authors&gt;&lt;/contributors&gt;&lt;auth-address&gt;Department of Pathology, The Ohio State University, 125 Hamilton Hall, 1645 Neil Ave., Columbus, Ohio 43210, USA. prior-1@medctr.osu.edu&lt;/auth-address&gt;&lt;titles&gt;&lt;title&gt;Experience and strategy for the molecular testing of Duchenne muscular dystrophy&lt;/title&gt;&lt;secondary-title&gt;J Mol Diagn&lt;/secondary-title&gt;&lt;/titles&gt;&lt;periodical&gt;&lt;full-title&gt;J Mol Diagn&lt;/full-title&gt;&lt;/periodical&gt;&lt;pages&gt;317-26&lt;/pages&gt;&lt;volume&gt;7&lt;/volume&gt;&lt;number&gt;3&lt;/number&gt;&lt;edition&gt;2005/07/29&lt;/edition&gt;&lt;keywords&gt;&lt;keyword&gt;Dystrophin/*genetics&lt;/keyword&gt;&lt;keyword&gt;Female&lt;/keyword&gt;&lt;keyword&gt;Genetic Testing&lt;/keyword&gt;&lt;keyword&gt;Humans&lt;/keyword&gt;&lt;keyword&gt;Male&lt;/keyword&gt;&lt;keyword&gt;Muscular Dystrophies/*diagnosis/*genetics&lt;/keyword&gt;&lt;keyword&gt;Pedigree&lt;/keyword&gt;&lt;keyword&gt;Point Mutation&lt;/keyword&gt;&lt;keyword&gt;Prenatal Diagnosis&lt;/keyword&gt;&lt;/keywords&gt;&lt;dates&gt;&lt;year&gt;2005&lt;/year&gt;&lt;pub-dates&gt;&lt;date&gt;Aug&lt;/date&gt;&lt;/pub-dates&gt;&lt;/dates&gt;&lt;isbn&gt;1525-1578 (Print)&amp;#xD;1525-1578 (Linking)&lt;/isbn&gt;&lt;accession-num&gt;16049303&lt;/accession-num&gt;&lt;urls&gt;&lt;related-urls&gt;&lt;url&gt;https://www.ncbi.nlm.nih.gov/pubmed/16049303&lt;/url&gt;&lt;/related-urls&gt;&lt;/urls&gt;&lt;custom2&gt;PMC1867542&lt;/custom2&gt;&lt;electronic-resource-num&gt;10.1016/S1525-1578(10)60560-0&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791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93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3048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Roberts&lt;/Author&gt;&lt;Year&gt;1992&lt;/Year&gt;&lt;RecNum&gt;8&lt;/RecNum&gt;&lt;DisplayText&gt;[58]&lt;/DisplayText&gt;&lt;record&gt;&lt;rec-number&gt;8&lt;/rec-number&gt;&lt;foreign-keys&gt;&lt;key app="EN" db-id="vrp9r2ds6xwswberfaqv0d93dwp2aes9ss2p" timestamp="1586852278"&gt;8&lt;/key&gt;&lt;/foreign-keys&gt;&lt;ref-type name="Journal Article"&gt;17&lt;/ref-type&gt;&lt;contributors&gt;&lt;authors&gt;&lt;author&gt;Roberts, R. G.&lt;/author&gt;&lt;author&gt;Bobrow, M.&lt;/author&gt;&lt;author&gt;Bentley, D. R.&lt;/author&gt;&lt;/authors&gt;&lt;/contributors&gt;&lt;auth-address&gt;Paediatric Research Unit, United Medical School, Guy&amp;apos;s Campus, London, United Kingdom.&lt;/auth-address&gt;&lt;titles&gt;&lt;title&gt;Point mutations in the dystrophin gene&lt;/title&gt;&lt;secondary-title&gt;Proc Natl Acad Sci U S A&lt;/secondary-title&gt;&lt;/titles&gt;&lt;periodical&gt;&lt;full-title&gt;Proc Natl Acad Sci U S A&lt;/full-title&gt;&lt;/periodical&gt;&lt;pages&gt;2331-5&lt;/pages&gt;&lt;volume&gt;89&lt;/volume&gt;&lt;number&gt;6&lt;/number&gt;&lt;edition&gt;1992/03/15&lt;/edition&gt;&lt;keywords&gt;&lt;keyword&gt;Adolescent&lt;/keyword&gt;&lt;keyword&gt;Base Sequence&lt;/keyword&gt;&lt;keyword&gt;Child&lt;/keyword&gt;&lt;keyword&gt;Chromosome Deletion&lt;/keyword&gt;&lt;keyword&gt;Dystrophin/*genetics&lt;/keyword&gt;&lt;keyword&gt;Female&lt;/keyword&gt;&lt;keyword&gt;Genetic Variation&lt;/keyword&gt;&lt;keyword&gt;Humans&lt;/keyword&gt;&lt;keyword&gt;Lymphocytes/physiology&lt;/keyword&gt;&lt;keyword&gt;Male&lt;/keyword&gt;&lt;keyword&gt;Molecular Sequence Data&lt;/keyword&gt;&lt;keyword&gt;Muscular Dystrophies/*genetics&lt;/keyword&gt;&lt;keyword&gt;*Mutation&lt;/keyword&gt;&lt;keyword&gt;Pedigree&lt;/keyword&gt;&lt;keyword&gt;Polymerase Chain Reaction/methods&lt;/keyword&gt;&lt;keyword&gt;RNA, Messenger/blood/genetics/isolation &amp;amp; purification&lt;/keyword&gt;&lt;keyword&gt;Transcription, Genetic&lt;/keyword&gt;&lt;/keywords&gt;&lt;dates&gt;&lt;year&gt;1992&lt;/year&gt;&lt;pub-dates&gt;&lt;date&gt;Mar 15&lt;/date&gt;&lt;/pub-dates&gt;&lt;/dates&gt;&lt;isbn&gt;0027-8424 (Print)&amp;#xD;0027-8424 (Linking)&lt;/isbn&gt;&lt;accession-num&gt;1549596&lt;/accession-num&gt;&lt;urls&gt;&lt;related-urls&gt;&lt;url&gt;https://www.ncbi.nlm.nih.gov/pubmed/1549596&lt;/url&gt;&lt;/related-urls&gt;&lt;/urls&gt;&lt;custom2&gt;PMC48651&lt;/custom2&gt;&lt;electronic-resource-num&gt;10.1073/pnas.89.6.233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1</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797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93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503042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edlackova&lt;/Author&gt;&lt;Year&gt;2009&lt;/Year&gt;&lt;RecNum&gt;34&lt;/RecNum&gt;&lt;DisplayText&gt;[10]&lt;/DisplayText&gt;&lt;record&gt;&lt;rec-number&gt;34&lt;/rec-number&gt;&lt;foreign-keys&gt;&lt;key app="EN" db-id="vrp9r2ds6xwswberfaqv0d93dwp2aes9ss2p" timestamp="1586855852"&gt;34&lt;/key&gt;&lt;/foreign-keys&gt;&lt;ref-type name="Journal Article"&gt;17&lt;/ref-type&gt;&lt;contributors&gt;&lt;authors&gt;&lt;author&gt;Sedlackova, J.&lt;/author&gt;&lt;author&gt;Vondracek, P.&lt;/author&gt;&lt;author&gt;Hermanova, M.&lt;/author&gt;&lt;author&gt;Zamecnik, J.&lt;/author&gt;&lt;author&gt;Hruba, Z.&lt;/author&gt;&lt;author&gt;Haberlova, J.&lt;/author&gt;&lt;author&gt;Kraus, J.&lt;/author&gt;&lt;author&gt;Marikova, T.&lt;/author&gt;&lt;author&gt;Hedvicakova, P.&lt;/author&gt;&lt;author&gt;Vohanka, S.&lt;/author&gt;&lt;author&gt;Fajkusova, L.&lt;/author&gt;&lt;/authors&gt;&lt;/contributors&gt;&lt;auth-address&gt;Centre of Molecular Biology and Gene Therapy, University Hospital Brno and Masaryk University, Brno, Czech Republic.&lt;/auth-address&gt;&lt;titles&gt;&lt;title&gt;Point mutations in Czech DMD/BMD patients and their phenotypic outcome&lt;/title&gt;&lt;secondary-title&gt;Neuromuscul Disord&lt;/secondary-title&gt;&lt;/titles&gt;&lt;periodical&gt;&lt;full-title&gt;Neuromuscul Disord&lt;/full-title&gt;&lt;/periodical&gt;&lt;pages&gt;749-53&lt;/pages&gt;&lt;volume&gt;19&lt;/volume&gt;&lt;number&gt;11&lt;/number&gt;&lt;edition&gt;2009/09/29&lt;/edition&gt;&lt;keywords&gt;&lt;keyword&gt;Base Sequence&lt;/keyword&gt;&lt;keyword&gt;Czech Republic&lt;/keyword&gt;&lt;keyword&gt;DNA Mutational Analysis/methods&lt;/keyword&gt;&lt;keyword&gt;Dystrophin/*genetics/metabolism&lt;/keyword&gt;&lt;keyword&gt;Exons&lt;/keyword&gt;&lt;keyword&gt;Female&lt;/keyword&gt;&lt;keyword&gt;Humans&lt;/keyword&gt;&lt;keyword&gt;Male&lt;/keyword&gt;&lt;keyword&gt;Molecular Sequence Data&lt;/keyword&gt;&lt;keyword&gt;Muscular Dystrophy, Duchenne/*genetics&lt;/keyword&gt;&lt;keyword&gt;*Phenotype&lt;/keyword&gt;&lt;keyword&gt;*Point Mutation&lt;/keyword&gt;&lt;keyword&gt;RNA, Messenger/metabolism&lt;/keyword&gt;&lt;/keywords&gt;&lt;dates&gt;&lt;year&gt;2009&lt;/year&gt;&lt;pub-dates&gt;&lt;date&gt;Nov&lt;/date&gt;&lt;/pub-dates&gt;&lt;/dates&gt;&lt;isbn&gt;1873-2364 (Electronic)&amp;#xD;0960-8966 (Linking)&lt;/isbn&gt;&lt;accession-num&gt;19783145&lt;/accession-num&gt;&lt;urls&gt;&lt;related-urls&gt;&lt;url&gt;https://www.ncbi.nlm.nih.gov/pubmed/19783145&lt;/url&gt;&lt;/related-urls&gt;&lt;/urls&gt;&lt;electronic-resource-num&gt;10.1016/j.nmd.2009.08.01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2</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816T&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93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90414A&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YdTwvQXV0aG9yPjxZZWFyPjIwMTg8L1llYXI+PFJlY051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YdTwvQXV0aG9yPjxZZWFyPjIwMTg8L1llYXI+PFJlY051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2</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832T&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944*)</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90398A&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2</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832T&gt;G</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944*)</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90398A&gt;C</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XZWk8L0F1dGhvcj48WWVhcj4yMDE0PC9ZZWFyPjxSZWNO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XZWk8L0F1dGhvcj48WWVhcj4yMDE0PC9ZZWFyPjxSZWNO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2</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833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94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90397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itnik&lt;/Author&gt;&lt;Year&gt;1997&lt;/Year&gt;&lt;RecNum&gt;108&lt;/RecNum&gt;&lt;DisplayText&gt;[14]&lt;/DisplayText&gt;&lt;record&gt;&lt;rec-number&gt;108&lt;/rec-number&gt;&lt;foreign-keys&gt;&lt;key app="EN" db-id="vrp9r2ds6xwswberfaqv0d93dwp2aes9ss2p" timestamp="1587223241"&gt;108&lt;/key&gt;&lt;/foreign-keys&gt;&lt;ref-type name="Journal Article"&gt;17&lt;/ref-type&gt;&lt;contributors&gt;&lt;authors&gt;&lt;author&gt;Sitnik, R.&lt;/author&gt;&lt;author&gt;Campiotto, S.&lt;/author&gt;&lt;author&gt;Vainzof, M.&lt;/author&gt;&lt;author&gt;Pavanello, R. C.&lt;/author&gt;&lt;author&gt;Takata, R. I.&lt;/author&gt;&lt;author&gt;Zatz, M.&lt;/author&gt;&lt;author&gt;Passos-Bueno, M. R.&lt;/author&gt;&lt;/authors&gt;&lt;/contributors&gt;&lt;auth-address&gt;Departamento de Biologia, Instituto de Biociencias, University of Sao Paulo, Brazil.&lt;/auth-address&gt;&lt;titles&gt;&lt;title&gt;Novel point mutations in the dystrophin gene&lt;/title&gt;&lt;secondary-title&gt;Hum Mutat&lt;/secondary-title&gt;&lt;/titles&gt;&lt;periodical&gt;&lt;full-title&gt;Hum Mutat&lt;/full-title&gt;&lt;/periodical&gt;&lt;pages&gt;217-22&lt;/pages&gt;&lt;volume&gt;10&lt;/volume&gt;&lt;number&gt;3&lt;/number&gt;&lt;edition&gt;1997/01/01&lt;/edition&gt;&lt;keywords&gt;&lt;keyword&gt;Dystrophin/chemistry/*genetics&lt;/keyword&gt;&lt;keyword&gt;Gene Deletion&lt;/keyword&gt;&lt;keyword&gt;Genetic Testing&lt;/keyword&gt;&lt;keyword&gt;Humans&lt;/keyword&gt;&lt;keyword&gt;Male&lt;/keyword&gt;&lt;keyword&gt;Muscular Dystrophies/etiology/genetics&lt;/keyword&gt;&lt;keyword&gt;*Point Mutation&lt;/keyword&gt;&lt;keyword&gt;Polymorphism, Genetic&lt;/keyword&gt;&lt;keyword&gt;Polymorphism, Single-Stranded Conformational&lt;/keyword&gt;&lt;/keywords&gt;&lt;dates&gt;&lt;year&gt;1997&lt;/year&gt;&lt;/dates&gt;&lt;isbn&gt;1059-7794 (Print)&amp;#xD;1059-7794 (Linking)&lt;/isbn&gt;&lt;accession-num&gt;9298822&lt;/accession-num&gt;&lt;urls&gt;&lt;related-urls&gt;&lt;url&gt;https://www.ncbi.nlm.nih.gov/pubmed/9298822&lt;/url&gt;&lt;/related-urls&gt;&lt;/urls&gt;&lt;electronic-resource-num&gt;10.1002/(SICI)1098-1004(1997)10:3&amp;lt;217::AID-HUMU7&amp;gt;3.0.CO;2-F&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2</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836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946*)</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90394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Guo&lt;/Author&gt;&lt;Year&gt;2015&lt;/Year&gt;&lt;RecNum&gt;154&lt;/RecNum&gt;&lt;DisplayText&gt;[23]&lt;/DisplayText&gt;&lt;record&gt;&lt;rec-number&gt;154&lt;/rec-number&gt;&lt;foreign-keys&gt;&lt;key app="EN" db-id="vrp9r2ds6xwswberfaqv0d93dwp2aes9ss2p" timestamp="1587226913"&gt;154&lt;/key&gt;&lt;/foreign-keys&gt;&lt;ref-type name="Journal Article"&gt;17&lt;/ref-type&gt;&lt;contributors&gt;&lt;authors&gt;&lt;author&gt;Guo, R.&lt;/author&gt;&lt;author&gt;Zhu, G.&lt;/author&gt;&lt;author&gt;Zhu, H.&lt;/author&gt;&lt;author&gt;Ma, R.&lt;/author&gt;&lt;author&gt;Peng, Y.&lt;/author&gt;&lt;author&gt;Liang, D.&lt;/author&gt;&lt;author&gt;Wu, L.&lt;/author&gt;&lt;/authors&gt;&lt;/contributors&gt;&lt;auth-address&gt;State Key Laboratory of Medical Genetics, Central South University, Changsha, Hunan, China.&amp;#xD;Hunan Jiahui Genetics Hospital, Changsha, Hunan, China.&lt;/auth-address&gt;&lt;titles&gt;&lt;title&gt;DMD mutation spectrum analysis in 613 Chinese patients with dystrophinopathy&lt;/title&gt;&lt;secondary-title&gt;J Hum Genet&lt;/secondary-title&gt;&lt;/titles&gt;&lt;periodical&gt;&lt;full-title&gt;J Hum Genet&lt;/full-title&gt;&lt;/periodical&gt;&lt;pages&gt;435-42&lt;/pages&gt;&lt;volume&gt;60&lt;/volume&gt;&lt;number&gt;8&lt;/number&gt;&lt;edition&gt;2015/05/15&lt;/edition&gt;&lt;keywords&gt;&lt;keyword&gt;Asian Continental Ancestry Group/*genetics&lt;/keyword&gt;&lt;keyword&gt;Child, Preschool&lt;/keyword&gt;&lt;keyword&gt;China/epidemiology&lt;/keyword&gt;&lt;keyword&gt;Cohort Studies&lt;/keyword&gt;&lt;keyword&gt;DNA Mutational Analysis&lt;/keyword&gt;&lt;keyword&gt;Dystrophin/*genetics&lt;/keyword&gt;&lt;keyword&gt;Female&lt;/keyword&gt;&lt;keyword&gt;Genetic Association Studies&lt;/keyword&gt;&lt;keyword&gt;Humans&lt;/keyword&gt;&lt;keyword&gt;Male&lt;/keyword&gt;&lt;keyword&gt;Multiplex Polymerase Chain Reaction&lt;/keyword&gt;&lt;keyword&gt;Muscular Dystrophy, Duchenne/epidemiology/*genetics&lt;/keyword&gt;&lt;/keywords&gt;&lt;dates&gt;&lt;year&gt;2015&lt;/year&gt;&lt;pub-dates&gt;&lt;date&gt;Aug&lt;/date&gt;&lt;/pub-dates&gt;&lt;/dates&gt;&lt;isbn&gt;1435-232X (Electronic)&amp;#xD;1434-5161 (Linking)&lt;/isbn&gt;&lt;accession-num&gt;25972034&lt;/accession-num&gt;&lt;urls&gt;&lt;related-urls&gt;&lt;url&gt;https://www.ncbi.nlm.nih.gov/pubmed/25972034&lt;/url&gt;&lt;/related-urls&gt;&lt;/urls&gt;&lt;electronic-resource-num&gt;10.1038/jhg.2015.4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2</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861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954*)</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90369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2</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862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954*)</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90368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2</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866C&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956*)</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90364G&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XYW5nPC9BdXRob3I+PFllYXI+MjAxNzwvWWVhcj48UmVj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XYW5nPC9BdXRob3I+PFllYXI+MjAxNzwvWWVhcj48UmVj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2</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869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957*)</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90361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YXlsb3I8L0F1dGhvcj48WWVhcj4yMDA3PC9ZZWFyPjxS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</w:fldData>
              </w:fldChar>
            </w:r>
            <w:r w:rsidR="00822920">
              <w:rPr>
                <w:rFonts w:ascii="Times New Roman" w:eastAsia="Times New Roman" w:hAnsi="Times New Roman" w:cs="Times New Roman"/>
                <w:color w:val="000000"/>
                <w:sz w:val="18"/>
                <w:szCs w:val="18"/>
                <w:lang w:val="it-IT" w:eastAsia="it-IT"/>
              </w:rPr>
              <w:instrText xml:space="preserve"> ADDIN EN.CITE </w:instrText>
            </w:r>
            <w:r w:rsidR="00822920">
              <w:rPr>
                <w:rFonts w:ascii="Times New Roman" w:eastAsia="Times New Roman" w:hAnsi="Times New Roman" w:cs="Times New Roman"/>
                <w:color w:val="000000"/>
                <w:sz w:val="18"/>
                <w:szCs w:val="18"/>
                <w:lang w:val="it-IT" w:eastAsia="it-IT"/>
              </w:rPr>
              <w:fldChar w:fldCharType="begin">
                <w:fldData xml:space="preserve">PEVuZE5vdGU+PENpdGU+PEF1dGhvcj5UYXlsb3I8L0F1dGhvcj48WWVhcj4yMDA3PC9ZZWFyPjxS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</w:fldData>
              </w:fldChar>
            </w:r>
            <w:r w:rsidR="00822920">
              <w:rPr>
                <w:rFonts w:ascii="Times New Roman" w:eastAsia="Times New Roman" w:hAnsi="Times New Roman" w:cs="Times New Roman"/>
                <w:color w:val="000000"/>
                <w:sz w:val="18"/>
                <w:szCs w:val="18"/>
                <w:lang w:val="it-IT" w:eastAsia="it-IT"/>
              </w:rPr>
              <w:instrText xml:space="preserve"> ADDIN EN.CITE.DATA </w:instrText>
            </w:r>
            <w:r w:rsidR="00822920">
              <w:rPr>
                <w:rFonts w:ascii="Times New Roman" w:eastAsia="Times New Roman" w:hAnsi="Times New Roman" w:cs="Times New Roman"/>
                <w:color w:val="000000"/>
                <w:sz w:val="18"/>
                <w:szCs w:val="18"/>
                <w:lang w:val="it-IT" w:eastAsia="it-IT"/>
              </w:rPr>
            </w:r>
            <w:r w:rsidR="00822920">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2920">
              <w:rPr>
                <w:rFonts w:ascii="Times New Roman" w:eastAsia="Times New Roman" w:hAnsi="Times New Roman" w:cs="Times New Roman"/>
                <w:noProof/>
                <w:color w:val="000000"/>
                <w:sz w:val="18"/>
                <w:szCs w:val="18"/>
                <w:lang w:val="it-IT" w:eastAsia="it-IT"/>
              </w:rPr>
              <w:t>[3, 2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2</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873C&gt;G</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958*)</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90357G&gt;C</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ylor&lt;/Author&gt;&lt;Year&gt;2007&lt;/Year&gt;&lt;RecNum&gt;109&lt;/RecNum&gt;&lt;DisplayText&gt;[28]&lt;/DisplayText&gt;&lt;record&gt;&lt;rec-number&gt;109&lt;/rec-number&gt;&lt;foreign-keys&gt;&lt;key app="EN" db-id="vrp9r2ds6xwswberfaqv0d93dwp2aes9ss2p" timestamp="1587223241"&gt;109&lt;/key&gt;&lt;/foreign-keys&gt;&lt;ref-type name="Journal Article"&gt;17&lt;/ref-type&gt;&lt;contributors&gt;&lt;authors&gt;&lt;author&gt;Taylor, P. J.&lt;/author&gt;&lt;author&gt;Maroulis, S.&lt;/author&gt;&lt;author&gt;Mullan, G. L.&lt;/author&gt;&lt;author&gt;Pedersen, R. L.&lt;/author&gt;&lt;author&gt;Baumli, A.&lt;/author&gt;&lt;author&gt;Elakis, G.&lt;/author&gt;&lt;author&gt;Piras, S.&lt;/author&gt;&lt;author&gt;Walsh, C.&lt;/author&gt;&lt;author&gt;Prosper-Gutierrez, B.&lt;/author&gt;&lt;author&gt;De La Puente-Alonso, F.&lt;/author&gt;&lt;author&gt;Bell, C. G.&lt;/author&gt;&lt;author&gt;Mowat, D. R.&lt;/author&gt;&lt;author&gt;Johnston, H. M.&lt;/author&gt;&lt;author&gt;Buckley, M. F.&lt;/author&gt;&lt;/authors&gt;&lt;/contributors&gt;&lt;auth-address&gt;Molecular and Cytogenetics Unit, Department of Haematology and Genetics, South Eastern Area Laboratory Services, Prince of Wales Hospital, Randwick, Sydney, Australia.&lt;/auth-address&gt;&lt;titles&gt;&lt;title&gt;Measurement of the clinical utility of a combined mutation detection protocol in carriers of Duchenne and Becker muscular dystrophy&lt;/title&gt;&lt;secondary-title&gt;J Med Genet&lt;/secondary-title&gt;&lt;/titles&gt;&lt;periodical&gt;&lt;full-title&gt;J Med Genet&lt;/full-title&gt;&lt;/periodical&gt;&lt;pages&gt;368-72&lt;/pages&gt;&lt;volume&gt;44&lt;/volume&gt;&lt;number&gt;6&lt;/number&gt;&lt;edition&gt;2007/01/30&lt;/edition&gt;&lt;keywords&gt;&lt;keyword&gt;Female&lt;/keyword&gt;&lt;keyword&gt;*Genetic Carrier Screening&lt;/keyword&gt;&lt;keyword&gt;*Heterozygote&lt;/keyword&gt;&lt;keyword&gt;Humans&lt;/keyword&gt;&lt;keyword&gt;Male&lt;/keyword&gt;&lt;keyword&gt;Mothers&lt;/keyword&gt;&lt;keyword&gt;Muscular Dystrophy, Duchenne/diagnosis/*genetics&lt;/keyword&gt;&lt;keyword&gt;Mutation/*genetics&lt;/keyword&gt;&lt;/keywords&gt;&lt;dates&gt;&lt;year&gt;2007&lt;/year&gt;&lt;pub-dates&gt;&lt;date&gt;Jun&lt;/date&gt;&lt;/pub-dates&gt;&lt;/dates&gt;&lt;isbn&gt;1468-6244 (Electronic)&amp;#xD;0022-2593 (Linking)&lt;/isbn&gt;&lt;accession-num&gt;17259292&lt;/accession-num&gt;&lt;urls&gt;&lt;related-urls&gt;&lt;url&gt;https://www.ncbi.nlm.nih.gov/pubmed/17259292&lt;/url&gt;&lt;/related-urls&gt;&lt;/urls&gt;&lt;custom2&gt;PMC2740880&lt;/custom2&gt;&lt;electronic-resource-num&gt;10.1136/jmg.2006.04746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2</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916T&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972*)</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90314A&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2</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926G&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976*)</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90304C&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BbGNhbnRhcmEtT3J0aWdvemE8L0F1dGhvcj48WWVhcj4y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BbGNhbnRhcmEtT3J0aWdvemE8L0F1dGhvcj48WWVhcj4y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6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2</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929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977*)</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90301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Almomani&lt;/Author&gt;&lt;Year&gt;2009&lt;/Year&gt;&lt;RecNum&gt;131&lt;/RecNum&gt;&lt;DisplayText&gt;[47]&lt;/DisplayText&gt;&lt;record&gt;&lt;rec-number&gt;131&lt;/rec-number&gt;&lt;foreign-keys&gt;&lt;key app="EN" db-id="vrp9r2ds6xwswberfaqv0d93dwp2aes9ss2p" timestamp="1587226689"&gt;131&lt;/key&gt;&lt;/foreign-keys&gt;&lt;ref-type name="Journal Article"&gt;17&lt;/ref-type&gt;&lt;contributors&gt;&lt;authors&gt;&lt;author&gt;Almomani, R.&lt;/author&gt;&lt;author&gt;van der Stoep, N.&lt;/author&gt;&lt;author&gt;Bakker, E.&lt;/author&gt;&lt;author&gt;den Dunnen, J. T.&lt;/author&gt;&lt;author&gt;Breuning, M. H.&lt;/author&gt;&lt;author&gt;Ginjaar, I. B.&lt;/author&gt;&lt;/authors&gt;&lt;/contributors&gt;&lt;auth-address&gt;Center for Human and Clinical Genetics, LUMC, Einthovenweg 20, Leiden, The Netherlands. r.al_momani.kg@lumc.nl&lt;/auth-address&gt;&lt;titles&gt;&lt;title&gt;Rapid and cost effective detection of small mutations in the DMD gene by high resolution melting curve analysis&lt;/title&gt;&lt;secondary-title&gt;Neuromuscul Disord&lt;/secondary-title&gt;&lt;/titles&gt;&lt;periodical&gt;&lt;full-title&gt;Neuromuscul Disord&lt;/full-title&gt;&lt;/periodical&gt;&lt;pages&gt;383-90&lt;/pages&gt;&lt;volume&gt;19&lt;/volume&gt;&lt;number&gt;6&lt;/number&gt;&lt;edition&gt;2009/05/05&lt;/edition&gt;&lt;keywords&gt;&lt;keyword&gt;Adult&lt;/keyword&gt;&lt;keyword&gt;Child&lt;/keyword&gt;&lt;keyword&gt;DNA Mutational Analysis/economics/*methods&lt;/keyword&gt;&lt;keyword&gt;Dystrophin/*genetics&lt;/keyword&gt;&lt;keyword&gt;Female&lt;/keyword&gt;&lt;keyword&gt;Genetic Variation&lt;/keyword&gt;&lt;keyword&gt;Heterozygote&lt;/keyword&gt;&lt;keyword&gt;Humans&lt;/keyword&gt;&lt;keyword&gt;Male&lt;/keyword&gt;&lt;keyword&gt;Muscular Dystrophy, Duchenne/genetics&lt;/keyword&gt;&lt;keyword&gt;*Mutation&lt;/keyword&gt;&lt;keyword&gt;Polymerase Chain Reaction&lt;/keyword&gt;&lt;keyword&gt;Temperature&lt;/keyword&gt;&lt;keyword&gt;Time Factors&lt;/keyword&gt;&lt;keyword&gt;*Transition Temperature&lt;/keyword&gt;&lt;/keywords&gt;&lt;dates&gt;&lt;year&gt;2009&lt;/year&gt;&lt;pub-dates&gt;&lt;date&gt;Jun&lt;/date&gt;&lt;/pub-dates&gt;&lt;/dates&gt;&lt;isbn&gt;1873-2364 (Electronic)&amp;#xD;0960-8966 (Linking)&lt;/isbn&gt;&lt;accession-num&gt;19409785&lt;/accession-num&gt;&lt;urls&gt;&lt;related-urls&gt;&lt;url&gt;https://www.ncbi.nlm.nih.gov/pubmed/19409785&lt;/url&gt;&lt;/related-urls&gt;&lt;/urls&gt;&lt;electronic-resource-num&gt;10.1016/j.nmd.2009.03.00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2</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941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98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90289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2</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947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98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90283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cGl0YWxpPC9BdXRob3I+PFllYXI+MjAwOTwvWWVhcj48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cGl0YWxpPC9BdXRob3I+PFllYXI+MjAwOTwvWWVhcj48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954T&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98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6823A&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008256A6">
              <w:rPr>
                <w:rFonts w:ascii="Times New Roman" w:eastAsia="Times New Roman" w:hAnsi="Times New Roman" w:cs="Times New Roman"/>
                <w:color w:val="000000"/>
                <w:sz w:val="18"/>
                <w:szCs w:val="18"/>
                <w:lang w:val="it-IT" w:eastAsia="it-IT"/>
              </w:rPr>
              <w:instrText xml:space="preserve"> ADDIN EN.CITE &lt;EndNote&gt;&lt;Cite&gt;&lt;Author&gt;Prior&lt;/Author&gt;&lt;Year&gt;2005&lt;/Year&gt;&lt;RecNum&gt;58&lt;/RecNum&gt;&lt;DisplayText&gt;[34]&lt;/DisplayText&gt;&lt;record&gt;&lt;rec-number&gt;58&lt;/rec-number&gt;&lt;foreign-keys&gt;&lt;key app="EN" db-id="vrp9r2ds6xwswberfaqv0d93dwp2aes9ss2p" timestamp="1586856604"&gt;58&lt;/key&gt;&lt;/foreign-keys&gt;&lt;ref-type name="Journal Article"&gt;17&lt;/ref-type&gt;&lt;contributors&gt;&lt;authors&gt;&lt;author&gt;Prior, T. W.&lt;/author&gt;&lt;author&gt;Bridgeman, S. J.&lt;/author&gt;&lt;/authors&gt;&lt;/contributors&gt;&lt;auth-address&gt;Department of Pathology, The Ohio State University, 125 Hamilton Hall, 1645 Neil Ave., Columbus, Ohio 43210, USA. prior-1@medctr.osu.edu&lt;/auth-address&gt;&lt;titles&gt;&lt;title&gt;Experience and strategy for the molecular testing of Duchenne muscular dystrophy&lt;/title&gt;&lt;secondary-title&gt;J Mol Diagn&lt;/secondary-title&gt;&lt;/titles&gt;&lt;periodical&gt;&lt;full-title&gt;J Mol Diagn&lt;/full-title&gt;&lt;/periodical&gt;&lt;pages&gt;317-26&lt;/pages&gt;&lt;volume&gt;7&lt;/volume&gt;&lt;number&gt;3&lt;/number&gt;&lt;edition&gt;2005/07/29&lt;/edition&gt;&lt;keywords&gt;&lt;keyword&gt;Dystrophin/*genetics&lt;/keyword&gt;&lt;keyword&gt;Female&lt;/keyword&gt;&lt;keyword&gt;Genetic Testing&lt;/keyword&gt;&lt;keyword&gt;Humans&lt;/keyword&gt;&lt;keyword&gt;Male&lt;/keyword&gt;&lt;keyword&gt;Muscular Dystrophies/*diagnosis/*genetics&lt;/keyword&gt;&lt;keyword&gt;Pedigree&lt;/keyword&gt;&lt;keyword&gt;Point Mutation&lt;/keyword&gt;&lt;keyword&gt;Prenatal Diagnosis&lt;/keyword&gt;&lt;/keywords&gt;&lt;dates&gt;&lt;year&gt;2005&lt;/year&gt;&lt;pub-dates&gt;&lt;date&gt;Aug&lt;/date&gt;&lt;/pub-dates&gt;&lt;/dates&gt;&lt;isbn&gt;1525-1578 (Print)&amp;#xD;1525-1578 (Linking)&lt;/isbn&gt;&lt;accession-num&gt;16049303&lt;/accession-num&gt;&lt;urls&gt;&lt;related-urls&gt;&lt;url&gt;https://www.ncbi.nlm.nih.gov/pubmed/16049303&lt;/url&gt;&lt;/related-urls&gt;&lt;/urls&gt;&lt;custom2&gt;PMC1867542&lt;/custom2&gt;&lt;electronic-resource-num&gt;10.1016/S1525-1578(10)60560-0&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956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986*)</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6821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cGl0YWxpPC9BdXRob3I+PFllYXI+MjAwOTwvWWVhcj48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cGl0YWxpPC9BdXRob3I+PFllYXI+MjAwOTwvWWVhcj48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968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990*)</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6809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Mendell&lt;/Author&gt;&lt;Year&gt;2001&lt;/Year&gt;&lt;RecNum&gt;106&lt;/RecNum&gt;&lt;DisplayText&gt;[30]&lt;/DisplayText&gt;&lt;record&gt;&lt;rec-number&gt;106&lt;/rec-number&gt;&lt;foreign-keys&gt;&lt;key app="EN" db-id="vrp9r2ds6xwswberfaqv0d93dwp2aes9ss2p" timestamp="1587223241"&gt;106&lt;/key&gt;&lt;/foreign-keys&gt;&lt;ref-type name="Journal Article"&gt;17&lt;/ref-type&gt;&lt;contributors&gt;&lt;authors&gt;&lt;author&gt;Mendell, J. R.&lt;/author&gt;&lt;author&gt;Buzin, C. H.&lt;/author&gt;&lt;author&gt;Feng, J.&lt;/author&gt;&lt;author&gt;Yan, J.&lt;/author&gt;&lt;author&gt;Serrano, C.&lt;/author&gt;&lt;author&gt;Sangani, D. S.&lt;/author&gt;&lt;author&gt;Wall, C.&lt;/author&gt;&lt;author&gt;Prior, T. W.&lt;/author&gt;&lt;author&gt;Sommer, S. S.&lt;/author&gt;&lt;/authors&gt;&lt;/contributors&gt;&lt;auth-address&gt;Department of Neurology, The Ohio State University Medical Center, Columbus, 43210, USA. mendell1@osu.edu&lt;/auth-address&gt;&lt;titles&gt;&lt;title&gt;Diagnosis of Duchenne dystrophy by enhanced detection of small mutations&lt;/title&gt;&lt;secondary-title&gt;Neurology&lt;/secondary-title&gt;&lt;/titles&gt;&lt;periodical&gt;&lt;full-title&gt;Neurology&lt;/full-title&gt;&lt;/periodical&gt;&lt;pages&gt;645-50&lt;/pages&gt;&lt;volume&gt;57&lt;/volume&gt;&lt;number&gt;4&lt;/number&gt;&lt;edition&gt;2001/08/29&lt;/edition&gt;&lt;keywords&gt;&lt;keyword&gt;Adolescent&lt;/keyword&gt;&lt;keyword&gt;Child&lt;/keyword&gt;&lt;keyword&gt;Child, Preschool&lt;/keyword&gt;&lt;keyword&gt;Codon, Nonsense&lt;/keyword&gt;&lt;keyword&gt;DNA/genetics&lt;/keyword&gt;&lt;keyword&gt;DNA Mutational Analysis&lt;/keyword&gt;&lt;keyword&gt;Dystrophin/genetics&lt;/keyword&gt;&lt;keyword&gt;Frameshift Mutation&lt;/keyword&gt;&lt;keyword&gt;Gene Deletion&lt;/keyword&gt;&lt;keyword&gt;Humans&lt;/keyword&gt;&lt;keyword&gt;Muscular Dystrophy, Duchenne/diagnosis/*genetics&lt;/keyword&gt;&lt;keyword&gt;Mutation/*genetics&lt;/keyword&gt;&lt;keyword&gt;*Polymorphism, Single-Stranded Conformational&lt;/keyword&gt;&lt;/keywords&gt;&lt;dates&gt;&lt;year&gt;2001&lt;/year&gt;&lt;pub-dates&gt;&lt;date&gt;Aug 28&lt;/date&gt;&lt;/pub-dates&gt;&lt;/dates&gt;&lt;isbn&gt;0028-3878 (Print)&amp;#xD;0028-3878 (Linking)&lt;/isbn&gt;&lt;accession-num&gt;11524473&lt;/accession-num&gt;&lt;urls&gt;&lt;related-urls&gt;&lt;url&gt;https://www.ncbi.nlm.nih.gov/pubmed/11524473&lt;/url&gt;&lt;/related-urls&gt;&lt;/urls&gt;&lt;electronic-resource-num&gt;10.1212/wnl.57.4.64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971G&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99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6806C&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Id2E8L0F1dGhvcj48WWVhcj4yMDA4PC9ZZWFyPjxSZWNO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=
</w:fldData>
              </w:fldChar>
            </w:r>
            <w:r w:rsidR="00822920">
              <w:rPr>
                <w:rFonts w:ascii="Times New Roman" w:eastAsia="Times New Roman" w:hAnsi="Times New Roman" w:cs="Times New Roman"/>
                <w:color w:val="000000"/>
                <w:sz w:val="18"/>
                <w:szCs w:val="18"/>
                <w:lang w:val="it-IT" w:eastAsia="it-IT"/>
              </w:rPr>
              <w:instrText xml:space="preserve"> ADDIN EN.CITE </w:instrText>
            </w:r>
            <w:r w:rsidR="00822920">
              <w:rPr>
                <w:rFonts w:ascii="Times New Roman" w:eastAsia="Times New Roman" w:hAnsi="Times New Roman" w:cs="Times New Roman"/>
                <w:color w:val="000000"/>
                <w:sz w:val="18"/>
                <w:szCs w:val="18"/>
                <w:lang w:val="it-IT" w:eastAsia="it-IT"/>
              </w:rPr>
              <w:fldChar w:fldCharType="begin">
                <w:fldData xml:space="preserve">PEVuZE5vdGU+PENpdGU+PEF1dGhvcj5Id2E8L0F1dGhvcj48WWVhcj4yMDA4PC9ZZWFyPjxSZWNO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=
</w:fldData>
              </w:fldChar>
            </w:r>
            <w:r w:rsidR="00822920">
              <w:rPr>
                <w:rFonts w:ascii="Times New Roman" w:eastAsia="Times New Roman" w:hAnsi="Times New Roman" w:cs="Times New Roman"/>
                <w:color w:val="000000"/>
                <w:sz w:val="18"/>
                <w:szCs w:val="18"/>
                <w:lang w:val="it-IT" w:eastAsia="it-IT"/>
              </w:rPr>
              <w:instrText xml:space="preserve"> ADDIN EN.CITE.DATA </w:instrText>
            </w:r>
            <w:r w:rsidR="00822920">
              <w:rPr>
                <w:rFonts w:ascii="Times New Roman" w:eastAsia="Times New Roman" w:hAnsi="Times New Roman" w:cs="Times New Roman"/>
                <w:color w:val="000000"/>
                <w:sz w:val="18"/>
                <w:szCs w:val="18"/>
                <w:lang w:val="it-IT" w:eastAsia="it-IT"/>
              </w:rPr>
            </w:r>
            <w:r w:rsidR="00822920">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2920">
              <w:rPr>
                <w:rFonts w:ascii="Times New Roman" w:eastAsia="Times New Roman" w:hAnsi="Times New Roman" w:cs="Times New Roman"/>
                <w:noProof/>
                <w:color w:val="000000"/>
                <w:sz w:val="18"/>
                <w:szCs w:val="18"/>
                <w:lang w:val="it-IT" w:eastAsia="it-IT"/>
              </w:rPr>
              <w:t>[21, 4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OTHER</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974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992*)</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6803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ylor&lt;/Author&gt;&lt;Year&gt;2007&lt;/Year&gt;&lt;RecNum&gt;109&lt;/RecNum&gt;&lt;DisplayText&gt;[28]&lt;/DisplayText&gt;&lt;record&gt;&lt;rec-number&gt;109&lt;/rec-number&gt;&lt;foreign-keys&gt;&lt;key app="EN" db-id="vrp9r2ds6xwswberfaqv0d93dwp2aes9ss2p" timestamp="1587223241"&gt;109&lt;/key&gt;&lt;/foreign-keys&gt;&lt;ref-type name="Journal Article"&gt;17&lt;/ref-type&gt;&lt;contributors&gt;&lt;authors&gt;&lt;author&gt;Taylor, P. J.&lt;/author&gt;&lt;author&gt;Maroulis, S.&lt;/author&gt;&lt;author&gt;Mullan, G. L.&lt;/author&gt;&lt;author&gt;Pedersen, R. L.&lt;/author&gt;&lt;author&gt;Baumli, A.&lt;/author&gt;&lt;author&gt;Elakis, G.&lt;/author&gt;&lt;author&gt;Piras, S.&lt;/author&gt;&lt;author&gt;Walsh, C.&lt;/author&gt;&lt;author&gt;Prosper-Gutierrez, B.&lt;/author&gt;&lt;author&gt;De La Puente-Alonso, F.&lt;/author&gt;&lt;author&gt;Bell, C. G.&lt;/author&gt;&lt;author&gt;Mowat, D. R.&lt;/author&gt;&lt;author&gt;Johnston, H. M.&lt;/author&gt;&lt;author&gt;Buckley, M. F.&lt;/author&gt;&lt;/authors&gt;&lt;/contributors&gt;&lt;auth-address&gt;Molecular and Cytogenetics Unit, Department of Haematology and Genetics, South Eastern Area Laboratory Services, Prince of Wales Hospital, Randwick, Sydney, Australia.&lt;/auth-address&gt;&lt;titles&gt;&lt;title&gt;Measurement of the clinical utility of a combined mutation detection protocol in carriers of Duchenne and Becker muscular dystrophy&lt;/title&gt;&lt;secondary-title&gt;J Med Genet&lt;/secondary-title&gt;&lt;/titles&gt;&lt;periodical&gt;&lt;full-title&gt;J Med Genet&lt;/full-title&gt;&lt;/periodical&gt;&lt;pages&gt;368-72&lt;/pages&gt;&lt;volume&gt;44&lt;/volume&gt;&lt;number&gt;6&lt;/number&gt;&lt;edition&gt;2007/01/30&lt;/edition&gt;&lt;keywords&gt;&lt;keyword&gt;Female&lt;/keyword&gt;&lt;keyword&gt;*Genetic Carrier Screening&lt;/keyword&gt;&lt;keyword&gt;*Heterozygote&lt;/keyword&gt;&lt;keyword&gt;Humans&lt;/keyword&gt;&lt;keyword&gt;Male&lt;/keyword&gt;&lt;keyword&gt;Mothers&lt;/keyword&gt;&lt;keyword&gt;Muscular Dystrophy, Duchenne/diagnosis/*genetics&lt;/keyword&gt;&lt;keyword&gt;Mutation/*genetics&lt;/keyword&gt;&lt;/keywords&gt;&lt;dates&gt;&lt;year&gt;2007&lt;/year&gt;&lt;pub-dates&gt;&lt;date&gt;Jun&lt;/date&gt;&lt;/pub-dates&gt;&lt;/dates&gt;&lt;isbn&gt;1468-6244 (Electronic)&amp;#xD;0022-2593 (Linking)&lt;/isbn&gt;&lt;accession-num&gt;17259292&lt;/accession-num&gt;&lt;urls&gt;&lt;related-urls&gt;&lt;url&gt;https://www.ncbi.nlm.nih.gov/pubmed/17259292&lt;/url&gt;&lt;/related-urls&gt;&lt;/urls&gt;&lt;custom2&gt;PMC2740880&lt;/custom2&gt;&lt;electronic-resource-num&gt;10.1136/jmg.2006.04746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3</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977C&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993*)</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6800G&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991C&gt;G</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997*)</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6786G&gt;C</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3</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2994T&gt;A</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998*)</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6783A&gt;T</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013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00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6764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3</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022A&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008*)</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6755T&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037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01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6740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YWxsYXBha2E8L0F1dGhvcj48WWVhcj4yMDE5PC9ZZWFy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YWxsYXBha2E8L0F1dGhvcj48WWVhcj4yMDE5PC9ZZWFy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6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049A&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017*)</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6728T&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3</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054T&gt;G</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1018*)</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6723A&gt;C</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055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01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6722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Li&lt;/Author&gt;&lt;Year&gt;2016&lt;/Year&gt;&lt;RecNum&gt;178&lt;/RecNum&gt;&lt;DisplayText&gt;[62]&lt;/DisplayText&gt;&lt;record&gt;&lt;rec-number&gt;178&lt;/rec-number&gt;&lt;foreign-keys&gt;&lt;key app="EN" db-id="vrp9r2ds6xwswberfaqv0d93dwp2aes9ss2p" timestamp="1587232455"&gt;178&lt;/key&gt;&lt;/foreign-keys&gt;&lt;ref-type name="Journal Article"&gt;17&lt;/ref-type&gt;&lt;contributors&gt;&lt;authors&gt;&lt;author&gt;Li, S.&lt;/author&gt;&lt;author&gt;Bai, Y.&lt;/author&gt;&lt;author&gt;Zhao, Z.&lt;/author&gt;&lt;author&gt;Kong, X.&lt;/author&gt;&lt;/authors&gt;&lt;/contributors&gt;&lt;auth-address&gt;Genetic and Prenatal Diagnosis Center, The First Affiliated Hospital of Zhengzhou University, Zhengzhou, Henan 450052, China. kongxd@263.net.&lt;/auth-address&gt;&lt;titles&gt;&lt;title&gt;[Mutation analysis of 81 cases with Duchenne/Becker muscular dystrophy]&lt;/title&gt;&lt;secondary-title&gt;Zhonghua Yi Xue Yi Chuan Xue Za Zhi&lt;/secondary-title&gt;&lt;/titles&gt;&lt;periodical&gt;&lt;full-title&gt;Zhonghua Yi Xue Yi Chuan Xue Za Zhi&lt;/full-title&gt;&lt;/periodical&gt;&lt;pages&gt;762-767&lt;/pages&gt;&lt;volume&gt;33&lt;/volume&gt;&lt;number&gt;6&lt;/number&gt;&lt;edition&gt;2016/12/17&lt;/edition&gt;&lt;keywords&gt;&lt;keyword&gt;Adolescent&lt;/keyword&gt;&lt;keyword&gt;Adult&lt;/keyword&gt;&lt;keyword&gt;Child&lt;/keyword&gt;&lt;keyword&gt;Child, Preschool&lt;/keyword&gt;&lt;keyword&gt;DNA Mutational Analysis/methods&lt;/keyword&gt;&lt;keyword&gt;Female&lt;/keyword&gt;&lt;keyword&gt;Gene Deletion&lt;/keyword&gt;&lt;keyword&gt;Gene Duplication/genetics&lt;/keyword&gt;&lt;keyword&gt;Humans&lt;/keyword&gt;&lt;keyword&gt;Infant&lt;/keyword&gt;&lt;keyword&gt;Male&lt;/keyword&gt;&lt;keyword&gt;Middle Aged&lt;/keyword&gt;&lt;keyword&gt;Muscular Dystrophy, Duchenne/*genetics&lt;/keyword&gt;&lt;keyword&gt;Mutation/*genetics&lt;/keyword&gt;&lt;keyword&gt;Young Adult&lt;/keyword&gt;&lt;/keywords&gt;&lt;dates&gt;&lt;year&gt;2016&lt;/year&gt;&lt;pub-dates&gt;&lt;date&gt;Dec 10&lt;/date&gt;&lt;/pub-dates&gt;&lt;/dates&gt;&lt;isbn&gt;1003-9406 (Print)&amp;#xD;1003-9406 (Linking)&lt;/isbn&gt;&lt;accession-num&gt;27984601&lt;/accession-num&gt;&lt;urls&gt;&lt;related-urls&gt;&lt;url&gt;https://www.ncbi.nlm.nih.gov/pubmed/27984601&lt;/url&gt;&lt;/related-urls&gt;&lt;/urls&gt;&lt;electronic-resource-num&gt;10.3760/cma.j.issn.1003-9406.2016.06.00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6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3</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059C&gt;G</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1020*)</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6718G&gt;C</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061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02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6716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dWZmZXJ5LUdpcmF1ZDwvQXV0aG9yPjxZZWFyPjIwMDQ8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UdWZmZXJ5LUdpcmF1ZDwvQXV0aG9yPjxZZWFyPjIwMDQ8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067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02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6710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3</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076G&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026*)</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6701C&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YWlsbG91cjwvQXV0aG9yPjxZZWFyPjIwMDg8L1llYXI+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YWlsbG91cjwvQXV0aG9yPjxZZWFyPjIwMDg8L1llYXI+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6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079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y1027*)</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6698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lastRenderedPageBreak/>
              <w:t>2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086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02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6691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ylor&lt;/Author&gt;&lt;Year&gt;2007&lt;/Year&gt;&lt;RecNum&gt;109&lt;/RecNum&gt;&lt;DisplayText&gt;[28]&lt;/DisplayText&gt;&lt;record&gt;&lt;rec-number&gt;109&lt;/rec-number&gt;&lt;foreign-keys&gt;&lt;key app="EN" db-id="vrp9r2ds6xwswberfaqv0d93dwp2aes9ss2p" timestamp="1587223241"&gt;109&lt;/key&gt;&lt;/foreign-keys&gt;&lt;ref-type name="Journal Article"&gt;17&lt;/ref-type&gt;&lt;contributors&gt;&lt;authors&gt;&lt;author&gt;Taylor, P. J.&lt;/author&gt;&lt;author&gt;Maroulis, S.&lt;/author&gt;&lt;author&gt;Mullan, G. L.&lt;/author&gt;&lt;author&gt;Pedersen, R. L.&lt;/author&gt;&lt;author&gt;Baumli, A.&lt;/author&gt;&lt;author&gt;Elakis, G.&lt;/author&gt;&lt;author&gt;Piras, S.&lt;/author&gt;&lt;author&gt;Walsh, C.&lt;/author&gt;&lt;author&gt;Prosper-Gutierrez, B.&lt;/author&gt;&lt;author&gt;De La Puente-Alonso, F.&lt;/author&gt;&lt;author&gt;Bell, C. G.&lt;/author&gt;&lt;author&gt;Mowat, D. R.&lt;/author&gt;&lt;author&gt;Johnston, H. M.&lt;/author&gt;&lt;author&gt;Buckley, M. F.&lt;/author&gt;&lt;/authors&gt;&lt;/contributors&gt;&lt;auth-address&gt;Molecular and Cytogenetics Unit, Department of Haematology and Genetics, South Eastern Area Laboratory Services, Prince of Wales Hospital, Randwick, Sydney, Australia.&lt;/auth-address&gt;&lt;titles&gt;&lt;title&gt;Measurement of the clinical utility of a combined mutation detection protocol in carriers of Duchenne and Becker muscular dystrophy&lt;/title&gt;&lt;secondary-title&gt;J Med Genet&lt;/secondary-title&gt;&lt;/titles&gt;&lt;periodical&gt;&lt;full-title&gt;J Med Genet&lt;/full-title&gt;&lt;/periodical&gt;&lt;pages&gt;368-72&lt;/pages&gt;&lt;volume&gt;44&lt;/volume&gt;&lt;number&gt;6&lt;/number&gt;&lt;edition&gt;2007/01/30&lt;/edition&gt;&lt;keywords&gt;&lt;keyword&gt;Female&lt;/keyword&gt;&lt;keyword&gt;*Genetic Carrier Screening&lt;/keyword&gt;&lt;keyword&gt;*Heterozygote&lt;/keyword&gt;&lt;keyword&gt;Humans&lt;/keyword&gt;&lt;keyword&gt;Male&lt;/keyword&gt;&lt;keyword&gt;Mothers&lt;/keyword&gt;&lt;keyword&gt;Muscular Dystrophy, Duchenne/diagnosis/*genetics&lt;/keyword&gt;&lt;keyword&gt;Mutation/*genetics&lt;/keyword&gt;&lt;/keywords&gt;&lt;dates&gt;&lt;year&gt;2007&lt;/year&gt;&lt;pub-dates&gt;&lt;date&gt;Jun&lt;/date&gt;&lt;/pub-dates&gt;&lt;/dates&gt;&lt;isbn&gt;1468-6244 (Electronic)&amp;#xD;0022-2593 (Linking)&lt;/isbn&gt;&lt;accession-num&gt;17259292&lt;/accession-num&gt;&lt;urls&gt;&lt;related-urls&gt;&lt;url&gt;https://www.ncbi.nlm.nih.gov/pubmed/17259292&lt;/url&gt;&lt;/related-urls&gt;&lt;/urls&gt;&lt;custom2&gt;PMC2740880&lt;/custom2&gt;&lt;electronic-resource-num&gt;10.1136/jmg.2006.04746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087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029*)</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6690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zLCAxOV08L0Rpc3BsYXlUZXh0PjxyZWNv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</w:fldData>
              </w:fldChar>
            </w:r>
            <w:r w:rsidR="00822920">
              <w:rPr>
                <w:rFonts w:ascii="Times New Roman" w:eastAsia="Times New Roman" w:hAnsi="Times New Roman" w:cs="Times New Roman"/>
                <w:color w:val="000000"/>
                <w:sz w:val="18"/>
                <w:szCs w:val="18"/>
                <w:lang w:val="it-IT" w:eastAsia="it-IT"/>
              </w:rPr>
              <w:instrText xml:space="preserve"> ADDIN EN.CITE </w:instrText>
            </w:r>
            <w:r w:rsidR="00822920">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zLCAxOV08L0Rpc3BsYXlUZXh0PjxyZWNv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</w:fldData>
              </w:fldChar>
            </w:r>
            <w:r w:rsidR="00822920">
              <w:rPr>
                <w:rFonts w:ascii="Times New Roman" w:eastAsia="Times New Roman" w:hAnsi="Times New Roman" w:cs="Times New Roman"/>
                <w:color w:val="000000"/>
                <w:sz w:val="18"/>
                <w:szCs w:val="18"/>
                <w:lang w:val="it-IT" w:eastAsia="it-IT"/>
              </w:rPr>
              <w:instrText xml:space="preserve"> ADDIN EN.CITE.DATA </w:instrText>
            </w:r>
            <w:r w:rsidR="00822920">
              <w:rPr>
                <w:rFonts w:ascii="Times New Roman" w:eastAsia="Times New Roman" w:hAnsi="Times New Roman" w:cs="Times New Roman"/>
                <w:color w:val="000000"/>
                <w:sz w:val="18"/>
                <w:szCs w:val="18"/>
                <w:lang w:val="it-IT" w:eastAsia="it-IT"/>
              </w:rPr>
            </w:r>
            <w:r w:rsidR="00822920">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2920">
              <w:rPr>
                <w:rFonts w:ascii="Times New Roman" w:eastAsia="Times New Roman" w:hAnsi="Times New Roman" w:cs="Times New Roman"/>
                <w:noProof/>
                <w:color w:val="000000"/>
                <w:sz w:val="18"/>
                <w:szCs w:val="18"/>
                <w:lang w:val="it-IT" w:eastAsia="it-IT"/>
              </w:rPr>
              <w:t>[3, 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103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03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6674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Lb25nPC9BdXRob3I+PFllYXI+MjAxOTwvWWVhcj48UmVj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Lb25nPC9BdXRob3I+PFllYXI+MjAxOTwvWWVhcj48UmVj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121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04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6656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Sb2JlcnRzPC9BdXRob3I+PFllYXI+MTk5NDwvWWVhcj48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</w:fldData>
              </w:fldChar>
            </w:r>
            <w:r w:rsidR="00822920">
              <w:rPr>
                <w:rFonts w:ascii="Times New Roman" w:eastAsia="Times New Roman" w:hAnsi="Times New Roman" w:cs="Times New Roman"/>
                <w:color w:val="000000"/>
                <w:sz w:val="18"/>
                <w:szCs w:val="18"/>
                <w:lang w:val="it-IT" w:eastAsia="it-IT"/>
              </w:rPr>
              <w:instrText xml:space="preserve"> ADDIN EN.CITE </w:instrText>
            </w:r>
            <w:r w:rsidR="00822920">
              <w:rPr>
                <w:rFonts w:ascii="Times New Roman" w:eastAsia="Times New Roman" w:hAnsi="Times New Roman" w:cs="Times New Roman"/>
                <w:color w:val="000000"/>
                <w:sz w:val="18"/>
                <w:szCs w:val="18"/>
                <w:lang w:val="it-IT" w:eastAsia="it-IT"/>
              </w:rPr>
              <w:fldChar w:fldCharType="begin">
                <w:fldData xml:space="preserve">PEVuZE5vdGU+PENpdGU+PEF1dGhvcj5Sb2JlcnRzPC9BdXRob3I+PFllYXI+MTk5NDwvWWVhcj48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</w:fldData>
              </w:fldChar>
            </w:r>
            <w:r w:rsidR="00822920">
              <w:rPr>
                <w:rFonts w:ascii="Times New Roman" w:eastAsia="Times New Roman" w:hAnsi="Times New Roman" w:cs="Times New Roman"/>
                <w:color w:val="000000"/>
                <w:sz w:val="18"/>
                <w:szCs w:val="18"/>
                <w:lang w:val="it-IT" w:eastAsia="it-IT"/>
              </w:rPr>
              <w:instrText xml:space="preserve"> ADDIN EN.CITE.DATA </w:instrText>
            </w:r>
            <w:r w:rsidR="00822920">
              <w:rPr>
                <w:rFonts w:ascii="Times New Roman" w:eastAsia="Times New Roman" w:hAnsi="Times New Roman" w:cs="Times New Roman"/>
                <w:color w:val="000000"/>
                <w:sz w:val="18"/>
                <w:szCs w:val="18"/>
                <w:lang w:val="it-IT" w:eastAsia="it-IT"/>
              </w:rPr>
            </w:r>
            <w:r w:rsidR="00822920">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2920">
              <w:rPr>
                <w:rFonts w:ascii="Times New Roman" w:eastAsia="Times New Roman" w:hAnsi="Times New Roman" w:cs="Times New Roman"/>
                <w:noProof/>
                <w:color w:val="000000"/>
                <w:sz w:val="18"/>
                <w:szCs w:val="18"/>
                <w:lang w:val="it-IT" w:eastAsia="it-IT"/>
              </w:rPr>
              <w:t>[11, 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3</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124A&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042*)</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6653T&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136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046*)</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6641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151C&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1051*)</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6626G&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BbG1vbWFuaTwvQXV0aG9yPjxZZWFyPjIwMDk8L1llYXI+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</w:fldData>
              </w:fldChar>
            </w:r>
            <w:r w:rsidR="00822920">
              <w:rPr>
                <w:rFonts w:ascii="Times New Roman" w:eastAsia="Times New Roman" w:hAnsi="Times New Roman" w:cs="Times New Roman"/>
                <w:color w:val="000000"/>
                <w:sz w:val="18"/>
                <w:szCs w:val="18"/>
                <w:lang w:val="it-IT" w:eastAsia="it-IT"/>
              </w:rPr>
              <w:instrText xml:space="preserve"> ADDIN EN.CITE </w:instrText>
            </w:r>
            <w:r w:rsidR="00822920">
              <w:rPr>
                <w:rFonts w:ascii="Times New Roman" w:eastAsia="Times New Roman" w:hAnsi="Times New Roman" w:cs="Times New Roman"/>
                <w:color w:val="000000"/>
                <w:sz w:val="18"/>
                <w:szCs w:val="18"/>
                <w:lang w:val="it-IT" w:eastAsia="it-IT"/>
              </w:rPr>
              <w:fldChar w:fldCharType="begin">
                <w:fldData xml:space="preserve">PEVuZE5vdGU+PENpdGU+PEF1dGhvcj5BbG1vbWFuaTwvQXV0aG9yPjxZZWFyPjIwMDk8L1llYXI+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</w:fldData>
              </w:fldChar>
            </w:r>
            <w:r w:rsidR="00822920">
              <w:rPr>
                <w:rFonts w:ascii="Times New Roman" w:eastAsia="Times New Roman" w:hAnsi="Times New Roman" w:cs="Times New Roman"/>
                <w:color w:val="000000"/>
                <w:sz w:val="18"/>
                <w:szCs w:val="18"/>
                <w:lang w:val="it-IT" w:eastAsia="it-IT"/>
              </w:rPr>
              <w:instrText xml:space="preserve"> ADDIN EN.CITE.DATA </w:instrText>
            </w:r>
            <w:r w:rsidR="00822920">
              <w:rPr>
                <w:rFonts w:ascii="Times New Roman" w:eastAsia="Times New Roman" w:hAnsi="Times New Roman" w:cs="Times New Roman"/>
                <w:color w:val="000000"/>
                <w:sz w:val="18"/>
                <w:szCs w:val="18"/>
                <w:lang w:val="it-IT" w:eastAsia="it-IT"/>
              </w:rPr>
            </w:r>
            <w:r w:rsidR="00822920">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2920">
              <w:rPr>
                <w:rFonts w:ascii="Times New Roman" w:eastAsia="Times New Roman" w:hAnsi="Times New Roman" w:cs="Times New Roman"/>
                <w:noProof/>
                <w:color w:val="000000"/>
                <w:sz w:val="18"/>
                <w:szCs w:val="18"/>
                <w:lang w:val="it-IT" w:eastAsia="it-IT"/>
              </w:rPr>
              <w:t>[3, 4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3</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154A&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052*)</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6623T&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YWxsYXBha2E8L0F1dGhvcj48WWVhcj4yMDE5PC9ZZWFy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YWxsYXBha2E8L0F1dGhvcj48WWVhcj4yMDE5PC9ZZWFy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6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4</w:t>
            </w:r>
          </w:p>
        </w:tc>
        <w:tc>
          <w:tcPr>
            <w:tcW w:w="1276"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172C&gt;T</w:t>
            </w:r>
          </w:p>
        </w:tc>
        <w:tc>
          <w:tcPr>
            <w:tcW w:w="2268"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058*)</w:t>
            </w:r>
          </w:p>
        </w:tc>
        <w:tc>
          <w:tcPr>
            <w:tcW w:w="1843"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2807G&gt;A</w:t>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Lb25nPC9BdXRob3I+PFllYXI+MjAxOTwvWWVhcj48UmVj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Lb25nPC9BdXRob3I+PFllYXI+MjAxOTwvWWVhcj48UmVj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4</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184A&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062*)</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2795T&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4</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188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06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2791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Roberts&lt;/Author&gt;&lt;Year&gt;1994&lt;/Year&gt;&lt;RecNum&gt;84&lt;/RecNum&gt;&lt;DisplayText&gt;[11]&lt;/DisplayText&gt;&lt;record&gt;&lt;rec-number&gt;84&lt;/rec-number&gt;&lt;foreign-keys&gt;&lt;key app="EN" db-id="vrp9r2ds6xwswberfaqv0d93dwp2aes9ss2p" timestamp="1587210051"&gt;84&lt;/key&gt;&lt;/foreign-keys&gt;&lt;ref-type name="Journal Article"&gt;17&lt;/ref-type&gt;&lt;contributors&gt;&lt;authors&gt;&lt;author&gt;Roberts, R. G.&lt;/author&gt;&lt;author&gt;Gardner, R. J.&lt;/author&gt;&lt;author&gt;Bobrow, M.&lt;/author&gt;&lt;/authors&gt;&lt;/contributors&gt;&lt;auth-address&gt;Paediatric Research Unit, Guy&amp;apos;s Hospital, London, England.&lt;/auth-address&gt;&lt;titles&gt;&lt;title&gt;Searching for the 1 in 2,400,000: a review of dystrophin gene point mutations&lt;/title&gt;&lt;secondary-title&gt;Hum Mutat&lt;/secondary-title&gt;&lt;/titles&gt;&lt;periodical&gt;&lt;full-title&gt;Hum Mutat&lt;/full-title&gt;&lt;/periodical&gt;&lt;pages&gt;1-11&lt;/pages&gt;&lt;volume&gt;4&lt;/volume&gt;&lt;number&gt;1&lt;/number&gt;&lt;edition&gt;1994/01/01&lt;/edition&gt;&lt;keywords&gt;&lt;keyword&gt;DNA/genetics&lt;/keyword&gt;&lt;keyword&gt;DNA Mutational Analysis&lt;/keyword&gt;&lt;keyword&gt;Dystrophin/*genetics&lt;/keyword&gt;&lt;keyword&gt;Genetic Techniques&lt;/keyword&gt;&lt;keyword&gt;Humans&lt;/keyword&gt;&lt;keyword&gt;Muscular Dystrophies/genetics&lt;/keyword&gt;&lt;keyword&gt;Peptide Chain Termination, Translational/genetics&lt;/keyword&gt;&lt;keyword&gt;Phenotype&lt;/keyword&gt;&lt;keyword&gt;*Point Mutation&lt;/keyword&gt;&lt;keyword&gt;RNA, Messenger/genetics&lt;/keyword&gt;&lt;/keywords&gt;&lt;dates&gt;&lt;year&gt;1994&lt;/year&gt;&lt;/dates&gt;&lt;isbn&gt;1059-7794 (Print)&amp;#xD;1059-7794 (Linking)&lt;/isbn&gt;&lt;accession-num&gt;7951253&lt;/accession-num&gt;&lt;urls&gt;&lt;related-urls&gt;&lt;url&gt;https://www.ncbi.nlm.nih.gov/pubmed/7951253&lt;/url&gt;&lt;/related-urls&gt;&lt;/urls&gt;&lt;electronic-resource-num&gt;10.1002/humu.1380040102&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4</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196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066*)</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2783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Dolinsky&lt;/Author&gt;&lt;Year&gt;2002&lt;/Year&gt;&lt;RecNum&gt;139&lt;/RecNum&gt;&lt;DisplayText&gt;[12]&lt;/DisplayText&gt;&lt;record&gt;&lt;rec-number&gt;139&lt;/rec-number&gt;&lt;foreign-keys&gt;&lt;key app="EN" db-id="vrp9r2ds6xwswberfaqv0d93dwp2aes9ss2p" timestamp="1587226689"&gt;139&lt;/key&gt;&lt;/foreign-keys&gt;&lt;ref-type name="Journal Article"&gt;17&lt;/ref-type&gt;&lt;contributors&gt;&lt;authors&gt;&lt;author&gt;Dolinsky, L. C.&lt;/author&gt;&lt;author&gt;de Moura-Neto, R. S.&lt;/author&gt;&lt;author&gt;Falcao-Conceicao, D. N.&lt;/author&gt;&lt;/authors&gt;&lt;/contributors&gt;&lt;auth-address&gt;Departamento de Genetica, Instituto de Biologia, Universidade Federal do Rio de Janeiro, RJ, Rio de Janeiro, Brazil. dolinsky@biologia.ufrj.br&lt;/auth-address&gt;&lt;titles&gt;&lt;title&gt;DGGE analysis as a tool to identify point mutations, de novo mutations and carriers of the dystrophin gene&lt;/title&gt;&lt;secondary-title&gt;Neuromuscul Disord&lt;/secondary-title&gt;&lt;/titles&gt;&lt;periodical&gt;&lt;full-title&gt;Neuromuscul Disord&lt;/full-title&gt;&lt;/periodical&gt;&lt;pages&gt;845-8&lt;/pages&gt;&lt;volume&gt;12&lt;/volume&gt;&lt;number&gt;9&lt;/number&gt;&lt;edition&gt;2002/10/26&lt;/edition&gt;&lt;keywords&gt;&lt;keyword&gt;Brazil/epidemiology&lt;/keyword&gt;&lt;keyword&gt;DNA Mutational Analysis&lt;/keyword&gt;&lt;keyword&gt;Dystrophin/*genetics&lt;/keyword&gt;&lt;keyword&gt;Electrophoresis, Polyacrylamide Gel&lt;/keyword&gt;&lt;keyword&gt;Exons&lt;/keyword&gt;&lt;keyword&gt;Female&lt;/keyword&gt;&lt;keyword&gt;Genetic Carrier Screening&lt;/keyword&gt;&lt;keyword&gt;Humans&lt;/keyword&gt;&lt;keyword&gt;Male&lt;/keyword&gt;&lt;keyword&gt;Muscular Dystrophy, Duchenne/*genetics&lt;/keyword&gt;&lt;keyword&gt;Nucleic Acid Denaturation&lt;/keyword&gt;&lt;keyword&gt;Pedigree&lt;/keyword&gt;&lt;keyword&gt;*Point Mutation&lt;/keyword&gt;&lt;keyword&gt;Polymerase Chain Reaction/methods&lt;/keyword&gt;&lt;keyword&gt;Polymorphism, Genetic&lt;/keyword&gt;&lt;/keywords&gt;&lt;dates&gt;&lt;year&gt;2002&lt;/year&gt;&lt;pub-dates&gt;&lt;date&gt;Nov&lt;/date&gt;&lt;/pub-dates&gt;&lt;/dates&gt;&lt;isbn&gt;0960-8966 (Print)&amp;#xD;0960-8966 (Linking)&lt;/isbn&gt;&lt;accession-num&gt;12398835&lt;/accession-num&gt;&lt;urls&gt;&lt;related-urls&gt;&lt;url&gt;https://www.ncbi.nlm.nih.gov/pubmed/12398835&lt;/url&gt;&lt;/related-urls&gt;&lt;/urls&gt;&lt;electronic-resource-num&gt;10.1016/s0960-8966(02)00069-x&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5F607D" w:rsidRPr="00C05C1E" w:rsidTr="001B361D">
        <w:trPr>
          <w:trHeight w:val="324"/>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4</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217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073*)</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2762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4</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220G&gt;T</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074*)</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2759C&gt;A</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Mendell&lt;/Author&gt;&lt;Year&gt;2001&lt;/Year&gt;&lt;RecNum&gt;106&lt;/RecNum&gt;&lt;DisplayText&gt;[30]&lt;/DisplayText&gt;&lt;record&gt;&lt;rec-number&gt;106&lt;/rec-number&gt;&lt;foreign-keys&gt;&lt;key app="EN" db-id="vrp9r2ds6xwswberfaqv0d93dwp2aes9ss2p" timestamp="1587223241"&gt;106&lt;/key&gt;&lt;/foreign-keys&gt;&lt;ref-type name="Journal Article"&gt;17&lt;/ref-type&gt;&lt;contributors&gt;&lt;authors&gt;&lt;author&gt;Mendell, J. R.&lt;/author&gt;&lt;author&gt;Buzin, C. H.&lt;/author&gt;&lt;author&gt;Feng, J.&lt;/author&gt;&lt;author&gt;Yan, J.&lt;/author&gt;&lt;author&gt;Serrano, C.&lt;/author&gt;&lt;author&gt;Sangani, D. S.&lt;/author&gt;&lt;author&gt;Wall, C.&lt;/author&gt;&lt;author&gt;Prior, T. W.&lt;/author&gt;&lt;author&gt;Sommer, S. S.&lt;/author&gt;&lt;/authors&gt;&lt;/contributors&gt;&lt;auth-address&gt;Department of Neurology, The Ohio State University Medical Center, Columbus, 43210, USA. mendell1@osu.edu&lt;/auth-address&gt;&lt;titles&gt;&lt;title&gt;Diagnosis of Duchenne dystrophy by enhanced detection of small mutations&lt;/title&gt;&lt;secondary-title&gt;Neurology&lt;/secondary-title&gt;&lt;/titles&gt;&lt;periodical&gt;&lt;full-title&gt;Neurology&lt;/full-title&gt;&lt;/periodical&gt;&lt;pages&gt;645-50&lt;/pages&gt;&lt;volume&gt;57&lt;/volume&gt;&lt;number&gt;4&lt;/number&gt;&lt;edition&gt;2001/08/29&lt;/edition&gt;&lt;keywords&gt;&lt;keyword&gt;Adolescent&lt;/keyword&gt;&lt;keyword&gt;Child&lt;/keyword&gt;&lt;keyword&gt;Child, Preschool&lt;/keyword&gt;&lt;keyword&gt;Codon, Nonsense&lt;/keyword&gt;&lt;keyword&gt;DNA/genetics&lt;/keyword&gt;&lt;keyword&gt;DNA Mutational Analysis&lt;/keyword&gt;&lt;keyword&gt;Dystrophin/genetics&lt;/keyword&gt;&lt;keyword&gt;Frameshift Mutation&lt;/keyword&gt;&lt;keyword&gt;Gene Deletion&lt;/keyword&gt;&lt;keyword&gt;Humans&lt;/keyword&gt;&lt;keyword&gt;Muscular Dystrophy, Duchenne/diagnosis/*genetics&lt;/keyword&gt;&lt;keyword&gt;Mutation/*genetics&lt;/keyword&gt;&lt;keyword&gt;*Polymorphism, Single-Stranded Conformational&lt;/keyword&gt;&lt;/keywords&gt;&lt;dates&gt;&lt;year&gt;2001&lt;/year&gt;&lt;pub-dates&gt;&lt;date&gt;Aug 28&lt;/date&gt;&lt;/pub-dates&gt;&lt;/dates&gt;&lt;isbn&gt;0028-3878 (Print)&amp;#xD;0028-3878 (Linking)&lt;/isbn&gt;&lt;accession-num&gt;11524473&lt;/accession-num&gt;&lt;urls&gt;&lt;related-urls&gt;&lt;url&gt;https://www.ncbi.nlm.nih.gov/pubmed/11524473&lt;/url&gt;&lt;/related-urls&gt;&lt;/urls&gt;&lt;electronic-resource-num&gt;10.1212/wnl.57.4.64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5F607D"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4</w:t>
            </w:r>
          </w:p>
        </w:tc>
        <w:tc>
          <w:tcPr>
            <w:tcW w:w="1276"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224G&gt;A</w:t>
            </w:r>
          </w:p>
        </w:tc>
        <w:tc>
          <w:tcPr>
            <w:tcW w:w="2268"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075*)</w:t>
            </w:r>
          </w:p>
        </w:tc>
        <w:tc>
          <w:tcPr>
            <w:tcW w:w="1843"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2755C&gt;T</w:t>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5F607D" w:rsidRPr="00C05C1E" w:rsidRDefault="005F607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242C&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108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2737G&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en-US" w:eastAsia="it-IT"/>
              </w:rPr>
              <w:fldChar w:fldCharType="begin">
                <w:fldData xml:space="preserve">PEVuZE5vdGU+PENpdGU+PEF1dGhvcj5OZXJpPC9BdXRob3I+PFllYXI+MjAyMDwvWWVhcj48UmVj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</w:fldData>
              </w:fldChar>
            </w:r>
            <w:r w:rsidR="008256A6">
              <w:rPr>
                <w:rFonts w:ascii="Times New Roman" w:eastAsia="Times New Roman" w:hAnsi="Times New Roman" w:cs="Times New Roman"/>
                <w:color w:val="000000"/>
                <w:sz w:val="18"/>
                <w:szCs w:val="18"/>
                <w:lang w:val="en-US" w:eastAsia="it-IT"/>
              </w:rPr>
              <w:instrText xml:space="preserve"> ADDIN EN.CITE </w:instrText>
            </w:r>
            <w:r w:rsidR="008256A6">
              <w:rPr>
                <w:rFonts w:ascii="Times New Roman" w:eastAsia="Times New Roman" w:hAnsi="Times New Roman" w:cs="Times New Roman"/>
                <w:color w:val="000000"/>
                <w:sz w:val="18"/>
                <w:szCs w:val="18"/>
                <w:lang w:val="en-US" w:eastAsia="it-IT"/>
              </w:rPr>
              <w:fldChar w:fldCharType="begin">
                <w:fldData xml:space="preserve">PEVuZE5vdGU+PENpdGU+PEF1dGhvcj5OZXJpPC9BdXRob3I+PFllYXI+MjAyMDwvWWVhcj48UmVj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</w:fldData>
              </w:fldChar>
            </w:r>
            <w:r w:rsidR="008256A6">
              <w:rPr>
                <w:rFonts w:ascii="Times New Roman" w:eastAsia="Times New Roman" w:hAnsi="Times New Roman" w:cs="Times New Roman"/>
                <w:color w:val="000000"/>
                <w:sz w:val="18"/>
                <w:szCs w:val="18"/>
                <w:lang w:val="en-US" w:eastAsia="it-IT"/>
              </w:rPr>
              <w:instrText xml:space="preserve"> ADDIN EN.CITE.DATA </w:instrText>
            </w:r>
            <w:r w:rsidR="008256A6">
              <w:rPr>
                <w:rFonts w:ascii="Times New Roman" w:eastAsia="Times New Roman" w:hAnsi="Times New Roman" w:cs="Times New Roman"/>
                <w:color w:val="000000"/>
                <w:sz w:val="18"/>
                <w:szCs w:val="18"/>
                <w:lang w:val="en-US" w:eastAsia="it-IT"/>
              </w:rPr>
            </w:r>
            <w:r w:rsidR="008256A6">
              <w:rPr>
                <w:rFonts w:ascii="Times New Roman" w:eastAsia="Times New Roman" w:hAnsi="Times New Roman" w:cs="Times New Roman"/>
                <w:color w:val="000000"/>
                <w:sz w:val="18"/>
                <w:szCs w:val="18"/>
                <w:lang w:val="en-US" w:eastAsia="it-IT"/>
              </w:rPr>
              <w:fldChar w:fldCharType="end"/>
            </w:r>
            <w:r w:rsidRPr="00C05C1E">
              <w:rPr>
                <w:rFonts w:ascii="Times New Roman" w:eastAsia="Times New Roman" w:hAnsi="Times New Roman" w:cs="Times New Roman"/>
                <w:color w:val="000000"/>
                <w:sz w:val="18"/>
                <w:szCs w:val="18"/>
                <w:lang w:val="en-US" w:eastAsia="it-IT"/>
              </w:rPr>
            </w:r>
            <w:r w:rsidRPr="00C05C1E">
              <w:rPr>
                <w:rFonts w:ascii="Times New Roman" w:eastAsia="Times New Roman" w:hAnsi="Times New Roman" w:cs="Times New Roman"/>
                <w:color w:val="000000"/>
                <w:sz w:val="18"/>
                <w:szCs w:val="18"/>
                <w:lang w:val="en-US" w:eastAsia="it-IT"/>
              </w:rPr>
              <w:fldChar w:fldCharType="separate"/>
            </w:r>
            <w:r w:rsidR="008256A6">
              <w:rPr>
                <w:rFonts w:ascii="Times New Roman" w:eastAsia="Times New Roman" w:hAnsi="Times New Roman" w:cs="Times New Roman"/>
                <w:noProof/>
                <w:color w:val="000000"/>
                <w:sz w:val="18"/>
                <w:szCs w:val="18"/>
                <w:lang w:val="en-US" w:eastAsia="it-IT"/>
              </w:rPr>
              <w:t>[33]</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6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highlight w:val="yellow"/>
                <w:lang w:val="it-IT" w:eastAsia="it-IT"/>
              </w:rPr>
            </w:pPr>
            <w:r w:rsidRPr="00C05C1E">
              <w:rPr>
                <w:rFonts w:ascii="Times New Roman" w:eastAsia="Times New Roman" w:hAnsi="Times New Roman" w:cs="Times New Roman"/>
                <w:color w:val="000000"/>
                <w:sz w:val="18"/>
                <w:szCs w:val="18"/>
                <w:lang w:val="it-IT" w:eastAsia="it-IT"/>
              </w:rPr>
              <w:t>2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highlight w:val="yellow"/>
                <w:lang w:val="it-IT" w:eastAsia="it-IT"/>
              </w:rPr>
            </w:pPr>
            <w:r w:rsidRPr="00C05C1E">
              <w:rPr>
                <w:rFonts w:ascii="Times New Roman" w:eastAsia="Times New Roman" w:hAnsi="Times New Roman" w:cs="Times New Roman"/>
                <w:color w:val="000000"/>
                <w:sz w:val="18"/>
                <w:szCs w:val="18"/>
                <w:lang w:val="it-IT" w:eastAsia="it-IT"/>
              </w:rPr>
              <w:t>c.3244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highlight w:val="yellow"/>
                <w:lang w:val="it-IT" w:eastAsia="it-IT"/>
              </w:rPr>
            </w:pPr>
            <w:r w:rsidRPr="00C05C1E">
              <w:rPr>
                <w:rFonts w:ascii="Times New Roman" w:eastAsia="Times New Roman" w:hAnsi="Times New Roman" w:cs="Times New Roman"/>
                <w:color w:val="000000"/>
                <w:sz w:val="18"/>
                <w:szCs w:val="18"/>
                <w:lang w:val="it-IT" w:eastAsia="it-IT"/>
              </w:rPr>
              <w:t>p.(Glu108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highlight w:val="yellow"/>
                <w:lang w:val="it-IT" w:eastAsia="it-IT"/>
              </w:rPr>
            </w:pPr>
            <w:r w:rsidRPr="00C05C1E">
              <w:rPr>
                <w:rFonts w:ascii="Times New Roman" w:eastAsia="Times New Roman" w:hAnsi="Times New Roman" w:cs="Times New Roman"/>
                <w:color w:val="000000"/>
                <w:sz w:val="18"/>
                <w:szCs w:val="18"/>
                <w:lang w:val="it-IT" w:eastAsia="it-IT"/>
              </w:rPr>
              <w:t>g.32482735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highlight w:val="yellow"/>
                <w:lang w:val="en-US"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Whittock&lt;/Author&gt;&lt;Year&gt;1997&lt;/Year&gt;&lt;RecNum&gt;133&lt;/RecNum&gt;&lt;DisplayText&gt;[45]&lt;/DisplayText&gt;&lt;record&gt;&lt;rec-number&gt;133&lt;/rec-number&gt;&lt;foreign-keys&gt;&lt;key app="EN" db-id="vrp9r2ds6xwswberfaqv0d93dwp2aes9ss2p" timestamp="1587226689"&gt;133&lt;/key&gt;&lt;/foreign-keys&gt;&lt;ref-type name="Journal Article"&gt;17&lt;/ref-type&gt;&lt;contributors&gt;&lt;authors&gt;&lt;author&gt;Whittock, N. V.&lt;/author&gt;&lt;author&gt;Roberts, R. G.&lt;/author&gt;&lt;author&gt;Mathew, C. G.&lt;/author&gt;&lt;author&gt;Abbs, S. J.&lt;/author&gt;&lt;/authors&gt;&lt;/contributors&gt;&lt;auth-address&gt;Paediatric Research Unit, Guy&amp;apos;s Hospital, London, UK.&lt;/auth-address&gt;&lt;titles&gt;&lt;title&gt;Dystrophin point mutation screening using a multiplexed protein truncation test&lt;/title&gt;&lt;secondary-title&gt;Genet Test&lt;/secondary-title&gt;&lt;/titles&gt;&lt;periodical&gt;&lt;full-title&gt;Genet Test&lt;/full-title&gt;&lt;/periodical&gt;&lt;pages&gt;115-23&lt;/pages&gt;&lt;volume&gt;1&lt;/volume&gt;&lt;number&gt;2&lt;/number&gt;&lt;edition&gt;1997/01/01&lt;/edition&gt;&lt;keywords&gt;&lt;keyword&gt;Amino Acid Sequence&lt;/keyword&gt;&lt;keyword&gt;Base Sequence&lt;/keyword&gt;&lt;keyword&gt;DNA Primers/genetics&lt;/keyword&gt;&lt;keyword&gt;DNA, Complementary/genetics&lt;/keyword&gt;&lt;keyword&gt;Dystrophin/*genetics&lt;/keyword&gt;&lt;keyword&gt;Female&lt;/keyword&gt;&lt;keyword&gt;Genetic Carrier Screening&lt;/keyword&gt;&lt;keyword&gt;Genetic Testing/*methods&lt;/keyword&gt;&lt;keyword&gt;Humans&lt;/keyword&gt;&lt;keyword&gt;Male&lt;/keyword&gt;&lt;keyword&gt;Muscular Dystrophies/*genetics&lt;/keyword&gt;&lt;keyword&gt;Open Reading Frames&lt;/keyword&gt;&lt;keyword&gt;*Point Mutation&lt;/keyword&gt;&lt;keyword&gt;Reverse Transcriptase Polymerase Chain Reaction/methods&lt;/keyword&gt;&lt;/keywords&gt;&lt;dates&gt;&lt;year&gt;1997&lt;/year&gt;&lt;/dates&gt;&lt;isbn&gt;1090-6576 (Print)&amp;#xD;1090-6576 (Linking)&lt;/isbn&gt;&lt;accession-num&gt;10464635&lt;/accession-num&gt;&lt;urls&gt;&lt;related-urls&gt;&lt;url&gt;https://www.ncbi.nlm.nih.gov/pubmed/10464635&lt;/url&gt;&lt;/related-urls&gt;&lt;/urls&gt;&lt;electronic-resource-num&gt;10.1089/gte.1997.1.11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highlight w:val="yellow"/>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highlight w:val="yellow"/>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253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08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2726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Guo&lt;/Author&gt;&lt;Year&gt;2015&lt;/Year&gt;&lt;RecNum&gt;154&lt;/RecNum&gt;&lt;DisplayText&gt;[23]&lt;/DisplayText&gt;&lt;record&gt;&lt;rec-number&gt;154&lt;/rec-number&gt;&lt;foreign-keys&gt;&lt;key app="EN" db-id="vrp9r2ds6xwswberfaqv0d93dwp2aes9ss2p" timestamp="1587226913"&gt;154&lt;/key&gt;&lt;/foreign-keys&gt;&lt;ref-type name="Journal Article"&gt;17&lt;/ref-type&gt;&lt;contributors&gt;&lt;authors&gt;&lt;author&gt;Guo, R.&lt;/author&gt;&lt;author&gt;Zhu, G.&lt;/author&gt;&lt;author&gt;Zhu, H.&lt;/author&gt;&lt;author&gt;Ma, R.&lt;/author&gt;&lt;author&gt;Peng, Y.&lt;/author&gt;&lt;author&gt;Liang, D.&lt;/author&gt;&lt;author&gt;Wu, L.&lt;/author&gt;&lt;/authors&gt;&lt;/contributors&gt;&lt;auth-address&gt;State Key Laboratory of Medical Genetics, Central South University, Changsha, Hunan, China.&amp;#xD;Hunan Jiahui Genetics Hospital, Changsha, Hunan, China.&lt;/auth-address&gt;&lt;titles&gt;&lt;title&gt;DMD mutation spectrum analysis in 613 Chinese patients with dystrophinopathy&lt;/title&gt;&lt;secondary-title&gt;J Hum Genet&lt;/secondary-title&gt;&lt;/titles&gt;&lt;periodical&gt;&lt;full-title&gt;J Hum Genet&lt;/full-title&gt;&lt;/periodical&gt;&lt;pages&gt;435-42&lt;/pages&gt;&lt;volume&gt;60&lt;/volume&gt;&lt;number&gt;8&lt;/number&gt;&lt;edition&gt;2015/05/15&lt;/edition&gt;&lt;keywords&gt;&lt;keyword&gt;Asian Continental Ancestry Group/*genetics&lt;/keyword&gt;&lt;keyword&gt;Child, Preschool&lt;/keyword&gt;&lt;keyword&gt;China/epidemiology&lt;/keyword&gt;&lt;keyword&gt;Cohort Studies&lt;/keyword&gt;&lt;keyword&gt;DNA Mutational Analysis&lt;/keyword&gt;&lt;keyword&gt;Dystrophin/*genetics&lt;/keyword&gt;&lt;keyword&gt;Female&lt;/keyword&gt;&lt;keyword&gt;Genetic Association Studies&lt;/keyword&gt;&lt;keyword&gt;Humans&lt;/keyword&gt;&lt;keyword&gt;Male&lt;/keyword&gt;&lt;keyword&gt;Multiplex Polymerase Chain Reaction&lt;/keyword&gt;&lt;keyword&gt;Muscular Dystrophy, Duchenne/epidemiology/*genetics&lt;/keyword&gt;&lt;/keywords&gt;&lt;dates&gt;&lt;year&gt;2015&lt;/year&gt;&lt;pub-dates&gt;&lt;date&gt;Aug&lt;/date&gt;&lt;/pub-dates&gt;&lt;/dates&gt;&lt;isbn&gt;1435-232X (Electronic)&amp;#xD;1434-5161 (Linking)&lt;/isbn&gt;&lt;accession-num&gt;25972034&lt;/accession-num&gt;&lt;urls&gt;&lt;related-urls&gt;&lt;url&gt;https://www.ncbi.nlm.nih.gov/pubmed/25972034&lt;/url&gt;&lt;/related-urls&gt;&lt;/urls&gt;&lt;electronic-resource-num&gt;10.1038/jhg.2015.4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256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08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2723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Dasouki&lt;/Author&gt;&lt;Year&gt;2008&lt;/Year&gt;&lt;RecNum&gt;179&lt;/RecNum&gt;&lt;DisplayText&gt;[64]&lt;/DisplayText&gt;&lt;record&gt;&lt;rec-number&gt;179&lt;/rec-number&gt;&lt;foreign-keys&gt;&lt;key app="EN" db-id="vrp9r2ds6xwswberfaqv0d93dwp2aes9ss2p" timestamp="1587233334"&gt;179&lt;/key&gt;&lt;/foreign-keys&gt;&lt;ref-type name="Journal Article"&gt;17&lt;/ref-type&gt;&lt;contributors&gt;&lt;authors&gt;&lt;author&gt;Dasouki, M.&lt;/author&gt;&lt;author&gt;Barohn, R.&lt;/author&gt;&lt;/authors&gt;&lt;/contributors&gt;&lt;auth-address&gt;Kansas Medical Center, Pediatrics, 3901 Rainbow Blvd, MS 4004, 66160 Kansas City, KS, USA. mdasouki@kumc.edu&lt;/auth-address&gt;&lt;titles&gt;&lt;title&gt;Gene symbol: DMD. Disease: Muscular dystrophy, Duchenne&lt;/title&gt;&lt;secondary-title&gt;Hum Genet&lt;/secondary-title&gt;&lt;/titles&gt;&lt;periodical&gt;&lt;full-title&gt;Hum Genet&lt;/full-title&gt;&lt;/periodical&gt;&lt;pages&gt;321&lt;/pages&gt;&lt;volume&gt;124&lt;/volume&gt;&lt;number&gt;3&lt;/number&gt;&lt;edition&gt;2008/10/11&lt;/edition&gt;&lt;keywords&gt;&lt;keyword&gt;*Amino Acid Substitution&lt;/keyword&gt;&lt;keyword&gt;Child&lt;/keyword&gt;&lt;keyword&gt;Codon/*genetics&lt;/keyword&gt;&lt;keyword&gt;Dystrophin/*genetics&lt;/keyword&gt;&lt;keyword&gt;Family Health&lt;/keyword&gt;&lt;keyword&gt;Female&lt;/keyword&gt;&lt;keyword&gt;Heterozygote&lt;/keyword&gt;&lt;keyword&gt;Humans&lt;/keyword&gt;&lt;keyword&gt;Male&lt;/keyword&gt;&lt;keyword&gt;Muscular Dystrophy, Duchenne/*genetics&lt;/keyword&gt;&lt;keyword&gt;*Mutation, Missense&lt;/keyword&gt;&lt;keyword&gt;Point Mutation&lt;/keyword&gt;&lt;/keywords&gt;&lt;dates&gt;&lt;year&gt;2008&lt;/year&gt;&lt;pub-dates&gt;&lt;date&gt;Oct&lt;/date&gt;&lt;/pub-dates&gt;&lt;/dates&gt;&lt;isbn&gt;1432-1203 (Electronic)&amp;#xD;0340-6717 (Linking)&lt;/isbn&gt;&lt;accession-num&gt;18846679&lt;/accession-num&gt;&lt;urls&gt;&lt;related-urls&gt;&lt;url&gt;https://www.ncbi.nlm.nih.gov/pubmed/18846679&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6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259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08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2720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igro&lt;/Author&gt;&lt;Year&gt;1994&lt;/Year&gt;&lt;RecNum&gt;68&lt;/RecNum&gt;&lt;DisplayText&gt;[17]&lt;/DisplayText&gt;&lt;record&gt;&lt;rec-number&gt;68&lt;/rec-number&gt;&lt;foreign-keys&gt;&lt;key app="EN" db-id="vrp9r2ds6xwswberfaqv0d93dwp2aes9ss2p" timestamp="1586858745"&gt;68&lt;/key&gt;&lt;/foreign-keys&gt;&lt;ref-type name="Journal Article"&gt;17&lt;/ref-type&gt;&lt;contributors&gt;&lt;authors&gt;&lt;author&gt;Nigro, V.&lt;/author&gt;&lt;author&gt;Nigro, G.&lt;/author&gt;&lt;author&gt;Esposito, M. G.&lt;/author&gt;&lt;author&gt;Comi, L. I.&lt;/author&gt;&lt;author&gt;Molinari, A. M.&lt;/author&gt;&lt;author&gt;Puca, G. A.&lt;/author&gt;&lt;author&gt;Politano, L.&lt;/author&gt;&lt;/authors&gt;&lt;/contributors&gt;&lt;auth-address&gt;Istituto di Patologia Generale ed Oncologia, Facolta di Medicina, II Universita di Napoli, Italy.&lt;/auth-address&gt;&lt;titles&gt;&lt;title&gt;Novel small mutations along the DMD/BMD gene associated with different phenotypes&lt;/title&gt;&lt;secondary-title&gt;Hum Mol Genet&lt;/secondary-title&gt;&lt;/titles&gt;&lt;periodical&gt;&lt;full-title&gt;Hum Mol Genet&lt;/full-title&gt;&lt;/periodical&gt;&lt;pages&gt;1907-8&lt;/pages&gt;&lt;volume&gt;3&lt;/volume&gt;&lt;number&gt;10&lt;/number&gt;&lt;edition&gt;1994/10/01&lt;/edition&gt;&lt;keywords&gt;&lt;keyword&gt;Adolescent&lt;/keyword&gt;&lt;keyword&gt;Adult&lt;/keyword&gt;&lt;keyword&gt;Amino Acid Sequence&lt;/keyword&gt;&lt;keyword&gt;Base Sequence&lt;/keyword&gt;&lt;keyword&gt;Child&lt;/keyword&gt;&lt;keyword&gt;Child, Preschool&lt;/keyword&gt;&lt;keyword&gt;DNA Primers&lt;/keyword&gt;&lt;keyword&gt;Dystrophin/*genetics&lt;/keyword&gt;&lt;keyword&gt;Exons&lt;/keyword&gt;&lt;keyword&gt;Genetic Variation&lt;/keyword&gt;&lt;keyword&gt;Humans&lt;/keyword&gt;&lt;keyword&gt;Introns&lt;/keyword&gt;&lt;keyword&gt;Molecular Sequence Data&lt;/keyword&gt;&lt;keyword&gt;Muscular Dystrophies/*genetics/physiopathology&lt;/keyword&gt;&lt;keyword&gt;Phenotype&lt;/keyword&gt;&lt;keyword&gt;*Point Mutation&lt;/keyword&gt;&lt;keyword&gt;Polymerase Chain Reaction&lt;/keyword&gt;&lt;keyword&gt;*Polymorphism, Genetic&lt;/keyword&gt;&lt;/keywords&gt;&lt;dates&gt;&lt;year&gt;1994&lt;/year&gt;&lt;pub-dates&gt;&lt;date&gt;Oct&lt;/date&gt;&lt;/pub-dates&gt;&lt;/dates&gt;&lt;isbn&gt;0964-6906 (Print)&amp;#xD;0964-6906 (Linking)&lt;/isbn&gt;&lt;accession-num&gt;7849724&lt;/accession-num&gt;&lt;urls&gt;&lt;related-urls&gt;&lt;url&gt;https://www.ncbi.nlm.nih.gov/pubmed/7849724&lt;/url&gt;&lt;/related-urls&gt;&lt;/urls&gt;&lt;electronic-resource-num&gt;10.1093/hmg/3.10.1907&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8</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268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09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2711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ylor&lt;/Author&gt;&lt;Year&gt;2007&lt;/Year&gt;&lt;RecNum&gt;109&lt;/RecNum&gt;&lt;DisplayText&gt;[28]&lt;/DisplayText&gt;&lt;record&gt;&lt;rec-number&gt;109&lt;/rec-number&gt;&lt;foreign-keys&gt;&lt;key app="EN" db-id="vrp9r2ds6xwswberfaqv0d93dwp2aes9ss2p" timestamp="1587223241"&gt;109&lt;/key&gt;&lt;/foreign-keys&gt;&lt;ref-type name="Journal Article"&gt;17&lt;/ref-type&gt;&lt;contributors&gt;&lt;authors&gt;&lt;author&gt;Taylor, P. J.&lt;/author&gt;&lt;author&gt;Maroulis, S.&lt;/author&gt;&lt;author&gt;Mullan, G. L.&lt;/author&gt;&lt;author&gt;Pedersen, R. L.&lt;/author&gt;&lt;author&gt;Baumli, A.&lt;/author&gt;&lt;author&gt;Elakis, G.&lt;/author&gt;&lt;author&gt;Piras, S.&lt;/author&gt;&lt;author&gt;Walsh, C.&lt;/author&gt;&lt;author&gt;Prosper-Gutierrez, B.&lt;/author&gt;&lt;author&gt;De La Puente-Alonso, F.&lt;/author&gt;&lt;author&gt;Bell, C. G.&lt;/author&gt;&lt;author&gt;Mowat, D. R.&lt;/author&gt;&lt;author&gt;Johnston, H. M.&lt;/author&gt;&lt;author&gt;Buckley, M. F.&lt;/author&gt;&lt;/authors&gt;&lt;/contributors&gt;&lt;auth-address&gt;Molecular and Cytogenetics Unit, Department of Haematology and Genetics, South Eastern Area Laboratory Services, Prince of Wales Hospital, Randwick, Sydney, Australia.&lt;/auth-address&gt;&lt;titles&gt;&lt;title&gt;Measurement of the clinical utility of a combined mutation detection protocol in carriers of Duchenne and Becker muscular dystrophy&lt;/title&gt;&lt;secondary-title&gt;J Med Genet&lt;/secondary-title&gt;&lt;/titles&gt;&lt;periodical&gt;&lt;full-title&gt;J Med Genet&lt;/full-title&gt;&lt;/periodical&gt;&lt;pages&gt;368-72&lt;/pages&gt;&lt;volume&gt;44&lt;/volume&gt;&lt;number&gt;6&lt;/number&gt;&lt;edition&gt;2007/01/30&lt;/edition&gt;&lt;keywords&gt;&lt;keyword&gt;Female&lt;/keyword&gt;&lt;keyword&gt;*Genetic Carrier Screening&lt;/keyword&gt;&lt;keyword&gt;*Heterozygote&lt;/keyword&gt;&lt;keyword&gt;Humans&lt;/keyword&gt;&lt;keyword&gt;Male&lt;/keyword&gt;&lt;keyword&gt;Mothers&lt;/keyword&gt;&lt;keyword&gt;Muscular Dystrophy, Duchenne/diagnosis/*genetics&lt;/keyword&gt;&lt;keyword&gt;Mutation/*genetics&lt;/keyword&gt;&lt;/keywords&gt;&lt;dates&gt;&lt;year&gt;2007&lt;/year&gt;&lt;pub-dates&gt;&lt;date&gt;Jun&lt;/date&gt;&lt;/pub-dates&gt;&lt;/dates&gt;&lt;isbn&gt;1468-6244 (Electronic)&amp;#xD;0022-2593 (Linking)&lt;/isbn&gt;&lt;accession-num&gt;17259292&lt;/accession-num&gt;&lt;urls&gt;&lt;related-urls&gt;&lt;url&gt;https://www.ncbi.nlm.nih.gov/pubmed/17259292&lt;/url&gt;&lt;/related-urls&gt;&lt;/urls&gt;&lt;custom2&gt;PMC2740880&lt;/custom2&gt;&lt;electronic-resource-num&gt;10.1136/jmg.2006.04746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274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109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2705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Dolinsky&lt;/Author&gt;&lt;Year&gt;2002&lt;/Year&gt;&lt;RecNum&gt;139&lt;/RecNum&gt;&lt;DisplayText&gt;[12]&lt;/DisplayText&gt;&lt;record&gt;&lt;rec-number&gt;139&lt;/rec-number&gt;&lt;foreign-keys&gt;&lt;key app="EN" db-id="vrp9r2ds6xwswberfaqv0d93dwp2aes9ss2p" timestamp="1587226689"&gt;139&lt;/key&gt;&lt;/foreign-keys&gt;&lt;ref-type name="Journal Article"&gt;17&lt;/ref-type&gt;&lt;contributors&gt;&lt;authors&gt;&lt;author&gt;Dolinsky, L. C.&lt;/author&gt;&lt;author&gt;de Moura-Neto, R. S.&lt;/author&gt;&lt;author&gt;Falcao-Conceicao, D. N.&lt;/author&gt;&lt;/authors&gt;&lt;/contributors&gt;&lt;auth-address&gt;Departamento de Genetica, Instituto de Biologia, Universidade Federal do Rio de Janeiro, RJ, Rio de Janeiro, Brazil. dolinsky@biologia.ufrj.br&lt;/auth-address&gt;&lt;titles&gt;&lt;title&gt;DGGE analysis as a tool to identify point mutations, de novo mutations and carriers of the dystrophin gene&lt;/title&gt;&lt;secondary-title&gt;Neuromuscul Disord&lt;/secondary-title&gt;&lt;/titles&gt;&lt;periodical&gt;&lt;full-title&gt;Neuromuscul Disord&lt;/full-title&gt;&lt;/periodical&gt;&lt;pages&gt;845-8&lt;/pages&gt;&lt;volume&gt;12&lt;/volume&gt;&lt;number&gt;9&lt;/number&gt;&lt;edition&gt;2002/10/26&lt;/edition&gt;&lt;keywords&gt;&lt;keyword&gt;Brazil/epidemiology&lt;/keyword&gt;&lt;keyword&gt;DNA Mutational Analysis&lt;/keyword&gt;&lt;keyword&gt;Dystrophin/*genetics&lt;/keyword&gt;&lt;keyword&gt;Electrophoresis, Polyacrylamide Gel&lt;/keyword&gt;&lt;keyword&gt;Exons&lt;/keyword&gt;&lt;keyword&gt;Female&lt;/keyword&gt;&lt;keyword&gt;Genetic Carrier Screening&lt;/keyword&gt;&lt;keyword&gt;Humans&lt;/keyword&gt;&lt;keyword&gt;Male&lt;/keyword&gt;&lt;keyword&gt;Muscular Dystrophy, Duchenne/*genetics&lt;/keyword&gt;&lt;keyword&gt;Nucleic Acid Denaturation&lt;/keyword&gt;&lt;keyword&gt;Pedigree&lt;/keyword&gt;&lt;keyword&gt;*Point Mutation&lt;/keyword&gt;&lt;keyword&gt;Polymerase Chain Reaction/methods&lt;/keyword&gt;&lt;keyword&gt;Polymorphism, Genetic&lt;/keyword&gt;&lt;/keywords&gt;&lt;dates&gt;&lt;year&gt;2002&lt;/year&gt;&lt;pub-dates&gt;&lt;date&gt;Nov&lt;/date&gt;&lt;/pub-dates&gt;&lt;/dates&gt;&lt;isbn&gt;0960-8966 (Print)&amp;#xD;0960-8966 (Linking)&lt;/isbn&gt;&lt;accession-num&gt;12398835&lt;/accession-num&gt;&lt;urls&gt;&lt;related-urls&gt;&lt;url&gt;https://www.ncbi.nlm.nih.gov/pubmed/12398835&lt;/url&gt;&lt;/related-urls&gt;&lt;/urls&gt;&lt;electronic-resource-num&gt;10.1016/s0960-8966(02)00069-x&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281T&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43477B"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1094*; Leu1093_Gln1144del]</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1707A&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281T&gt;G</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109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1707A&gt;C</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295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43477B"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099*,Leu1093_Gln1144del]</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1693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jA8L1llYXI+PFJl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jA8L1llYXI+PFJl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w:t>
            </w:r>
          </w:p>
        </w:tc>
      </w:tr>
      <w:tr w:rsidR="001C37B3" w:rsidRPr="00C05C1E" w:rsidTr="001B361D">
        <w:trPr>
          <w:trHeight w:val="6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5</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304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43477B"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102*,Leu1093_Gln1144del]</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1684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MsIDM4XTwvRGlzcGxheVRleHQ+PHJlY29y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==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MsIDM4XTwvRGlzcGxheVRleHQ+PHJlY29y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==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13, 3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w:t>
            </w:r>
          </w:p>
        </w:tc>
      </w:tr>
      <w:tr w:rsidR="001C37B3" w:rsidRPr="00C05C1E" w:rsidTr="001B361D">
        <w:trPr>
          <w:trHeight w:val="6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5</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328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43477B"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110*, Leu1093_Gln1144del]</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1660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edlackova&lt;/Author&gt;&lt;Year&gt;2009&lt;/Year&gt;&lt;RecNum&gt;34&lt;/RecNum&gt;&lt;DisplayText&gt;[10]&lt;/DisplayText&gt;&lt;record&gt;&lt;rec-number&gt;34&lt;/rec-number&gt;&lt;foreign-keys&gt;&lt;key app="EN" db-id="vrp9r2ds6xwswberfaqv0d93dwp2aes9ss2p" timestamp="1586855852"&gt;34&lt;/key&gt;&lt;/foreign-keys&gt;&lt;ref-type name="Journal Article"&gt;17&lt;/ref-type&gt;&lt;contributors&gt;&lt;authors&gt;&lt;author&gt;Sedlackova, J.&lt;/author&gt;&lt;author&gt;Vondracek, P.&lt;/author&gt;&lt;author&gt;Hermanova, M.&lt;/author&gt;&lt;author&gt;Zamecnik, J.&lt;/author&gt;&lt;author&gt;Hruba, Z.&lt;/author&gt;&lt;author&gt;Haberlova, J.&lt;/author&gt;&lt;author&gt;Kraus, J.&lt;/author&gt;&lt;author&gt;Marikova, T.&lt;/author&gt;&lt;author&gt;Hedvicakova, P.&lt;/author&gt;&lt;author&gt;Vohanka, S.&lt;/author&gt;&lt;author&gt;Fajkusova, L.&lt;/author&gt;&lt;/authors&gt;&lt;/contributors&gt;&lt;auth-address&gt;Centre of Molecular Biology and Gene Therapy, University Hospital Brno and Masaryk University, Brno, Czech Republic.&lt;/auth-address&gt;&lt;titles&gt;&lt;title&gt;Point mutations in Czech DMD/BMD patients and their phenotypic outcome&lt;/title&gt;&lt;secondary-title&gt;Neuromuscul Disord&lt;/secondary-title&gt;&lt;/titles&gt;&lt;periodical&gt;&lt;full-title&gt;Neuromuscul Disord&lt;/full-title&gt;&lt;/periodical&gt;&lt;pages&gt;749-53&lt;/pages&gt;&lt;volume&gt;19&lt;/volume&gt;&lt;number&gt;11&lt;/number&gt;&lt;edition&gt;2009/09/29&lt;/edition&gt;&lt;keywords&gt;&lt;keyword&gt;Base Sequence&lt;/keyword&gt;&lt;keyword&gt;Czech Republic&lt;/keyword&gt;&lt;keyword&gt;DNA Mutational Analysis/methods&lt;/keyword&gt;&lt;keyword&gt;Dystrophin/*genetics/metabolism&lt;/keyword&gt;&lt;keyword&gt;Exons&lt;/keyword&gt;&lt;keyword&gt;Female&lt;/keyword&gt;&lt;keyword&gt;Humans&lt;/keyword&gt;&lt;keyword&gt;Male&lt;/keyword&gt;&lt;keyword&gt;Molecular Sequence Data&lt;/keyword&gt;&lt;keyword&gt;Muscular Dystrophy, Duchenne/*genetics&lt;/keyword&gt;&lt;keyword&gt;*Phenotype&lt;/keyword&gt;&lt;keyword&gt;*Point Mutation&lt;/keyword&gt;&lt;keyword&gt;RNA, Messenger/metabolism&lt;/keyword&gt;&lt;/keywords&gt;&lt;dates&gt;&lt;year&gt;2009&lt;/year&gt;&lt;pub-dates&gt;&lt;date&gt;Nov&lt;/date&gt;&lt;/pub-dates&gt;&lt;/dates&gt;&lt;isbn&gt;1873-2364 (Electronic)&amp;#xD;0960-8966 (Linking)&lt;/isbn&gt;&lt;accession-num&gt;19783145&lt;/accession-num&gt;&lt;urls&gt;&lt;related-urls&gt;&lt;url&gt;https://www.ncbi.nlm.nih.gov/pubmed/19783145&lt;/url&gt;&lt;/related-urls&gt;&lt;/urls&gt;&lt;electronic-resource-num&gt;10.1016/j.nmd.2009.08.01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6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5</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337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5A0F8C"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113*,Leu1093_Gln1144del]</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1651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MsIDM4XTwvRGlzcGxheVRleHQ+PHJlY29y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==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MsIDM4XTwvRGlzcGxheVRleHQ+PHJlY29y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==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13, 3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8</w:t>
            </w:r>
          </w:p>
        </w:tc>
      </w:tr>
      <w:tr w:rsidR="001C37B3" w:rsidRPr="00C05C1E" w:rsidTr="001B361D">
        <w:trPr>
          <w:trHeight w:val="6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5</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340A&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114*)</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1648T&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5</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346A&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116*)</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1642T&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Bai&lt;/Author&gt;&lt;Year&gt;2016&lt;/Year&gt;&lt;RecNum&gt;87&lt;/RecNum&gt;&lt;DisplayText&gt;[7]&lt;/DisplayText&gt;&lt;record&gt;&lt;rec-number&gt;87&lt;/rec-number&gt;&lt;foreign-keys&gt;&lt;key app="EN" db-id="vrp9r2ds6xwswberfaqv0d93dwp2aes9ss2p" timestamp="1587210934"&gt;87&lt;/key&gt;&lt;/foreign-keys&gt;&lt;ref-type name="Journal Article"&gt;17&lt;/ref-type&gt;&lt;contributors&gt;&lt;authors&gt;&lt;author&gt;Bai, Y.&lt;/author&gt;&lt;author&gt;Li, S.&lt;/author&gt;&lt;author&gt;Zong, Y. N.&lt;/author&gt;&lt;author&gt;Li, X. L.&lt;/author&gt;&lt;author&gt;Zhao, Z. H.&lt;/author&gt;&lt;author&gt;Kong, X. D.&lt;/author&gt;&lt;/authors&gt;&lt;/contributors&gt;&lt;auth-address&gt;Center of Prenatal Diagnosis, First Affiliated Hospital of Zhengzhou University, Zhengzhou 450052, China.&lt;/auth-address&gt;&lt;titles&gt;&lt;title&gt;[Mutation screening of 433 families with Duchenne/Becker muscular dystrophy]&lt;/title&gt;&lt;secondary-title&gt;Zhonghua Yi Xue Za Zhi&lt;/secondary-title&gt;&lt;/titles&gt;&lt;periodical&gt;&lt;full-title&gt;Zhonghua Yi Xue Za Zhi&lt;/full-title&gt;&lt;/periodical&gt;&lt;pages&gt;1261-9&lt;/pages&gt;&lt;volume&gt;96&lt;/volume&gt;&lt;number&gt;16&lt;/number&gt;&lt;edition&gt;2016/04/29&lt;/edition&gt;&lt;keywords&gt;&lt;keyword&gt;Asian Continental Ancestry Group&lt;/keyword&gt;&lt;keyword&gt;*DNA Mutational Analysis&lt;/keyword&gt;&lt;keyword&gt;Dystrophin/*genetics&lt;/keyword&gt;&lt;keyword&gt;Exons&lt;/keyword&gt;&lt;keyword&gt;Female&lt;/keyword&gt;&lt;keyword&gt;Frameshift Mutation&lt;/keyword&gt;&lt;keyword&gt;High-Throughput Nucleotide Sequencing&lt;/keyword&gt;&lt;keyword&gt;Humans&lt;/keyword&gt;&lt;keyword&gt;Multiplex Polymerase Chain Reaction&lt;/keyword&gt;&lt;keyword&gt;Muscular Dystrophy, Duchenne/*genetics&lt;/keyword&gt;&lt;keyword&gt;Mutation, Missense&lt;/keyword&gt;&lt;keyword&gt;Point Mutation&lt;/keyword&gt;&lt;keyword&gt;Polymorphism, Genetic&lt;/keyword&gt;&lt;keyword&gt;Pregnancy&lt;/keyword&gt;&lt;keyword&gt;Sequence Deletion&lt;/keyword&gt;&lt;/keywords&gt;&lt;dates&gt;&lt;year&gt;2016&lt;/year&gt;&lt;pub-dates&gt;&lt;date&gt;Apr 26&lt;/date&gt;&lt;/pub-dates&gt;&lt;/dates&gt;&lt;isbn&gt;0376-2491 (Print)&amp;#xD;0376-2491 (Linking)&lt;/isbn&gt;&lt;accession-num&gt;27122458&lt;/accession-num&gt;&lt;urls&gt;&lt;related-urls&gt;&lt;url&gt;https://www.ncbi.nlm.nih.gov/pubmed/27122458&lt;/url&gt;&lt;/related-urls&gt;&lt;/urls&gt;&lt;electronic-resource-num&gt;10.3760/cma.j.issn.0376-2491.2016.16.008&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352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11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1636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Lo&lt;/Author&gt;&lt;Year&gt;2006&lt;/Year&gt;&lt;RecNum&gt;51&lt;/RecNum&gt;&lt;DisplayText&gt;[27]&lt;/DisplayText&gt;&lt;record&gt;&lt;rec-number&gt;51&lt;/rec-number&gt;&lt;foreign-keys&gt;&lt;key app="EN" db-id="vrp9r2ds6xwswberfaqv0d93dwp2aes9ss2p" timestamp="1586856058"&gt;51&lt;/key&gt;&lt;/foreign-keys&gt;&lt;ref-type name="Journal Article"&gt;17&lt;/ref-type&gt;&lt;contributors&gt;&lt;authors&gt;&lt;author&gt;Lo, I. F.&lt;/author&gt;&lt;author&gt;Lai, K. K.&lt;/author&gt;&lt;author&gt;Tong, T. M.&lt;/author&gt;&lt;author&gt;Lam, S. T.&lt;/author&gt;&lt;/authors&gt;&lt;/contributors&gt;&lt;auth-address&gt;Clinical Genetic Service, Department of Health, Hong Kong, China. dr.ivanlo@gmail.com&lt;/auth-address&gt;&lt;titles&gt;&lt;title&gt;A different spectrum of DMD gene mutations in local Chinese patients with Duchenne/Becker muscular dystrophy&lt;/title&gt;&lt;secondary-title&gt;Chin Med J (Engl)&lt;/secondary-title&gt;&lt;/titles&gt;&lt;periodical&gt;&lt;full-title&gt;Chin Med J (Engl)&lt;/full-title&gt;&lt;/periodical&gt;&lt;pages&gt;1079-87&lt;/pages&gt;&lt;volume&gt;119&lt;/volume&gt;&lt;number&gt;13&lt;/number&gt;&lt;edition&gt;2006/07/13&lt;/edition&gt;&lt;keywords&gt;&lt;keyword&gt;Asian Continental Ancestry Group&lt;/keyword&gt;&lt;keyword&gt;Dystrophin/*genetics&lt;/keyword&gt;&lt;keyword&gt;Exons&lt;/keyword&gt;&lt;keyword&gt;Genotype&lt;/keyword&gt;&lt;keyword&gt;Heterozygote&lt;/keyword&gt;&lt;keyword&gt;Humans&lt;/keyword&gt;&lt;keyword&gt;Intellectual Disability/genetics&lt;/keyword&gt;&lt;keyword&gt;Muscular Dystrophy, Duchenne/*genetics&lt;/keyword&gt;&lt;keyword&gt;*Mutation&lt;/keyword&gt;&lt;keyword&gt;Phenotype&lt;/keyword&gt;&lt;keyword&gt;Polymerase Chain Reaction&lt;/keyword&gt;&lt;/keywords&gt;&lt;dates&gt;&lt;year&gt;2006&lt;/year&gt;&lt;pub-dates&gt;&lt;date&gt;Jul 5&lt;/date&gt;&lt;/pub-dates&gt;&lt;/dates&gt;&lt;isbn&gt;0366-6999 (Print)&amp;#xD;0366-6999 (Linking)&lt;/isbn&gt;&lt;accession-num&gt;16834926&lt;/accession-num&gt;&lt;urls&gt;&lt;related-urls&gt;&lt;url&gt;https://www.ncbi.nlm.nih.gov/pubmed/16834926&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5</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358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120*)</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1630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b21hcjwvQXV0aG9yPjxZZWFyPjIwMTk8L1llYXI+PFJl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b21hcjwvQXV0aG9yPjxZZWFyPjIwMTk8L1llYXI+PFJl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5</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376A&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1126*)</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1612T&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VuPC9BdXRob3I+PFllYXI+MjAxNDwvWWVhcj48UmVj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VuPC9BdXRob3I+PFllYXI+MjAxNDwvWWVhcj48UmVj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6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397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13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1591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Aartsma-Rus&lt;/Author&gt;&lt;Year&gt;2006&lt;/Year&gt;&lt;RecNum&gt;13&lt;/RecNum&gt;&lt;DisplayText&gt;[66]&lt;/DisplayText&gt;&lt;record&gt;&lt;rec-number&gt;13&lt;/rec-number&gt;&lt;foreign-keys&gt;&lt;key app="EN" db-id="vrp9r2ds6xwswberfaqv0d93dwp2aes9ss2p" timestamp="1586852278"&gt;13&lt;/key&gt;&lt;/foreign-keys&gt;&lt;ref-type name="Journal Article"&gt;17&lt;/ref-type&gt;&lt;contributors&gt;&lt;authors&gt;&lt;author&gt;Aartsma-Rus, A.&lt;/author&gt;&lt;author&gt;Van Deutekom, J. C.&lt;/author&gt;&lt;author&gt;Fokkema, I. F.&lt;/author&gt;&lt;author&gt;Van Ommen, G. J.&lt;/author&gt;&lt;author&gt;Den Dunnen, J. T.&lt;/author&gt;&lt;/authors&gt;&lt;/contributors&gt;&lt;auth-address&gt;Leiden University Medical Center, Department of Human Genetics, P.O. Box 9600, 2300 RC Leiden, The Netherlands. a.m.rus@lumc.nl&lt;/auth-address&gt;&lt;titles&gt;&lt;title&gt;Entries in the Leiden Duchenne muscular dystrophy mutation database: an overview of mutation types and paradoxical cases that confirm the reading-frame rule&lt;/title&gt;&lt;secondary-title&gt;Muscle Nerve&lt;/secondary-title&gt;&lt;/titles&gt;&lt;periodical&gt;&lt;full-title&gt;Muscle Nerve&lt;/full-title&gt;&lt;/periodical&gt;&lt;pages&gt;135-44&lt;/pages&gt;&lt;volume&gt;34&lt;/volume&gt;&lt;number&gt;2&lt;/number&gt;&lt;edition&gt;2006/06/14&lt;/edition&gt;&lt;keywords&gt;&lt;keyword&gt;Databases, Genetic&lt;/keyword&gt;&lt;keyword&gt;Gene Frequency&lt;/keyword&gt;&lt;keyword&gt;Germany&lt;/keyword&gt;&lt;keyword&gt;Humans&lt;/keyword&gt;&lt;keyword&gt;Muscular Dystrophy, Duchenne/*genetics&lt;/keyword&gt;&lt;keyword&gt;Mutation/*genetics&lt;/keyword&gt;&lt;keyword&gt;Phenotype&lt;/keyword&gt;&lt;keyword&gt;Reading Frames/*genetics&lt;/keyword&gt;&lt;/keywords&gt;&lt;dates&gt;&lt;year&gt;2006&lt;/year&gt;&lt;pub-dates&gt;&lt;date&gt;Aug&lt;/date&gt;&lt;/pub-dates&gt;&lt;/dates&gt;&lt;isbn&gt;0148-639X (Print)&amp;#xD;0148-639X (Linking)&lt;/isbn&gt;&lt;accession-num&gt;16770791&lt;/accession-num&gt;&lt;urls&gt;&lt;related-urls&gt;&lt;url&gt;https://www.ncbi.nlm.nih.gov/pubmed/16770791&lt;/url&gt;&lt;/related-urls&gt;&lt;/urls&gt;&lt;electronic-resource-num&gt;10.1002/mus.20586&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6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409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13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1579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Bonnal&lt;/Author&gt;&lt;Year&gt;2010&lt;/Year&gt;&lt;RecNum&gt;102&lt;/RecNum&gt;&lt;DisplayText&gt;[22]&lt;/DisplayText&gt;&lt;record&gt;&lt;rec-number&gt;102&lt;/rec-number&gt;&lt;foreign-keys&gt;&lt;key app="EN" db-id="vrp9r2ds6xwswberfaqv0d93dwp2aes9ss2p" timestamp="1587223241"&gt;102&lt;/key&gt;&lt;/foreign-keys&gt;&lt;ref-type name="Journal Article"&gt;17&lt;/ref-type&gt;&lt;contributors&gt;&lt;authors&gt;&lt;author&gt;Bonnal, R. J.&lt;/author&gt;&lt;author&gt;Severgnini, M.&lt;/author&gt;&lt;author&gt;Castaldi, A.&lt;/author&gt;&lt;author&gt;Bordoni, R.&lt;/author&gt;&lt;author&gt;Iacono, M.&lt;/author&gt;&lt;author&gt;Trimarco, A.&lt;/author&gt;&lt;author&gt;Torella, A.&lt;/author&gt;&lt;author&gt;Piluso, G.&lt;/author&gt;&lt;author&gt;Aurino, S.&lt;/author&gt;&lt;author&gt;Condorelli, G.&lt;/author&gt;&lt;author&gt;De Bellis, G.&lt;/author&gt;&lt;author&gt;Nigro, V.&lt;/author&gt;&lt;/authors&gt;&lt;/contributors&gt;&lt;auth-address&gt;Consiglio Nazionale delle Ricerche, Istituto di Tecnologie Biomediche (CNR-ITB), I-20090 Segrate, Italy.&lt;/auth-address&gt;&lt;titles&gt;&lt;title&gt;Reliable resequencing of the human dystrophin locus by universal long polymerase chain reaction and massive pyrosequencing&lt;/title&gt;&lt;secondary-title&gt;Anal Biochem&lt;/secondary-title&gt;&lt;/titles&gt;&lt;periodical&gt;&lt;full-title&gt;Anal Biochem&lt;/full-title&gt;&lt;/periodical&gt;&lt;pages&gt;176-84&lt;/pages&gt;&lt;volume&gt;406&lt;/volume&gt;&lt;number&gt;2&lt;/number&gt;&lt;edition&gt;2010/07/31&lt;/edition&gt;&lt;keywords&gt;&lt;keyword&gt;Base Sequence&lt;/keyword&gt;&lt;keyword&gt;Biopolymers/genetics&lt;/keyword&gt;&lt;keyword&gt;Dystrophin/*genetics&lt;/keyword&gt;&lt;keyword&gt;Genetic Loci/*genetics&lt;/keyword&gt;&lt;keyword&gt;Humans&lt;/keyword&gt;&lt;keyword&gt;Male&lt;/keyword&gt;&lt;keyword&gt;Mutation/genetics&lt;/keyword&gt;&lt;keyword&gt;Polymerase Chain Reaction/*methods&lt;/keyword&gt;&lt;keyword&gt;Reproducibility of Results&lt;/keyword&gt;&lt;keyword&gt;Sequence Analysis, DNA/*methods&lt;/keyword&gt;&lt;keyword&gt;*Temperature&lt;/keyword&gt;&lt;/keywords&gt;&lt;dates&gt;&lt;year&gt;2010&lt;/year&gt;&lt;pub-dates&gt;&lt;date&gt;Nov 15&lt;/date&gt;&lt;/pub-dates&gt;&lt;/dates&gt;&lt;isbn&gt;1096-0309 (Electronic)&amp;#xD;0003-2697 (Linking)&lt;/isbn&gt;&lt;accession-num&gt;20670611&lt;/accession-num&gt;&lt;urls&gt;&lt;related-urls&gt;&lt;url&gt;https://www.ncbi.nlm.nih.gov/pubmed/20670611&lt;/url&gt;&lt;/related-urls&gt;&lt;/urls&gt;&lt;electronic-resource-num&gt;10.1016/j.ab.2010.07.022&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5</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413G&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138*)</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1575C&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008256A6">
              <w:rPr>
                <w:rFonts w:ascii="Times New Roman" w:eastAsia="Times New Roman" w:hAnsi="Times New Roman" w:cs="Times New Roman"/>
                <w:color w:val="000000"/>
                <w:sz w:val="18"/>
                <w:szCs w:val="18"/>
                <w:lang w:val="it-IT" w:eastAsia="it-IT"/>
              </w:rPr>
              <w:instrText xml:space="preserve"> ADDIN EN.CITE &lt;EndNote&gt;&lt;Cite&gt;&lt;Author&gt;Prior&lt;/Author&gt;&lt;Year&gt;2005&lt;/Year&gt;&lt;RecNum&gt;58&lt;/RecNum&gt;&lt;DisplayText&gt;[34]&lt;/DisplayText&gt;&lt;record&gt;&lt;rec-number&gt;58&lt;/rec-number&gt;&lt;foreign-keys&gt;&lt;key app="EN" db-id="vrp9r2ds6xwswberfaqv0d93dwp2aes9ss2p" timestamp="1586856604"&gt;58&lt;/key&gt;&lt;/foreign-keys&gt;&lt;ref-type name="Journal Article"&gt;17&lt;/ref-type&gt;&lt;contributors&gt;&lt;authors&gt;&lt;author&gt;Prior, T. W.&lt;/author&gt;&lt;author&gt;Bridgeman, S. J.&lt;/author&gt;&lt;/authors&gt;&lt;/contributors&gt;&lt;auth-address&gt;Department of Pathology, The Ohio State University, 125 Hamilton Hall, 1645 Neil Ave., Columbus, Ohio 43210, USA. prior-1@medctr.osu.edu&lt;/auth-address&gt;&lt;titles&gt;&lt;title&gt;Experience and strategy for the molecular testing of Duchenne muscular dystrophy&lt;/title&gt;&lt;secondary-title&gt;J Mol Diagn&lt;/secondary-title&gt;&lt;/titles&gt;&lt;periodical&gt;&lt;full-title&gt;J Mol Diagn&lt;/full-title&gt;&lt;/periodical&gt;&lt;pages&gt;317-26&lt;/pages&gt;&lt;volume&gt;7&lt;/volume&gt;&lt;number&gt;3&lt;/number&gt;&lt;edition&gt;2005/07/29&lt;/edition&gt;&lt;keywords&gt;&lt;keyword&gt;Dystrophin/*genetics&lt;/keyword&gt;&lt;keyword&gt;Female&lt;/keyword&gt;&lt;keyword&gt;Genetic Testing&lt;/keyword&gt;&lt;keyword&gt;Humans&lt;/keyword&gt;&lt;keyword&gt;Male&lt;/keyword&gt;&lt;keyword&gt;Muscular Dystrophies/*diagnosis/*genetics&lt;/keyword&gt;&lt;keyword&gt;Pedigree&lt;/keyword&gt;&lt;keyword&gt;Point Mutation&lt;/keyword&gt;&lt;keyword&gt;Prenatal Diagnosis&lt;/keyword&gt;&lt;/keywords&gt;&lt;dates&gt;&lt;year&gt;2005&lt;/year&gt;&lt;pub-dates&gt;&lt;date&gt;Aug&lt;/date&gt;&lt;/pub-dates&gt;&lt;/dates&gt;&lt;isbn&gt;1525-1578 (Print)&amp;#xD;1525-1578 (Linking)&lt;/isbn&gt;&lt;accession-num&gt;16049303&lt;/accession-num&gt;&lt;urls&gt;&lt;related-urls&gt;&lt;url&gt;https://www.ncbi.nlm.nih.gov/pubmed/16049303&lt;/url&gt;&lt;/related-urls&gt;&lt;/urls&gt;&lt;custom2&gt;PMC1867542&lt;/custom2&gt;&lt;electronic-resource-num&gt;10.1016/S1525-1578(10)60560-0&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5</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414G&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138*)</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1574C&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Guo&lt;/Author&gt;&lt;Year&gt;2015&lt;/Year&gt;&lt;RecNum&gt;154&lt;/RecNum&gt;&lt;DisplayText&gt;[23]&lt;/DisplayText&gt;&lt;record&gt;&lt;rec-number&gt;154&lt;/rec-number&gt;&lt;foreign-keys&gt;&lt;key app="EN" db-id="vrp9r2ds6xwswberfaqv0d93dwp2aes9ss2p" timestamp="1587226913"&gt;154&lt;/key&gt;&lt;/foreign-keys&gt;&lt;ref-type name="Journal Article"&gt;17&lt;/ref-type&gt;&lt;contributors&gt;&lt;authors&gt;&lt;author&gt;Guo, R.&lt;/author&gt;&lt;author&gt;Zhu, G.&lt;/author&gt;&lt;author&gt;Zhu, H.&lt;/author&gt;&lt;author&gt;Ma, R.&lt;/author&gt;&lt;author&gt;Peng, Y.&lt;/author&gt;&lt;author&gt;Liang, D.&lt;/author&gt;&lt;author&gt;Wu, L.&lt;/author&gt;&lt;/authors&gt;&lt;/contributors&gt;&lt;auth-address&gt;State Key Laboratory of Medical Genetics, Central South University, Changsha, Hunan, China.&amp;#xD;Hunan Jiahui Genetics Hospital, Changsha, Hunan, China.&lt;/auth-address&gt;&lt;titles&gt;&lt;title&gt;DMD mutation spectrum analysis in 613 Chinese patients with dystrophinopathy&lt;/title&gt;&lt;secondary-title&gt;J Hum Genet&lt;/secondary-title&gt;&lt;/titles&gt;&lt;periodical&gt;&lt;full-title&gt;J Hum Genet&lt;/full-title&gt;&lt;/periodical&gt;&lt;pages&gt;435-42&lt;/pages&gt;&lt;volume&gt;60&lt;/volume&gt;&lt;number&gt;8&lt;/number&gt;&lt;edition&gt;2015/05/15&lt;/edition&gt;&lt;keywords&gt;&lt;keyword&gt;Asian Continental Ancestry Group/*genetics&lt;/keyword&gt;&lt;keyword&gt;Child, Preschool&lt;/keyword&gt;&lt;keyword&gt;China/epidemiology&lt;/keyword&gt;&lt;keyword&gt;Cohort Studies&lt;/keyword&gt;&lt;keyword&gt;DNA Mutational Analysis&lt;/keyword&gt;&lt;keyword&gt;Dystrophin/*genetics&lt;/keyword&gt;&lt;keyword&gt;Female&lt;/keyword&gt;&lt;keyword&gt;Genetic Association Studies&lt;/keyword&gt;&lt;keyword&gt;Humans&lt;/keyword&gt;&lt;keyword&gt;Male&lt;/keyword&gt;&lt;keyword&gt;Multiplex Polymerase Chain Reaction&lt;/keyword&gt;&lt;keyword&gt;Muscular Dystrophy, Duchenne/epidemiology/*genetics&lt;/keyword&gt;&lt;/keywords&gt;&lt;dates&gt;&lt;year&gt;2015&lt;/year&gt;&lt;pub-dates&gt;&lt;date&gt;Aug&lt;/date&gt;&lt;/pub-dates&gt;&lt;/dates&gt;&lt;isbn&gt;1435-232X (Electronic)&amp;#xD;1434-5161 (Linking)&lt;/isbn&gt;&lt;accession-num&gt;25972034&lt;/accession-num&gt;&lt;urls&gt;&lt;related-urls&gt;&lt;url&gt;https://www.ncbi.nlm.nih.gov/pubmed/25972034&lt;/url&gt;&lt;/related-urls&gt;&lt;/urls&gt;&lt;electronic-resource-num&gt;10.1038/jhg.2015.4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426C&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Cys114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1562G&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427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14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1561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dWZmZXJ5LUdpcmF1ZDwvQXV0aG9yPjxZZWFyPjIwMDQ8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UdWZmZXJ5LUdpcmF1ZDwvQXV0aG9yPjxZZWFyPjIwMDQ8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lastRenderedPageBreak/>
              <w:t>2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430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0A376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144*,Leu1093_Gln1144del]</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81558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MsIDM4XTwvRGlzcGxheVRleHQ+PHJlY29y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==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MsIDM4XTwvRGlzcGxheVRleHQ+PHJlY29y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==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13, 3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w:t>
            </w:r>
          </w:p>
        </w:tc>
      </w:tr>
      <w:tr w:rsidR="001C37B3" w:rsidRPr="00C05C1E" w:rsidTr="001B361D">
        <w:trPr>
          <w:trHeight w:val="6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6</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445A&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149*)</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72937T&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88L0F1dGhvcj48WWVhcj4yMDE3PC9ZZWFyPjxSZWNO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88L0F1dGhvcj48WWVhcj4yMDE3PC9ZZWFyPjxSZWNO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448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15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72934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460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y115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72922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YW50b3M8L0F1dGhvcj48WWVhcj4yMDE0PC9ZZWFyPjxS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YW50b3M8L0F1dGhvcj48WWVhcj4yMDE0PC9ZZWFyPjxS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469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15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72913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472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15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72910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487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16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72895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ZYW5nPC9BdXRob3I+PFllYXI+MjAxOTwvWWVhcj48UmVj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ZYW5nPC9BdXRob3I+PFllYXI+MjAxOTwvWWVhcj48UmVj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500C&gt;G</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116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72882G&gt;C</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502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16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72880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511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17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72871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Guo&lt;/Author&gt;&lt;Year&gt;2015&lt;/Year&gt;&lt;RecNum&gt;154&lt;/RecNum&gt;&lt;DisplayText&gt;[23]&lt;/DisplayText&gt;&lt;record&gt;&lt;rec-number&gt;154&lt;/rec-number&gt;&lt;foreign-keys&gt;&lt;key app="EN" db-id="vrp9r2ds6xwswberfaqv0d93dwp2aes9ss2p" timestamp="1587226913"&gt;154&lt;/key&gt;&lt;/foreign-keys&gt;&lt;ref-type name="Journal Article"&gt;17&lt;/ref-type&gt;&lt;contributors&gt;&lt;authors&gt;&lt;author&gt;Guo, R.&lt;/author&gt;&lt;author&gt;Zhu, G.&lt;/author&gt;&lt;author&gt;Zhu, H.&lt;/author&gt;&lt;author&gt;Ma, R.&lt;/author&gt;&lt;author&gt;Peng, Y.&lt;/author&gt;&lt;author&gt;Liang, D.&lt;/author&gt;&lt;author&gt;Wu, L.&lt;/author&gt;&lt;/authors&gt;&lt;/contributors&gt;&lt;auth-address&gt;State Key Laboratory of Medical Genetics, Central South University, Changsha, Hunan, China.&amp;#xD;Hunan Jiahui Genetics Hospital, Changsha, Hunan, China.&lt;/auth-address&gt;&lt;titles&gt;&lt;title&gt;DMD mutation spectrum analysis in 613 Chinese patients with dystrophinopathy&lt;/title&gt;&lt;secondary-title&gt;J Hum Genet&lt;/secondary-title&gt;&lt;/titles&gt;&lt;periodical&gt;&lt;full-title&gt;J Hum Genet&lt;/full-title&gt;&lt;/periodical&gt;&lt;pages&gt;435-42&lt;/pages&gt;&lt;volume&gt;60&lt;/volume&gt;&lt;number&gt;8&lt;/number&gt;&lt;edition&gt;2015/05/15&lt;/edition&gt;&lt;keywords&gt;&lt;keyword&gt;Asian Continental Ancestry Group/*genetics&lt;/keyword&gt;&lt;keyword&gt;Child, Preschool&lt;/keyword&gt;&lt;keyword&gt;China/epidemiology&lt;/keyword&gt;&lt;keyword&gt;Cohort Studies&lt;/keyword&gt;&lt;keyword&gt;DNA Mutational Analysis&lt;/keyword&gt;&lt;keyword&gt;Dystrophin/*genetics&lt;/keyword&gt;&lt;keyword&gt;Female&lt;/keyword&gt;&lt;keyword&gt;Genetic Association Studies&lt;/keyword&gt;&lt;keyword&gt;Humans&lt;/keyword&gt;&lt;keyword&gt;Male&lt;/keyword&gt;&lt;keyword&gt;Multiplex Polymerase Chain Reaction&lt;/keyword&gt;&lt;keyword&gt;Muscular Dystrophy, Duchenne/epidemiology/*genetics&lt;/keyword&gt;&lt;/keywords&gt;&lt;dates&gt;&lt;year&gt;2015&lt;/year&gt;&lt;pub-dates&gt;&lt;date&gt;Aug&lt;/date&gt;&lt;/pub-dates&gt;&lt;/dates&gt;&lt;isbn&gt;1435-232X (Electronic)&amp;#xD;1434-5161 (Linking)&lt;/isbn&gt;&lt;accession-num&gt;25972034&lt;/accession-num&gt;&lt;urls&gt;&lt;related-urls&gt;&lt;url&gt;https://www.ncbi.nlm.nih.gov/pubmed/25972034&lt;/url&gt;&lt;/related-urls&gt;&lt;/urls&gt;&lt;electronic-resource-num&gt;10.1038/jhg.2015.4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515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0A376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172*, Val1145_Lys1201del]</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72867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Hofstra&lt;/Author&gt;&lt;Year&gt;2004&lt;/Year&gt;&lt;RecNum&gt;59&lt;/RecNum&gt;&lt;DisplayText&gt;[15]&lt;/DisplayText&gt;&lt;record&gt;&lt;rec-number&gt;59&lt;/rec-number&gt;&lt;foreign-keys&gt;&lt;key app="EN" db-id="vrp9r2ds6xwswberfaqv0d93dwp2aes9ss2p" timestamp="1586856604"&gt;59&lt;/key&gt;&lt;/foreign-keys&gt;&lt;ref-type name="Journal Article"&gt;17&lt;/ref-type&gt;&lt;contributors&gt;&lt;authors&gt;&lt;author&gt;Hofstra, R. M.&lt;/author&gt;&lt;author&gt;Mulder, I. M.&lt;/author&gt;&lt;author&gt;Vossen, R.&lt;/author&gt;&lt;author&gt;de Koning-Gans, P. A.&lt;/author&gt;&lt;author&gt;Kraak, M.&lt;/author&gt;&lt;author&gt;Ginjaar, I. B.&lt;/author&gt;&lt;author&gt;van der Hout, A. H.&lt;/author&gt;&lt;author&gt;Bakker, E.&lt;/author&gt;&lt;author&gt;Buys, C. H.&lt;/author&gt;&lt;author&gt;van Ommen, G. J.&lt;/author&gt;&lt;author&gt;van Essen, A. J.&lt;/author&gt;&lt;author&gt;den Dunnen, J. T.&lt;/author&gt;&lt;/authors&gt;&lt;/contributors&gt;&lt;auth-address&gt;Department of Medical Genetics, University of Groningen, Groningen, The Netherlands. r.m.w.hofstra@medgen.azg.nl&lt;/auth-address&gt;&lt;titles&gt;&lt;title&gt;DGGE-based whole-gene mutation scanning of the dystrophin gene in Duchenne and Becker muscular dystrophy patients&lt;/title&gt;&lt;secondary-title&gt;Hum Mutat&lt;/secondary-title&gt;&lt;/titles&gt;&lt;periodical&gt;&lt;full-title&gt;Hum Mutat&lt;/full-title&gt;&lt;/periodical&gt;&lt;pages&gt;57-66&lt;/pages&gt;&lt;volume&gt;23&lt;/volume&gt;&lt;number&gt;1&lt;/number&gt;&lt;edition&gt;2003/12/26&lt;/edition&gt;&lt;keywords&gt;&lt;keyword&gt;DNA Mutational Analysis/*methods&lt;/keyword&gt;&lt;keyword&gt;Dystrophin/*genetics&lt;/keyword&gt;&lt;keyword&gt;Electrophoresis, Polyacrylamide Gel&lt;/keyword&gt;&lt;keyword&gt;Heterozygote&lt;/keyword&gt;&lt;keyword&gt;Humans&lt;/keyword&gt;&lt;keyword&gt;Muscular Dystrophy, Duchenne/diagnosis/*genetics&lt;/keyword&gt;&lt;keyword&gt;Point Mutation&lt;/keyword&gt;&lt;keyword&gt;Polymerase Chain Reaction&lt;/keyword&gt;&lt;keyword&gt;Polymorphism, Genetic&lt;/keyword&gt;&lt;keyword&gt;Reproducibility of Results&lt;/keyword&gt;&lt;/keywords&gt;&lt;dates&gt;&lt;year&gt;2004&lt;/year&gt;&lt;pub-dates&gt;&lt;date&gt;Jan&lt;/date&gt;&lt;/pub-dates&gt;&lt;/dates&gt;&lt;isbn&gt;1098-1004 (Electronic)&amp;#xD;1059-7794 (Linking)&lt;/isbn&gt;&lt;accession-num&gt;14695533&lt;/accession-num&gt;&lt;urls&gt;&lt;related-urls&gt;&lt;url&gt;https://www.ncbi.nlm.nih.gov/pubmed/14695533&lt;/url&gt;&lt;/related-urls&gt;&lt;/urls&gt;&lt;electronic-resource-num&gt;10.1002/humu.1028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6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6</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516G&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172*)</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72866C&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Almomani&lt;/Author&gt;&lt;Year&gt;2009&lt;/Year&gt;&lt;RecNum&gt;131&lt;/RecNum&gt;&lt;DisplayText&gt;[47]&lt;/DisplayText&gt;&lt;record&gt;&lt;rec-number&gt;131&lt;/rec-number&gt;&lt;foreign-keys&gt;&lt;key app="EN" db-id="vrp9r2ds6xwswberfaqv0d93dwp2aes9ss2p" timestamp="1587226689"&gt;131&lt;/key&gt;&lt;/foreign-keys&gt;&lt;ref-type name="Journal Article"&gt;17&lt;/ref-type&gt;&lt;contributors&gt;&lt;authors&gt;&lt;author&gt;Almomani, R.&lt;/author&gt;&lt;author&gt;van der Stoep, N.&lt;/author&gt;&lt;author&gt;Bakker, E.&lt;/author&gt;&lt;author&gt;den Dunnen, J. T.&lt;/author&gt;&lt;author&gt;Breuning, M. H.&lt;/author&gt;&lt;author&gt;Ginjaar, I. B.&lt;/author&gt;&lt;/authors&gt;&lt;/contributors&gt;&lt;auth-address&gt;Center for Human and Clinical Genetics, LUMC, Einthovenweg 20, Leiden, The Netherlands. r.al_momani.kg@lumc.nl&lt;/auth-address&gt;&lt;titles&gt;&lt;title&gt;Rapid and cost effective detection of small mutations in the DMD gene by high resolution melting curve analysis&lt;/title&gt;&lt;secondary-title&gt;Neuromuscul Disord&lt;/secondary-title&gt;&lt;/titles&gt;&lt;periodical&gt;&lt;full-title&gt;Neuromuscul Disord&lt;/full-title&gt;&lt;/periodical&gt;&lt;pages&gt;383-90&lt;/pages&gt;&lt;volume&gt;19&lt;/volume&gt;&lt;number&gt;6&lt;/number&gt;&lt;edition&gt;2009/05/05&lt;/edition&gt;&lt;keywords&gt;&lt;keyword&gt;Adult&lt;/keyword&gt;&lt;keyword&gt;Child&lt;/keyword&gt;&lt;keyword&gt;DNA Mutational Analysis/economics/*methods&lt;/keyword&gt;&lt;keyword&gt;Dystrophin/*genetics&lt;/keyword&gt;&lt;keyword&gt;Female&lt;/keyword&gt;&lt;keyword&gt;Genetic Variation&lt;/keyword&gt;&lt;keyword&gt;Heterozygote&lt;/keyword&gt;&lt;keyword&gt;Humans&lt;/keyword&gt;&lt;keyword&gt;Male&lt;/keyword&gt;&lt;keyword&gt;Muscular Dystrophy, Duchenne/genetics&lt;/keyword&gt;&lt;keyword&gt;*Mutation&lt;/keyword&gt;&lt;keyword&gt;Polymerase Chain Reaction&lt;/keyword&gt;&lt;keyword&gt;Temperature&lt;/keyword&gt;&lt;keyword&gt;Time Factors&lt;/keyword&gt;&lt;keyword&gt;*Transition Temperature&lt;/keyword&gt;&lt;/keywords&gt;&lt;dates&gt;&lt;year&gt;2009&lt;/year&gt;&lt;pub-dates&gt;&lt;date&gt;Jun&lt;/date&gt;&lt;/pub-dates&gt;&lt;/dates&gt;&lt;isbn&gt;1873-2364 (Electronic)&amp;#xD;0960-8966 (Linking)&lt;/isbn&gt;&lt;accession-num&gt;19409785&lt;/accession-num&gt;&lt;urls&gt;&lt;related-urls&gt;&lt;url&gt;https://www.ncbi.nlm.nih.gov/pubmed/19409785&lt;/url&gt;&lt;/related-urls&gt;&lt;/urls&gt;&lt;electronic-resource-num&gt;10.1016/j.nmd.2009.03.00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OTHER</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523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17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72859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008256A6">
              <w:rPr>
                <w:rFonts w:ascii="Times New Roman" w:eastAsia="Times New Roman" w:hAnsi="Times New Roman" w:cs="Times New Roman"/>
                <w:color w:val="000000"/>
                <w:sz w:val="18"/>
                <w:szCs w:val="18"/>
                <w:lang w:val="it-IT" w:eastAsia="it-IT"/>
              </w:rPr>
              <w:instrText xml:space="preserve"> ADDIN EN.CITE &lt;EndNote&gt;&lt;Cite&gt;&lt;Author&gt;Prior&lt;/Author&gt;&lt;Year&gt;2005&lt;/Year&gt;&lt;RecNum&gt;58&lt;/RecNum&gt;&lt;DisplayText&gt;[34]&lt;/DisplayText&gt;&lt;record&gt;&lt;rec-number&gt;58&lt;/rec-number&gt;&lt;foreign-keys&gt;&lt;key app="EN" db-id="vrp9r2ds6xwswberfaqv0d93dwp2aes9ss2p" timestamp="1586856604"&gt;58&lt;/key&gt;&lt;/foreign-keys&gt;&lt;ref-type name="Journal Article"&gt;17&lt;/ref-type&gt;&lt;contributors&gt;&lt;authors&gt;&lt;author&gt;Prior, T. W.&lt;/author&gt;&lt;author&gt;Bridgeman, S. J.&lt;/author&gt;&lt;/authors&gt;&lt;/contributors&gt;&lt;auth-address&gt;Department of Pathology, The Ohio State University, 125 Hamilton Hall, 1645 Neil Ave., Columbus, Ohio 43210, USA. prior-1@medctr.osu.edu&lt;/auth-address&gt;&lt;titles&gt;&lt;title&gt;Experience and strategy for the molecular testing of Duchenne muscular dystrophy&lt;/title&gt;&lt;secondary-title&gt;J Mol Diagn&lt;/secondary-title&gt;&lt;/titles&gt;&lt;periodical&gt;&lt;full-title&gt;J Mol Diagn&lt;/full-title&gt;&lt;/periodical&gt;&lt;pages&gt;317-26&lt;/pages&gt;&lt;volume&gt;7&lt;/volume&gt;&lt;number&gt;3&lt;/number&gt;&lt;edition&gt;2005/07/29&lt;/edition&gt;&lt;keywords&gt;&lt;keyword&gt;Dystrophin/*genetics&lt;/keyword&gt;&lt;keyword&gt;Female&lt;/keyword&gt;&lt;keyword&gt;Genetic Testing&lt;/keyword&gt;&lt;keyword&gt;Humans&lt;/keyword&gt;&lt;keyword&gt;Male&lt;/keyword&gt;&lt;keyword&gt;Muscular Dystrophies/*diagnosis/*genetics&lt;/keyword&gt;&lt;keyword&gt;Pedigree&lt;/keyword&gt;&lt;keyword&gt;Point Mutation&lt;/keyword&gt;&lt;keyword&gt;Prenatal Diagnosis&lt;/keyword&gt;&lt;/keywords&gt;&lt;dates&gt;&lt;year&gt;2005&lt;/year&gt;&lt;pub-dates&gt;&lt;date&gt;Aug&lt;/date&gt;&lt;/pub-dates&gt;&lt;/dates&gt;&lt;isbn&gt;1525-1578 (Print)&amp;#xD;1525-1578 (Linking)&lt;/isbn&gt;&lt;accession-num&gt;16049303&lt;/accession-num&gt;&lt;urls&gt;&lt;related-urls&gt;&lt;url&gt;https://www.ncbi.nlm.nih.gov/pubmed/16049303&lt;/url&gt;&lt;/related-urls&gt;&lt;/urls&gt;&lt;custom2&gt;PMC1867542&lt;/custom2&gt;&lt;electronic-resource-num&gt;10.1016/S1525-1578(10)60560-0&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532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17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72850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6</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535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179*)</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72847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544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18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72838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556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18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72826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Lo&lt;/Author&gt;&lt;Year&gt;2006&lt;/Year&gt;&lt;RecNum&gt;51&lt;/RecNum&gt;&lt;DisplayText&gt;[27]&lt;/DisplayText&gt;&lt;record&gt;&lt;rec-number&gt;51&lt;/rec-number&gt;&lt;foreign-keys&gt;&lt;key app="EN" db-id="vrp9r2ds6xwswberfaqv0d93dwp2aes9ss2p" timestamp="1586856058"&gt;51&lt;/key&gt;&lt;/foreign-keys&gt;&lt;ref-type name="Journal Article"&gt;17&lt;/ref-type&gt;&lt;contributors&gt;&lt;authors&gt;&lt;author&gt;Lo, I. F.&lt;/author&gt;&lt;author&gt;Lai, K. K.&lt;/author&gt;&lt;author&gt;Tong, T. M.&lt;/author&gt;&lt;author&gt;Lam, S. T.&lt;/author&gt;&lt;/authors&gt;&lt;/contributors&gt;&lt;auth-address&gt;Clinical Genetic Service, Department of Health, Hong Kong, China. dr.ivanlo@gmail.com&lt;/auth-address&gt;&lt;titles&gt;&lt;title&gt;A different spectrum of DMD gene mutations in local Chinese patients with Duchenne/Becker muscular dystrophy&lt;/title&gt;&lt;secondary-title&gt;Chin Med J (Engl)&lt;/secondary-title&gt;&lt;/titles&gt;&lt;periodical&gt;&lt;full-title&gt;Chin Med J (Engl)&lt;/full-title&gt;&lt;/periodical&gt;&lt;pages&gt;1079-87&lt;/pages&gt;&lt;volume&gt;119&lt;/volume&gt;&lt;number&gt;13&lt;/number&gt;&lt;edition&gt;2006/07/13&lt;/edition&gt;&lt;keywords&gt;&lt;keyword&gt;Asian Continental Ancestry Group&lt;/keyword&gt;&lt;keyword&gt;Dystrophin/*genetics&lt;/keyword&gt;&lt;keyword&gt;Exons&lt;/keyword&gt;&lt;keyword&gt;Genotype&lt;/keyword&gt;&lt;keyword&gt;Heterozygote&lt;/keyword&gt;&lt;keyword&gt;Humans&lt;/keyword&gt;&lt;keyword&gt;Intellectual Disability/genetics&lt;/keyword&gt;&lt;keyword&gt;Muscular Dystrophy, Duchenne/*genetics&lt;/keyword&gt;&lt;keyword&gt;*Mutation&lt;/keyword&gt;&lt;keyword&gt;Phenotype&lt;/keyword&gt;&lt;keyword&gt;Polymerase Chain Reaction&lt;/keyword&gt;&lt;/keywords&gt;&lt;dates&gt;&lt;year&gt;2006&lt;/year&gt;&lt;pub-dates&gt;&lt;date&gt;Jul 5&lt;/date&gt;&lt;/pub-dates&gt;&lt;/dates&gt;&lt;isbn&gt;0366-6999 (Print)&amp;#xD;0366-6999 (Linking)&lt;/isbn&gt;&lt;accession-num&gt;16834926&lt;/accession-num&gt;&lt;urls&gt;&lt;related-urls&gt;&lt;url&gt;https://www.ncbi.nlm.nih.gov/pubmed/16834926&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562A&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18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72820T&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Adachi&lt;/Author&gt;&lt;Year&gt;2002&lt;/Year&gt;&lt;RecNum&gt;152&lt;/RecNum&gt;&lt;DisplayText&gt;[67]&lt;/DisplayText&gt;&lt;record&gt;&lt;rec-number&gt;152&lt;/rec-number&gt;&lt;foreign-keys&gt;&lt;key app="EN" db-id="vrp9r2ds6xwswberfaqv0d93dwp2aes9ss2p" timestamp="1587226913"&gt;152&lt;/key&gt;&lt;/foreign-keys&gt;&lt;ref-type name="Journal Article"&gt;17&lt;/ref-type&gt;&lt;contributors&gt;&lt;authors&gt;&lt;author&gt;Adachi, K.&lt;/author&gt;&lt;author&gt;Yagi, M.&lt;/author&gt;&lt;author&gt;Ito, T.&lt;/author&gt;&lt;author&gt;Takeshima, Y.&lt;/author&gt;&lt;author&gt;Nishio, H.&lt;/author&gt;&lt;author&gt;Wada, H.&lt;/author&gt;&lt;author&gt;Nakamura, H.&lt;/author&gt;&lt;author&gt;Matsuo, M.&lt;/author&gt;&lt;/authors&gt;&lt;/contributors&gt;&lt;auth-address&gt;Divisions of Molecular Medicine, Pediatrics, Kobe University Graduate School of Medicine, Kobe.&lt;/auth-address&gt;&lt;titles&gt;&lt;title&gt;[Dystrophin gene analysis on 76 families with dystrophinopathy]&lt;/title&gt;&lt;secondary-title&gt;No To Hattatsu&lt;/secondary-title&gt;&lt;/titles&gt;&lt;periodical&gt;&lt;full-title&gt;No To Hattatsu&lt;/full-title&gt;&lt;/periodical&gt;&lt;pages&gt;391-7&lt;/pages&gt;&lt;volume&gt;34&lt;/volume&gt;&lt;number&gt;5&lt;/number&gt;&lt;edition&gt;2002/09/18&lt;/edition&gt;&lt;keywords&gt;&lt;keyword&gt;Dystrophin/*genetics&lt;/keyword&gt;&lt;keyword&gt;Humans&lt;/keyword&gt;&lt;keyword&gt;Muscular Dystrophy, Duchenne/*genetics&lt;/keyword&gt;&lt;/keywords&gt;&lt;dates&gt;&lt;year&gt;2002&lt;/year&gt;&lt;pub-dates&gt;&lt;date&gt;Sep&lt;/date&gt;&lt;/pub-dates&gt;&lt;/dates&gt;&lt;isbn&gt;0029-0831 (Print)&amp;#xD;0029-0831 (Linking)&lt;/isbn&gt;&lt;accession-num&gt;12233050&lt;/accession-num&gt;&lt;urls&gt;&lt;related-urls&gt;&lt;url&gt;https://www.ncbi.nlm.nih.gov/pubmed/12233050&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6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578T&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119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72804A&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WaWVpdGV6PC9BdXRob3I+PFllYXI+MjAxNzwvWWVhcj48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WaWVpdGV6PC9BdXRob3I+PFllYXI+MjAxNzwvWWVhcj48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578T&gt;G</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119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72804A&gt;C</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Guo&lt;/Author&gt;&lt;Year&gt;2015&lt;/Year&gt;&lt;RecNum&gt;154&lt;/RecNum&gt;&lt;DisplayText&gt;[23]&lt;/DisplayText&gt;&lt;record&gt;&lt;rec-number&gt;154&lt;/rec-number&gt;&lt;foreign-keys&gt;&lt;key app="EN" db-id="vrp9r2ds6xwswberfaqv0d93dwp2aes9ss2p" timestamp="1587226913"&gt;154&lt;/key&gt;&lt;/foreign-keys&gt;&lt;ref-type name="Journal Article"&gt;17&lt;/ref-type&gt;&lt;contributors&gt;&lt;authors&gt;&lt;author&gt;Guo, R.&lt;/author&gt;&lt;author&gt;Zhu, G.&lt;/author&gt;&lt;author&gt;Zhu, H.&lt;/author&gt;&lt;author&gt;Ma, R.&lt;/author&gt;&lt;author&gt;Peng, Y.&lt;/author&gt;&lt;author&gt;Liang, D.&lt;/author&gt;&lt;author&gt;Wu, L.&lt;/author&gt;&lt;/authors&gt;&lt;/contributors&gt;&lt;auth-address&gt;State Key Laboratory of Medical Genetics, Central South University, Changsha, Hunan, China.&amp;#xD;Hunan Jiahui Genetics Hospital, Changsha, Hunan, China.&lt;/auth-address&gt;&lt;titles&gt;&lt;title&gt;DMD mutation spectrum analysis in 613 Chinese patients with dystrophinopathy&lt;/title&gt;&lt;secondary-title&gt;J Hum Genet&lt;/secondary-title&gt;&lt;/titles&gt;&lt;periodical&gt;&lt;full-title&gt;J Hum Genet&lt;/full-title&gt;&lt;/periodical&gt;&lt;pages&gt;435-42&lt;/pages&gt;&lt;volume&gt;60&lt;/volume&gt;&lt;number&gt;8&lt;/number&gt;&lt;edition&gt;2015/05/15&lt;/edition&gt;&lt;keywords&gt;&lt;keyword&gt;Asian Continental Ancestry Group/*genetics&lt;/keyword&gt;&lt;keyword&gt;Child, Preschool&lt;/keyword&gt;&lt;keyword&gt;China/epidemiology&lt;/keyword&gt;&lt;keyword&gt;Cohort Studies&lt;/keyword&gt;&lt;keyword&gt;DNA Mutational Analysis&lt;/keyword&gt;&lt;keyword&gt;Dystrophin/*genetics&lt;/keyword&gt;&lt;keyword&gt;Female&lt;/keyword&gt;&lt;keyword&gt;Genetic Association Studies&lt;/keyword&gt;&lt;keyword&gt;Humans&lt;/keyword&gt;&lt;keyword&gt;Male&lt;/keyword&gt;&lt;keyword&gt;Multiplex Polymerase Chain Reaction&lt;/keyword&gt;&lt;keyword&gt;Muscular Dystrophy, Duchenne/epidemiology/*genetics&lt;/keyword&gt;&lt;/keywords&gt;&lt;dates&gt;&lt;year&gt;2015&lt;/year&gt;&lt;pub-dates&gt;&lt;date&gt;Aug&lt;/date&gt;&lt;/pub-dates&gt;&lt;/dates&gt;&lt;isbn&gt;1435-232X (Electronic)&amp;#xD;1434-5161 (Linking)&lt;/isbn&gt;&lt;accession-num&gt;25972034&lt;/accession-num&gt;&lt;urls&gt;&lt;related-urls&gt;&lt;url&gt;https://www.ncbi.nlm.nih.gov/pubmed/25972034&lt;/url&gt;&lt;/related-urls&gt;&lt;/urls&gt;&lt;electronic-resource-num&gt;10.1038/jhg.2015.4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580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19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72802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5</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595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19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72787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622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20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66737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zLCAxOV08L0Rpc3BsYXlUZXh0PjxyZWNv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</w:fldData>
              </w:fldChar>
            </w:r>
            <w:r w:rsidR="00822920">
              <w:rPr>
                <w:rFonts w:ascii="Times New Roman" w:eastAsia="Times New Roman" w:hAnsi="Times New Roman" w:cs="Times New Roman"/>
                <w:color w:val="000000"/>
                <w:sz w:val="18"/>
                <w:szCs w:val="18"/>
                <w:lang w:val="it-IT" w:eastAsia="it-IT"/>
              </w:rPr>
              <w:instrText xml:space="preserve"> ADDIN EN.CITE </w:instrText>
            </w:r>
            <w:r w:rsidR="00822920">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zLCAxOV08L0Rpc3BsYXlUZXh0PjxyZWNv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</w:fldData>
              </w:fldChar>
            </w:r>
            <w:r w:rsidR="00822920">
              <w:rPr>
                <w:rFonts w:ascii="Times New Roman" w:eastAsia="Times New Roman" w:hAnsi="Times New Roman" w:cs="Times New Roman"/>
                <w:color w:val="000000"/>
                <w:sz w:val="18"/>
                <w:szCs w:val="18"/>
                <w:lang w:val="it-IT" w:eastAsia="it-IT"/>
              </w:rPr>
              <w:instrText xml:space="preserve"> ADDIN EN.CITE.DATA </w:instrText>
            </w:r>
            <w:r w:rsidR="00822920">
              <w:rPr>
                <w:rFonts w:ascii="Times New Roman" w:eastAsia="Times New Roman" w:hAnsi="Times New Roman" w:cs="Times New Roman"/>
                <w:color w:val="000000"/>
                <w:sz w:val="18"/>
                <w:szCs w:val="18"/>
                <w:lang w:val="it-IT" w:eastAsia="it-IT"/>
              </w:rPr>
            </w:r>
            <w:r w:rsidR="00822920">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2920">
              <w:rPr>
                <w:rFonts w:ascii="Times New Roman" w:eastAsia="Times New Roman" w:hAnsi="Times New Roman" w:cs="Times New Roman"/>
                <w:noProof/>
                <w:color w:val="000000"/>
                <w:sz w:val="18"/>
                <w:szCs w:val="18"/>
                <w:lang w:val="it-IT" w:eastAsia="it-IT"/>
              </w:rPr>
              <w:t>[3, 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625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20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66734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orella&lt;/Author&gt;&lt;Year&gt;2010&lt;/Year&gt;&lt;RecNum&gt;69&lt;/RecNum&gt;&lt;DisplayText&gt;[52]&lt;/DisplayText&gt;&lt;record&gt;&lt;rec-number&gt;69&lt;/rec-number&gt;&lt;foreign-keys&gt;&lt;key app="EN" db-id="vrp9r2ds6xwswberfaqv0d93dwp2aes9ss2p" timestamp="1586858745"&gt;69&lt;/key&gt;&lt;/foreign-keys&gt;&lt;ref-type name="Journal Article"&gt;17&lt;/ref-type&gt;&lt;contributors&gt;&lt;authors&gt;&lt;author&gt;Torella, A.&lt;/author&gt;&lt;author&gt;Trimarco, A.&lt;/author&gt;&lt;author&gt;Blanco Fdel, V.&lt;/author&gt;&lt;author&gt;Cuomo, A.&lt;/author&gt;&lt;author&gt;Aurino, S.&lt;/author&gt;&lt;author&gt;Piluso, G.&lt;/author&gt;&lt;author&gt;Minetti, C.&lt;/author&gt;&lt;author&gt;Politano, L.&lt;/author&gt;&lt;author&gt;Nigro, V.&lt;/author&gt;&lt;/authors&gt;&lt;/contributors&gt;&lt;auth-address&gt;Dipartimento di Patologia Generale, Seconda Universita degli Studi di Napoli, S. Andrea delle Dame, via L. De Crecchio 7, 80138 Napoli, Italy.&lt;/auth-address&gt;&lt;titles&gt;&lt;title&gt;One hundred twenty-one dystrophin point mutations detected from stored DNA samples by combinatorial denaturing high-performance liquid chromatography&lt;/title&gt;&lt;secondary-title&gt;J Mol Diagn&lt;/secondary-title&gt;&lt;/titles&gt;&lt;periodical&gt;&lt;full-title&gt;J Mol Diagn&lt;/full-title&gt;&lt;/periodical&gt;&lt;pages&gt;65-73&lt;/pages&gt;&lt;volume&gt;12&lt;/volume&gt;&lt;number&gt;1&lt;/number&gt;&lt;edition&gt;2009/12/05&lt;/edition&gt;&lt;keywords&gt;&lt;keyword&gt;Chromatography, High Pressure Liquid/economics/methods&lt;/keyword&gt;&lt;keyword&gt;DNA/*analysis/genetics&lt;/keyword&gt;&lt;keyword&gt;DNA Mutational Analysis/economics/*methods&lt;/keyword&gt;&lt;keyword&gt;Dystrophin/*genetics&lt;/keyword&gt;&lt;keyword&gt;Genetic Testing/economics/methods&lt;/keyword&gt;&lt;keyword&gt;Humans&lt;/keyword&gt;&lt;keyword&gt;Male&lt;/keyword&gt;&lt;keyword&gt;Muscular Dystrophy, Duchenne/*diagnosis/*genetics&lt;/keyword&gt;&lt;keyword&gt;*Point Mutation&lt;/keyword&gt;&lt;/keywords&gt;&lt;dates&gt;&lt;year&gt;2010&lt;/year&gt;&lt;pub-dates&gt;&lt;date&gt;Jan&lt;/date&gt;&lt;/pub-dates&gt;&lt;/dates&gt;&lt;isbn&gt;1943-7811 (Electronic)&amp;#xD;1525-1578 (Linking)&lt;/isbn&gt;&lt;accession-num&gt;19959795&lt;/accession-num&gt;&lt;urls&gt;&lt;related-urls&gt;&lt;url&gt;https://www.ncbi.nlm.nih.gov/pubmed/19959795&lt;/url&gt;&lt;/related-urls&gt;&lt;/urls&gt;&lt;custom2&gt;PMC2797720&lt;/custom2&gt;&lt;electronic-resource-num&gt;10.2353/jmoldx.2010.09007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631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F06FED"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211*; Arg1202_1262del; Arg1202_1357del]</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66728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9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7</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679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227*)</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66680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Mendell&lt;/Author&gt;&lt;Year&gt;2001&lt;/Year&gt;&lt;RecNum&gt;106&lt;/RecNum&gt;&lt;DisplayText&gt;[30]&lt;/DisplayText&gt;&lt;record&gt;&lt;rec-number&gt;106&lt;/rec-number&gt;&lt;foreign-keys&gt;&lt;key app="EN" db-id="vrp9r2ds6xwswberfaqv0d93dwp2aes9ss2p" timestamp="1587223241"&gt;106&lt;/key&gt;&lt;/foreign-keys&gt;&lt;ref-type name="Journal Article"&gt;17&lt;/ref-type&gt;&lt;contributors&gt;&lt;authors&gt;&lt;author&gt;Mendell, J. R.&lt;/author&gt;&lt;author&gt;Buzin, C. H.&lt;/author&gt;&lt;author&gt;Feng, J.&lt;/author&gt;&lt;author&gt;Yan, J.&lt;/author&gt;&lt;author&gt;Serrano, C.&lt;/author&gt;&lt;author&gt;Sangani, D. S.&lt;/author&gt;&lt;author&gt;Wall, C.&lt;/author&gt;&lt;author&gt;Prior, T. W.&lt;/author&gt;&lt;author&gt;Sommer, S. S.&lt;/author&gt;&lt;/authors&gt;&lt;/contributors&gt;&lt;auth-address&gt;Department of Neurology, The Ohio State University Medical Center, Columbus, 43210, USA. mendell1@osu.edu&lt;/auth-address&gt;&lt;titles&gt;&lt;title&gt;Diagnosis of Duchenne dystrophy by enhanced detection of small mutations&lt;/title&gt;&lt;secondary-title&gt;Neurology&lt;/secondary-title&gt;&lt;/titles&gt;&lt;periodical&gt;&lt;full-title&gt;Neurology&lt;/full-title&gt;&lt;/periodical&gt;&lt;pages&gt;645-50&lt;/pages&gt;&lt;volume&gt;57&lt;/volume&gt;&lt;number&gt;4&lt;/number&gt;&lt;edition&gt;2001/08/29&lt;/edition&gt;&lt;keywords&gt;&lt;keyword&gt;Adolescent&lt;/keyword&gt;&lt;keyword&gt;Child&lt;/keyword&gt;&lt;keyword&gt;Child, Preschool&lt;/keyword&gt;&lt;keyword&gt;Codon, Nonsense&lt;/keyword&gt;&lt;keyword&gt;DNA/genetics&lt;/keyword&gt;&lt;keyword&gt;DNA Mutational Analysis&lt;/keyword&gt;&lt;keyword&gt;Dystrophin/genetics&lt;/keyword&gt;&lt;keyword&gt;Frameshift Mutation&lt;/keyword&gt;&lt;keyword&gt;Gene Deletion&lt;/keyword&gt;&lt;keyword&gt;Humans&lt;/keyword&gt;&lt;keyword&gt;Muscular Dystrophy, Duchenne/diagnosis/*genetics&lt;/keyword&gt;&lt;keyword&gt;Mutation/*genetics&lt;/keyword&gt;&lt;keyword&gt;*Polymorphism, Single-Stranded Conformational&lt;/keyword&gt;&lt;/keywords&gt;&lt;dates&gt;&lt;year&gt;2001&lt;/year&gt;&lt;pub-dates&gt;&lt;date&gt;Aug 28&lt;/date&gt;&lt;/pub-dates&gt;&lt;/dates&gt;&lt;isbn&gt;0028-3878 (Print)&amp;#xD;0028-3878 (Linking)&lt;/isbn&gt;&lt;accession-num&gt;11524473&lt;/accession-num&gt;&lt;urls&gt;&lt;related-urls&gt;&lt;url&gt;https://www.ncbi.nlm.nih.gov/pubmed/11524473&lt;/url&gt;&lt;/related-urls&gt;&lt;/urls&gt;&lt;electronic-resource-num&gt;10.1212/wnl.57.4.64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700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23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66659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7</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709A&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237*)</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66650T&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Rani&lt;/Author&gt;&lt;Year&gt;2013&lt;/Year&gt;&lt;RecNum&gt;180&lt;/RecNum&gt;&lt;DisplayText&gt;[68]&lt;/DisplayText&gt;&lt;record&gt;&lt;rec-number&gt;180&lt;/rec-number&gt;&lt;foreign-keys&gt;&lt;key app="EN" db-id="vrp9r2ds6xwswberfaqv0d93dwp2aes9ss2p" timestamp="1587233987"&gt;180&lt;/key&gt;&lt;/foreign-keys&gt;&lt;ref-type name="Journal Article"&gt;17&lt;/ref-type&gt;&lt;contributors&gt;&lt;authors&gt;&lt;author&gt;Rani, A. Q.&lt;/author&gt;&lt;author&gt;Sasongko, T. H.&lt;/author&gt;&lt;author&gt;Sulong, S.&lt;/author&gt;&lt;author&gt;Bunyan, D.&lt;/author&gt;&lt;author&gt;Salmi, A. R.&lt;/author&gt;&lt;author&gt;Zilfalil, B. A.&lt;/author&gt;&lt;author&gt;Matsuo, M.&lt;/author&gt;&lt;author&gt;Zabidi-Hussin, Z. A.&lt;/author&gt;&lt;/authors&gt;&lt;/contributors&gt;&lt;auth-address&gt;Human Genome Centre, School of Medical Sciences, Universiti Sains Malaysia, USM Health Campus, Kelantan, Malaysia.&lt;/auth-address&gt;&lt;titles&gt;&lt;title&gt;Mutation spectrum of dystrophin gene in malaysian patients with Duchenne/Becker muscular dystrophy&lt;/title&gt;&lt;secondary-title&gt;J Neurogenet&lt;/secondary-title&gt;&lt;/titles&gt;&lt;periodical&gt;&lt;full-title&gt;J Neurogenet&lt;/full-title&gt;&lt;/periodical&gt;&lt;pages&gt;11-5&lt;/pages&gt;&lt;volume&gt;27&lt;/volume&gt;&lt;number&gt;1-2&lt;/number&gt;&lt;edition&gt;2013/02/27&lt;/edition&gt;&lt;keywords&gt;&lt;keyword&gt;Adolescent&lt;/keyword&gt;&lt;keyword&gt;Child&lt;/keyword&gt;&lt;keyword&gt;Child, Preschool&lt;/keyword&gt;&lt;keyword&gt;Cohort Studies&lt;/keyword&gt;&lt;keyword&gt;Creatine Kinase/blood&lt;/keyword&gt;&lt;keyword&gt;DNA Mutational Analysis&lt;/keyword&gt;&lt;keyword&gt;Dystrophin/*genetics&lt;/keyword&gt;&lt;keyword&gt;Female&lt;/keyword&gt;&lt;keyword&gt;Genetic Predisposition to Disease/*genetics&lt;/keyword&gt;&lt;keyword&gt;Genotype&lt;/keyword&gt;&lt;keyword&gt;Humans&lt;/keyword&gt;&lt;keyword&gt;Malaysia&lt;/keyword&gt;&lt;keyword&gt;Male&lt;/keyword&gt;&lt;keyword&gt;Muscular Dystrophy, Duchenne/blood/*genetics&lt;/keyword&gt;&lt;keyword&gt;Mutation/*genetics&lt;/keyword&gt;&lt;keyword&gt;Sequence Analysis, DNA&lt;/keyword&gt;&lt;/keywords&gt;&lt;dates&gt;&lt;year&gt;2013&lt;/year&gt;&lt;pub-dates&gt;&lt;date&gt;Jun&lt;/date&gt;&lt;/pub-dates&gt;&lt;/dates&gt;&lt;isbn&gt;1563-5260 (Electronic)&amp;#xD;0167-7063 (Linking)&lt;/isbn&gt;&lt;accession-num&gt;23438214&lt;/accession-num&gt;&lt;urls&gt;&lt;related-urls&gt;&lt;url&gt;https://www.ncbi.nlm.nih.gov/pubmed/23438214&lt;/url&gt;&lt;/related-urls&gt;&lt;/urls&gt;&lt;electronic-resource-num&gt;10.3109/01677063.2012.762580&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6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715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23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66644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Guo&lt;/Author&gt;&lt;Year&gt;2015&lt;/Year&gt;&lt;RecNum&gt;154&lt;/RecNum&gt;&lt;DisplayText&gt;[23]&lt;/DisplayText&gt;&lt;record&gt;&lt;rec-number&gt;154&lt;/rec-number&gt;&lt;foreign-keys&gt;&lt;key app="EN" db-id="vrp9r2ds6xwswberfaqv0d93dwp2aes9ss2p" timestamp="1587226913"&gt;154&lt;/key&gt;&lt;/foreign-keys&gt;&lt;ref-type name="Journal Article"&gt;17&lt;/ref-type&gt;&lt;contributors&gt;&lt;authors&gt;&lt;author&gt;Guo, R.&lt;/author&gt;&lt;author&gt;Zhu, G.&lt;/author&gt;&lt;author&gt;Zhu, H.&lt;/author&gt;&lt;author&gt;Ma, R.&lt;/author&gt;&lt;author&gt;Peng, Y.&lt;/author&gt;&lt;author&gt;Liang, D.&lt;/author&gt;&lt;author&gt;Wu, L.&lt;/author&gt;&lt;/authors&gt;&lt;/contributors&gt;&lt;auth-address&gt;State Key Laboratory of Medical Genetics, Central South University, Changsha, Hunan, China.&amp;#xD;Hunan Jiahui Genetics Hospital, Changsha, Hunan, China.&lt;/auth-address&gt;&lt;titles&gt;&lt;title&gt;DMD mutation spectrum analysis in 613 Chinese patients with dystrophinopathy&lt;/title&gt;&lt;secondary-title&gt;J Hum Genet&lt;/secondary-title&gt;&lt;/titles&gt;&lt;periodical&gt;&lt;full-title&gt;J Hum Genet&lt;/full-title&gt;&lt;/periodical&gt;&lt;pages&gt;435-42&lt;/pages&gt;&lt;volume&gt;60&lt;/volume&gt;&lt;number&gt;8&lt;/number&gt;&lt;edition&gt;2015/05/15&lt;/edition&gt;&lt;keywords&gt;&lt;keyword&gt;Asian Continental Ancestry Group/*genetics&lt;/keyword&gt;&lt;keyword&gt;Child, Preschool&lt;/keyword&gt;&lt;keyword&gt;China/epidemiology&lt;/keyword&gt;&lt;keyword&gt;Cohort Studies&lt;/keyword&gt;&lt;keyword&gt;DNA Mutational Analysis&lt;/keyword&gt;&lt;keyword&gt;Dystrophin/*genetics&lt;/keyword&gt;&lt;keyword&gt;Female&lt;/keyword&gt;&lt;keyword&gt;Genetic Association Studies&lt;/keyword&gt;&lt;keyword&gt;Humans&lt;/keyword&gt;&lt;keyword&gt;Male&lt;/keyword&gt;&lt;keyword&gt;Multiplex Polymerase Chain Reaction&lt;/keyword&gt;&lt;keyword&gt;Muscular Dystrophy, Duchenne/epidemiology/*genetics&lt;/keyword&gt;&lt;/keywords&gt;&lt;dates&gt;&lt;year&gt;2015&lt;/year&gt;&lt;pub-dates&gt;&lt;date&gt;Aug&lt;/date&gt;&lt;/pub-dates&gt;&lt;/dates&gt;&lt;isbn&gt;1435-232X (Electronic)&amp;#xD;1434-5161 (Linking)&lt;/isbn&gt;&lt;accession-num&gt;25972034&lt;/accession-num&gt;&lt;urls&gt;&lt;related-urls&gt;&lt;url&gt;https://www.ncbi.nlm.nih.gov/pubmed/25972034&lt;/url&gt;&lt;/related-urls&gt;&lt;/urls&gt;&lt;electronic-resource-num&gt;10.1038/jhg.2015.4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742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24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66617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OTHER</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746G&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24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66613C&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747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24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66612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kZSBBbG1laWRhPC9BdXRob3I+PFllYXI+MjAxNzwvWWVh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kZSBBbG1laWRhPC9BdXRob3I+PFllYXI+MjAxNzwvWWVh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6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769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25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66590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774C&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Cys125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66585G&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Bai&lt;/Author&gt;&lt;Year&gt;2016&lt;/Year&gt;&lt;RecNum&gt;87&lt;/RecNum&gt;&lt;DisplayText&gt;[7]&lt;/DisplayText&gt;&lt;record&gt;&lt;rec-number&gt;87&lt;/rec-number&gt;&lt;foreign-keys&gt;&lt;key app="EN" db-id="vrp9r2ds6xwswberfaqv0d93dwp2aes9ss2p" timestamp="1587210934"&gt;87&lt;/key&gt;&lt;/foreign-keys&gt;&lt;ref-type name="Journal Article"&gt;17&lt;/ref-type&gt;&lt;contributors&gt;&lt;authors&gt;&lt;author&gt;Bai, Y.&lt;/author&gt;&lt;author&gt;Li, S.&lt;/author&gt;&lt;author&gt;Zong, Y. N.&lt;/author&gt;&lt;author&gt;Li, X. L.&lt;/author&gt;&lt;author&gt;Zhao, Z. H.&lt;/author&gt;&lt;author&gt;Kong, X. D.&lt;/author&gt;&lt;/authors&gt;&lt;/contributors&gt;&lt;auth-address&gt;Center of Prenatal Diagnosis, First Affiliated Hospital of Zhengzhou University, Zhengzhou 450052, China.&lt;/auth-address&gt;&lt;titles&gt;&lt;title&gt;[Mutation screening of 433 families with Duchenne/Becker muscular dystrophy]&lt;/title&gt;&lt;secondary-title&gt;Zhonghua Yi Xue Za Zhi&lt;/secondary-title&gt;&lt;/titles&gt;&lt;periodical&gt;&lt;full-title&gt;Zhonghua Yi Xue Za Zhi&lt;/full-title&gt;&lt;/periodical&gt;&lt;pages&gt;1261-9&lt;/pages&gt;&lt;volume&gt;96&lt;/volume&gt;&lt;number&gt;16&lt;/number&gt;&lt;edition&gt;2016/04/29&lt;/edition&gt;&lt;keywords&gt;&lt;keyword&gt;Asian Continental Ancestry Group&lt;/keyword&gt;&lt;keyword&gt;*DNA Mutational Analysis&lt;/keyword&gt;&lt;keyword&gt;Dystrophin/*genetics&lt;/keyword&gt;&lt;keyword&gt;Exons&lt;/keyword&gt;&lt;keyword&gt;Female&lt;/keyword&gt;&lt;keyword&gt;Frameshift Mutation&lt;/keyword&gt;&lt;keyword&gt;High-Throughput Nucleotide Sequencing&lt;/keyword&gt;&lt;keyword&gt;Humans&lt;/keyword&gt;&lt;keyword&gt;Multiplex Polymerase Chain Reaction&lt;/keyword&gt;&lt;keyword&gt;Muscular Dystrophy, Duchenne/*genetics&lt;/keyword&gt;&lt;keyword&gt;Mutation, Missense&lt;/keyword&gt;&lt;keyword&gt;Point Mutation&lt;/keyword&gt;&lt;keyword&gt;Polymorphism, Genetic&lt;/keyword&gt;&lt;keyword&gt;Pregnancy&lt;/keyword&gt;&lt;keyword&gt;Sequence Deletion&lt;/keyword&gt;&lt;/keywords&gt;&lt;dates&gt;&lt;year&gt;2016&lt;/year&gt;&lt;pub-dates&gt;&lt;date&gt;Apr 26&lt;/date&gt;&lt;/pub-dates&gt;&lt;/dates&gt;&lt;isbn&gt;0376-2491 (Print)&amp;#xD;0376-2491 (Linking)&lt;/isbn&gt;&lt;accession-num&gt;27122458&lt;/accession-num&gt;&lt;urls&gt;&lt;related-urls&gt;&lt;url&gt;https://www.ncbi.nlm.nih.gov/pubmed/27122458&lt;/url&gt;&lt;/related-urls&gt;&lt;/urls&gt;&lt;electronic-resource-num&gt;10.3760/cma.j.issn.0376-2491.2016.16.008&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784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26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66575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kZSBBbG1laWRhPC9BdXRob3I+PFllYXI+MjAxNzwvWWVh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kZSBBbG1laWRhPC9BdXRob3I+PFllYXI+MjAxNzwvWWVh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6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795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26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59423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8</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801T&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Cys1267*)</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59417A&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Ashton&lt;/Author&gt;&lt;Year&gt;2005&lt;/Year&gt;&lt;RecNum&gt;157&lt;/RecNum&gt;&lt;DisplayText&gt;[70]&lt;/DisplayText&gt;&lt;record&gt;&lt;rec-number&gt;157&lt;/rec-number&gt;&lt;foreign-keys&gt;&lt;key app="EN" db-id="vrp9r2ds6xwswberfaqv0d93dwp2aes9ss2p" timestamp="1587226913"&gt;157&lt;/key&gt;&lt;/foreign-keys&gt;&lt;ref-type name="Journal Article"&gt;17&lt;/ref-type&gt;&lt;contributors&gt;&lt;authors&gt;&lt;author&gt;Ashton, E.&lt;/author&gt;&lt;author&gt;Deans, Z.&lt;/author&gt;&lt;author&gt;Yau, S. C.&lt;/author&gt;&lt;author&gt;Abbs, S.&lt;/author&gt;&lt;/authors&gt;&lt;/contributors&gt;&lt;titles&gt;&lt;title&gt;A novel and rapid mutation screening approach facilitates prenatal diagnosis&lt;/title&gt;&lt;secondary-title&gt;Prenat Diagn&lt;/secondary-title&gt;&lt;/titles&gt;&lt;periodical&gt;&lt;full-title&gt;Prenat Diagn&lt;/full-title&gt;&lt;/periodical&gt;&lt;pages&gt;425-6&lt;/pages&gt;&lt;volume&gt;25&lt;/volume&gt;&lt;number&gt;5&lt;/number&gt;&lt;edition&gt;2005/05/21&lt;/edition&gt;&lt;keywords&gt;&lt;keyword&gt;Adult&lt;/keyword&gt;&lt;keyword&gt;DNA Mutational Analysis&lt;/keyword&gt;&lt;keyword&gt;Diagnosis, Differential&lt;/keyword&gt;&lt;keyword&gt;Female&lt;/keyword&gt;&lt;keyword&gt;*Genetic Testing&lt;/keyword&gt;&lt;keyword&gt;Humans&lt;/keyword&gt;&lt;keyword&gt;Muscular Dystrophy, Duchenne/*diagnosis/embryology/genetics/pathology&lt;/keyword&gt;&lt;keyword&gt;Pedigree&lt;/keyword&gt;&lt;keyword&gt;Pregnancy&lt;/keyword&gt;&lt;keyword&gt;Pregnancy Trimester, First&lt;/keyword&gt;&lt;keyword&gt;*Prenatal Diagnosis&lt;/keyword&gt;&lt;/keywords&gt;&lt;dates&gt;&lt;year&gt;2005&lt;/year&gt;&lt;pub-dates&gt;&lt;date&gt;May&lt;/date&gt;&lt;/pub-dates&gt;&lt;/dates&gt;&lt;isbn&gt;0197-3851 (Print)&amp;#xD;0197-3851 (Linking)&lt;/isbn&gt;&lt;accession-num&gt;15906416&lt;/accession-num&gt;&lt;urls&gt;&lt;related-urls&gt;&lt;url&gt;https://www.ncbi.nlm.nih.gov/pubmed/15906416&lt;/url&gt;&lt;/related-urls&gt;&lt;/urls&gt;&lt;electronic-resource-num&gt;10.1002/pd.1148&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OTHER</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804G&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26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59414C&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818C&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127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59400G&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88L0F1dGhvcj48WWVhcj4yMDE3PC9ZZWFyPjxSZWNO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88L0F1dGhvcj48WWVhcj4yMDE3PC9ZZWFyPjxSZWNO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lastRenderedPageBreak/>
              <w:t>2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822C&gt;G</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A3CE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1274*, Glu1263_Asp1307del, Glu1263_Glu1357del]</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59396G&gt;C</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XYW5nPC9BdXRob3I+PFllYXI+MjAxOTwvWWVhcj48UmVj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XYW5nPC9BdXRob3I+PFllYXI+MjAxOTwvWWVhcj48UmVj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21, 3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822C&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127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59396G&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8</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838A&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280*)</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59380T&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8</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843G&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281*)</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59375C&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kZSBBbG1laWRhPC9BdXRob3I+PFllYXI+MjAxNzwvWWVh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kZSBBbG1laWRhPC9BdXRob3I+PFllYXI+MjAxNzwvWWVh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6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8</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850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A7EAB"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284*, Glu1263_Asp1307del, Glu1263_Glu1357del]</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59368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WaWVpdGV6PC9BdXRob3I+PFllYXI+MjAxNzwvWWVhcj48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WaWVpdGV6PC9BdXRob3I+PFllYXI+MjAxNzwvWWVhcj48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9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8</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862A&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288*)</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59356T&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WaWVpdGV6PC9BdXRob3I+PFllYXI+MjAxNzwvWWVhcj48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WaWVpdGV6PC9BdXRob3I+PFllYXI+MjAxNzwvWWVhcj48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868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29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59350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892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y129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59326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OTHER</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923C&gt;G</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130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56506G&gt;C</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935T&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9929EA"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1312*, Glu1263_Glu1357del, Ser1308_Glu1357del]</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56494A&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9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9</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940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9929EA"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1314*, Ser1308_Glu1357del, Glu1263_Glu1357del]</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56489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Guo&lt;/Author&gt;&lt;Year&gt;2015&lt;/Year&gt;&lt;RecNum&gt;154&lt;/RecNum&gt;&lt;DisplayText&gt;[23]&lt;/DisplayText&gt;&lt;record&gt;&lt;rec-number&gt;154&lt;/rec-number&gt;&lt;foreign-keys&gt;&lt;key app="EN" db-id="vrp9r2ds6xwswberfaqv0d93dwp2aes9ss2p" timestamp="1587226913"&gt;154&lt;/key&gt;&lt;/foreign-keys&gt;&lt;ref-type name="Journal Article"&gt;17&lt;/ref-type&gt;&lt;contributors&gt;&lt;authors&gt;&lt;author&gt;Guo, R.&lt;/author&gt;&lt;author&gt;Zhu, G.&lt;/author&gt;&lt;author&gt;Zhu, H.&lt;/author&gt;&lt;author&gt;Ma, R.&lt;/author&gt;&lt;author&gt;Peng, Y.&lt;/author&gt;&lt;author&gt;Liang, D.&lt;/author&gt;&lt;author&gt;Wu, L.&lt;/author&gt;&lt;/authors&gt;&lt;/contributors&gt;&lt;auth-address&gt;State Key Laboratory of Medical Genetics, Central South University, Changsha, Hunan, China.&amp;#xD;Hunan Jiahui Genetics Hospital, Changsha, Hunan, China.&lt;/auth-address&gt;&lt;titles&gt;&lt;title&gt;DMD mutation spectrum analysis in 613 Chinese patients with dystrophinopathy&lt;/title&gt;&lt;secondary-title&gt;J Hum Genet&lt;/secondary-title&gt;&lt;/titles&gt;&lt;periodical&gt;&lt;full-title&gt;J Hum Genet&lt;/full-title&gt;&lt;/periodical&gt;&lt;pages&gt;435-42&lt;/pages&gt;&lt;volume&gt;60&lt;/volume&gt;&lt;number&gt;8&lt;/number&gt;&lt;edition&gt;2015/05/15&lt;/edition&gt;&lt;keywords&gt;&lt;keyword&gt;Asian Continental Ancestry Group/*genetics&lt;/keyword&gt;&lt;keyword&gt;Child, Preschool&lt;/keyword&gt;&lt;keyword&gt;China/epidemiology&lt;/keyword&gt;&lt;keyword&gt;Cohort Studies&lt;/keyword&gt;&lt;keyword&gt;DNA Mutational Analysis&lt;/keyword&gt;&lt;keyword&gt;Dystrophin/*genetics&lt;/keyword&gt;&lt;keyword&gt;Female&lt;/keyword&gt;&lt;keyword&gt;Genetic Association Studies&lt;/keyword&gt;&lt;keyword&gt;Humans&lt;/keyword&gt;&lt;keyword&gt;Male&lt;/keyword&gt;&lt;keyword&gt;Multiplex Polymerase Chain Reaction&lt;/keyword&gt;&lt;keyword&gt;Muscular Dystrophy, Duchenne/epidemiology/*genetics&lt;/keyword&gt;&lt;/keywords&gt;&lt;dates&gt;&lt;year&gt;2015&lt;/year&gt;&lt;pub-dates&gt;&lt;date&gt;Aug&lt;/date&gt;&lt;/pub-dates&gt;&lt;/dates&gt;&lt;isbn&gt;1435-232X (Electronic)&amp;#xD;1434-5161 (Linking)&lt;/isbn&gt;&lt;accession-num&gt;25972034&lt;/accession-num&gt;&lt;urls&gt;&lt;related-urls&gt;&lt;url&gt;https://www.ncbi.nlm.nih.gov/pubmed/25972034&lt;/url&gt;&lt;/related-urls&gt;&lt;/urls&gt;&lt;electronic-resource-num&gt;10.1038/jhg.2015.4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1</w:t>
            </w:r>
          </w:p>
        </w:tc>
      </w:tr>
      <w:tr w:rsidR="001C37B3" w:rsidRPr="00C05C1E" w:rsidTr="001B361D">
        <w:trPr>
          <w:trHeight w:val="9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9</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947C&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1316*)</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56482G&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964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32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56465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MaW08L0F1dGhvcj48WWVhcj4yMDExPC9ZZWFyPjxSZWNO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MaW08L0F1dGhvcj48WWVhcj4yMDExPC9ZZWFyPjxSZWNO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4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3982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9929EA"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328*, Glu1263_Asp1307del,Glu1263_Glu1357del]</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56447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SwgMjNdPC9EaXNwbGF5VGV4dD48cmVj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</w:fldData>
              </w:fldChar>
            </w:r>
            <w:r w:rsidR="00822920">
              <w:rPr>
                <w:rFonts w:ascii="Times New Roman" w:eastAsia="Times New Roman" w:hAnsi="Times New Roman" w:cs="Times New Roman"/>
                <w:color w:val="000000"/>
                <w:sz w:val="18"/>
                <w:szCs w:val="18"/>
                <w:lang w:val="it-IT" w:eastAsia="it-IT"/>
              </w:rPr>
              <w:instrText xml:space="preserve"> ADDIN EN.CITE </w:instrText>
            </w:r>
            <w:r w:rsidR="00822920">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SwgMjNdPC9EaXNwbGF5VGV4dD48cmVj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</w:fldData>
              </w:fldChar>
            </w:r>
            <w:r w:rsidR="00822920">
              <w:rPr>
                <w:rFonts w:ascii="Times New Roman" w:eastAsia="Times New Roman" w:hAnsi="Times New Roman" w:cs="Times New Roman"/>
                <w:color w:val="000000"/>
                <w:sz w:val="18"/>
                <w:szCs w:val="18"/>
                <w:lang w:val="it-IT" w:eastAsia="it-IT"/>
              </w:rPr>
              <w:instrText xml:space="preserve"> ADDIN EN.CITE.DATA </w:instrText>
            </w:r>
            <w:r w:rsidR="00822920">
              <w:rPr>
                <w:rFonts w:ascii="Times New Roman" w:eastAsia="Times New Roman" w:hAnsi="Times New Roman" w:cs="Times New Roman"/>
                <w:color w:val="000000"/>
                <w:sz w:val="18"/>
                <w:szCs w:val="18"/>
                <w:lang w:val="it-IT" w:eastAsia="it-IT"/>
              </w:rPr>
            </w:r>
            <w:r w:rsidR="00822920">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2920">
              <w:rPr>
                <w:rFonts w:ascii="Times New Roman" w:eastAsia="Times New Roman" w:hAnsi="Times New Roman" w:cs="Times New Roman"/>
                <w:noProof/>
                <w:color w:val="000000"/>
                <w:sz w:val="18"/>
                <w:szCs w:val="18"/>
                <w:lang w:val="it-IT" w:eastAsia="it-IT"/>
              </w:rPr>
              <w:t>[19, 2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0</w:t>
            </w:r>
          </w:p>
        </w:tc>
      </w:tr>
      <w:tr w:rsidR="001C37B3" w:rsidRPr="00C05C1E" w:rsidTr="001B361D">
        <w:trPr>
          <w:trHeight w:val="9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9</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000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47D1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y1334*, Glu1263_Glu1357del, Ser1308_Glu1357del]</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56429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9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9</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012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338*)</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56417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9</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027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343*)</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56402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033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34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56396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057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35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56372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Hamed&lt;/Author&gt;&lt;Year&gt;2006&lt;/Year&gt;&lt;RecNum&gt;181&lt;/RecNum&gt;&lt;DisplayText&gt;[48]&lt;/DisplayText&gt;&lt;record&gt;&lt;rec-number&gt;181&lt;/rec-number&gt;&lt;foreign-keys&gt;&lt;key app="EN" db-id="vrp9r2ds6xwswberfaqv0d93dwp2aes9ss2p" timestamp="1587234909"&gt;181&lt;/key&gt;&lt;/foreign-keys&gt;&lt;ref-type name="Journal Article"&gt;17&lt;/ref-type&gt;&lt;contributors&gt;&lt;authors&gt;&lt;author&gt;Hamed, S. A.&lt;/author&gt;&lt;author&gt;Hoffman, E. P.&lt;/author&gt;&lt;/authors&gt;&lt;/contributors&gt;&lt;auth-address&gt;Research Center for Genetic Medicine, Children&amp;apos;s National Medical Center, George Washington University, Washington, DC. hamed_sherifa@yahoo.com&lt;/auth-address&gt;&lt;titles&gt;&lt;title&gt;Automated sequence screening of the entire dystrophin cDNA in Duchenne dystrophy: point mutation detection&lt;/title&gt;&lt;secondary-title&gt;Am J Med Genet B Neuropsychiatr Genet&lt;/secondary-title&gt;&lt;/titles&gt;&lt;periodical&gt;&lt;full-title&gt;Am J Med Genet B Neuropsychiatr Genet&lt;/full-title&gt;&lt;/periodical&gt;&lt;pages&gt;44-50&lt;/pages&gt;&lt;volume&gt;141B&lt;/volume&gt;&lt;number&gt;1&lt;/number&gt;&lt;edition&gt;2005/12/07&lt;/edition&gt;&lt;keywords&gt;&lt;keyword&gt;Base Sequence&lt;/keyword&gt;&lt;keyword&gt;Codon, Nonsense&lt;/keyword&gt;&lt;keyword&gt;DNA Mutational Analysis/methods&lt;/keyword&gt;&lt;keyword&gt;DNA, Complementary/chemistry/genetics&lt;/keyword&gt;&lt;keyword&gt;Dystrophin/*genetics&lt;/keyword&gt;&lt;keyword&gt;Humans&lt;/keyword&gt;&lt;keyword&gt;Molecular Sequence Data&lt;/keyword&gt;&lt;keyword&gt;Muscular Dystrophy, Duchenne/*genetics&lt;/keyword&gt;&lt;keyword&gt;*Point Mutation&lt;/keyword&gt;&lt;keyword&gt;RNA, Messenger/genetics/metabolism&lt;/keyword&gt;&lt;keyword&gt;Reverse Transcriptase Polymerase Chain Reaction&lt;/keyword&gt;&lt;keyword&gt;Sequence Deletion&lt;/keyword&gt;&lt;keyword&gt;Sequence Homology, Nucleic Acid&lt;/keyword&gt;&lt;/keywords&gt;&lt;dates&gt;&lt;year&gt;2006&lt;/year&gt;&lt;pub-dates&gt;&lt;date&gt;Jan 5&lt;/date&gt;&lt;/pub-dates&gt;&lt;/dates&gt;&lt;isbn&gt;1552-4841 (Print)&amp;#xD;1552-4841 (Linking)&lt;/isbn&gt;&lt;accession-num&gt;16331671&lt;/accession-num&gt;&lt;urls&gt;&lt;related-urls&gt;&lt;url&gt;https://www.ncbi.nlm.nih.gov/pubmed/16331671&lt;/url&gt;&lt;/related-urls&gt;&lt;/urls&gt;&lt;electronic-resource-num&gt;10.1002/ajmg.b.3023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066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35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56363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084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36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30018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8A265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Garcia-Planells&lt;/Author&gt;&lt;Year&gt;2009&lt;/Year&gt;&lt;RecNum&gt;40&lt;/RecNum&gt;&lt;DisplayText&gt;[8]&lt;/DisplayText&gt;&lt;record&gt;&lt;rec-number&gt;40&lt;/rec-number&gt;&lt;foreign-keys&gt;&lt;key app="EN" db-id="vrp9r2ds6xwswberfaqv0d93dwp2aes9ss2p" timestamp="1586856058"&gt;40&lt;/key&gt;&lt;/foreign-keys&gt;&lt;ref-type name="Journal Article"&gt;17&lt;/ref-type&gt;&lt;contributors&gt;&lt;authors&gt;&lt;author&gt;Garcia-Planells, J.&lt;/author&gt;&lt;author&gt;Torres-Puente, M.&lt;/author&gt;&lt;author&gt;Vilchez, J. J.&lt;/author&gt;&lt;author&gt;Perez-Alonso, M.&lt;/author&gt;&lt;/authors&gt;&lt;/contributors&gt;&lt;auth-address&gt;Medical Genetics Unit, Sistemas Genomicos, Paterna (Valencia), Spain. jgplanells@hotmail.es&lt;/auth-address&gt;&lt;titles&gt;&lt;title&gt;Novel human pathological mutations. Gene symbol: DMD. Disease: muscular dystrophy, Duchenne&lt;/title&gt;&lt;secondary-title&gt;Hum Genet&lt;/secondary-title&gt;&lt;/titles&gt;&lt;periodical&gt;&lt;full-title&gt;Hum Genet&lt;/full-title&gt;&lt;/periodical&gt;&lt;pages&gt;338&lt;/pages&gt;&lt;volume&gt;126&lt;/volume&gt;&lt;number&gt;2&lt;/number&gt;&lt;edition&gt;2009/08/21&lt;/edition&gt;&lt;keywords&gt;&lt;keyword&gt;Base Sequence&lt;/keyword&gt;&lt;keyword&gt;Codon&lt;/keyword&gt;&lt;keyword&gt;DNA Mutational Analysis&lt;/keyword&gt;&lt;keyword&gt;Dystrophin/*genetics&lt;/keyword&gt;&lt;keyword&gt;Humans&lt;/keyword&gt;&lt;keyword&gt;Molecular Sequence Data&lt;/keyword&gt;&lt;keyword&gt;Muscular Dystrophy, Duchenne/*genetics&lt;/keyword&gt;&lt;keyword&gt;*Mutation&lt;/keyword&gt;&lt;keyword&gt;Nucleotides/*genetics&lt;/keyword&gt;&lt;/keywords&gt;&lt;dates&gt;&lt;year&gt;2009&lt;/year&gt;&lt;pub-dates&gt;&lt;date&gt;Aug&lt;/date&gt;&lt;/pub-dates&gt;&lt;/dates&gt;&lt;isbn&gt;1432-1203 (Electronic)&amp;#xD;0340-6717 (Linking)&lt;/isbn&gt;&lt;accession-num&gt;19694016&lt;/accession-num&gt;&lt;urls&gt;&lt;related-urls&gt;&lt;url&gt;https://www.ncbi.nlm.nih.gov/pubmed/19694016&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087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36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30015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Dolinsky&lt;/Author&gt;&lt;Year&gt;2002&lt;/Year&gt;&lt;RecNum&gt;139&lt;/RecNum&gt;&lt;DisplayText&gt;[12]&lt;/DisplayText&gt;&lt;record&gt;&lt;rec-number&gt;139&lt;/rec-number&gt;&lt;foreign-keys&gt;&lt;key app="EN" db-id="vrp9r2ds6xwswberfaqv0d93dwp2aes9ss2p" timestamp="1587226689"&gt;139&lt;/key&gt;&lt;/foreign-keys&gt;&lt;ref-type name="Journal Article"&gt;17&lt;/ref-type&gt;&lt;contributors&gt;&lt;authors&gt;&lt;author&gt;Dolinsky, L. C.&lt;/author&gt;&lt;author&gt;de Moura-Neto, R. S.&lt;/author&gt;&lt;author&gt;Falcao-Conceicao, D. N.&lt;/author&gt;&lt;/authors&gt;&lt;/contributors&gt;&lt;auth-address&gt;Departamento de Genetica, Instituto de Biologia, Universidade Federal do Rio de Janeiro, RJ, Rio de Janeiro, Brazil. dolinsky@biologia.ufrj.br&lt;/auth-address&gt;&lt;titles&gt;&lt;title&gt;DGGE analysis as a tool to identify point mutations, de novo mutations and carriers of the dystrophin gene&lt;/title&gt;&lt;secondary-title&gt;Neuromuscul Disord&lt;/secondary-title&gt;&lt;/titles&gt;&lt;periodical&gt;&lt;full-title&gt;Neuromuscul Disord&lt;/full-title&gt;&lt;/periodical&gt;&lt;pages&gt;845-8&lt;/pages&gt;&lt;volume&gt;12&lt;/volume&gt;&lt;number&gt;9&lt;/number&gt;&lt;edition&gt;2002/10/26&lt;/edition&gt;&lt;keywords&gt;&lt;keyword&gt;Brazil/epidemiology&lt;/keyword&gt;&lt;keyword&gt;DNA Mutational Analysis&lt;/keyword&gt;&lt;keyword&gt;Dystrophin/*genetics&lt;/keyword&gt;&lt;keyword&gt;Electrophoresis, Polyacrylamide Gel&lt;/keyword&gt;&lt;keyword&gt;Exons&lt;/keyword&gt;&lt;keyword&gt;Female&lt;/keyword&gt;&lt;keyword&gt;Genetic Carrier Screening&lt;/keyword&gt;&lt;keyword&gt;Humans&lt;/keyword&gt;&lt;keyword&gt;Male&lt;/keyword&gt;&lt;keyword&gt;Muscular Dystrophy, Duchenne/*genetics&lt;/keyword&gt;&lt;keyword&gt;Nucleic Acid Denaturation&lt;/keyword&gt;&lt;keyword&gt;Pedigree&lt;/keyword&gt;&lt;keyword&gt;*Point Mutation&lt;/keyword&gt;&lt;keyword&gt;Polymerase Chain Reaction/methods&lt;/keyword&gt;&lt;keyword&gt;Polymorphism, Genetic&lt;/keyword&gt;&lt;/keywords&gt;&lt;dates&gt;&lt;year&gt;2002&lt;/year&gt;&lt;pub-dates&gt;&lt;date&gt;Nov&lt;/date&gt;&lt;/pub-dates&gt;&lt;/dates&gt;&lt;isbn&gt;0960-8966 (Print)&amp;#xD;0960-8966 (Linking)&lt;/isbn&gt;&lt;accession-num&gt;12398835&lt;/accession-num&gt;&lt;urls&gt;&lt;related-urls&gt;&lt;url&gt;https://www.ncbi.nlm.nih.gov/pubmed/12398835&lt;/url&gt;&lt;/related-urls&gt;&lt;/urls&gt;&lt;electronic-resource-num&gt;10.1016/s0960-8966(02)00069-x&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099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36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30003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edlackova&lt;/Author&gt;&lt;Year&gt;2009&lt;/Year&gt;&lt;RecNum&gt;34&lt;/RecNum&gt;&lt;DisplayText&gt;[10]&lt;/DisplayText&gt;&lt;record&gt;&lt;rec-number&gt;34&lt;/rec-number&gt;&lt;foreign-keys&gt;&lt;key app="EN" db-id="vrp9r2ds6xwswberfaqv0d93dwp2aes9ss2p" timestamp="1586855852"&gt;34&lt;/key&gt;&lt;/foreign-keys&gt;&lt;ref-type name="Journal Article"&gt;17&lt;/ref-type&gt;&lt;contributors&gt;&lt;authors&gt;&lt;author&gt;Sedlackova, J.&lt;/author&gt;&lt;author&gt;Vondracek, P.&lt;/author&gt;&lt;author&gt;Hermanova, M.&lt;/author&gt;&lt;author&gt;Zamecnik, J.&lt;/author&gt;&lt;author&gt;Hruba, Z.&lt;/author&gt;&lt;author&gt;Haberlova, J.&lt;/author&gt;&lt;author&gt;Kraus, J.&lt;/author&gt;&lt;author&gt;Marikova, T.&lt;/author&gt;&lt;author&gt;Hedvicakova, P.&lt;/author&gt;&lt;author&gt;Vohanka, S.&lt;/author&gt;&lt;author&gt;Fajkusova, L.&lt;/author&gt;&lt;/authors&gt;&lt;/contributors&gt;&lt;auth-address&gt;Centre of Molecular Biology and Gene Therapy, University Hospital Brno and Masaryk University, Brno, Czech Republic.&lt;/auth-address&gt;&lt;titles&gt;&lt;title&gt;Point mutations in Czech DMD/BMD patients and their phenotypic outcome&lt;/title&gt;&lt;secondary-title&gt;Neuromuscul Disord&lt;/secondary-title&gt;&lt;/titles&gt;&lt;periodical&gt;&lt;full-title&gt;Neuromuscul Disord&lt;/full-title&gt;&lt;/periodical&gt;&lt;pages&gt;749-53&lt;/pages&gt;&lt;volume&gt;19&lt;/volume&gt;&lt;number&gt;11&lt;/number&gt;&lt;edition&gt;2009/09/29&lt;/edition&gt;&lt;keywords&gt;&lt;keyword&gt;Base Sequence&lt;/keyword&gt;&lt;keyword&gt;Czech Republic&lt;/keyword&gt;&lt;keyword&gt;DNA Mutational Analysis/methods&lt;/keyword&gt;&lt;keyword&gt;Dystrophin/*genetics/metabolism&lt;/keyword&gt;&lt;keyword&gt;Exons&lt;/keyword&gt;&lt;keyword&gt;Female&lt;/keyword&gt;&lt;keyword&gt;Humans&lt;/keyword&gt;&lt;keyword&gt;Male&lt;/keyword&gt;&lt;keyword&gt;Molecular Sequence Data&lt;/keyword&gt;&lt;keyword&gt;Muscular Dystrophy, Duchenne/*genetics&lt;/keyword&gt;&lt;keyword&gt;*Phenotype&lt;/keyword&gt;&lt;keyword&gt;*Point Mutation&lt;/keyword&gt;&lt;keyword&gt;RNA, Messenger/metabolism&lt;/keyword&gt;&lt;/keywords&gt;&lt;dates&gt;&lt;year&gt;2009&lt;/year&gt;&lt;pub-dates&gt;&lt;date&gt;Nov&lt;/date&gt;&lt;/pub-dates&gt;&lt;/dates&gt;&lt;isbn&gt;1873-2364 (Electronic)&amp;#xD;0960-8966 (Linking)&lt;/isbn&gt;&lt;accession-num&gt;19783145&lt;/accession-num&gt;&lt;urls&gt;&lt;related-urls&gt;&lt;url&gt;https://www.ncbi.nlm.nih.gov/pubmed/19783145&lt;/url&gt;&lt;/related-urls&gt;&lt;/urls&gt;&lt;electronic-resource-num&gt;10.1016/j.nmd.2009.08.01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108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37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29994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117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37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29985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Cb25uYWw8L0F1dGhvcj48WWVhcj4yMDEwPC9ZZWFyPjxS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</w:fldData>
              </w:fldChar>
            </w:r>
            <w:r w:rsidR="00822920">
              <w:rPr>
                <w:rFonts w:ascii="Times New Roman" w:eastAsia="Times New Roman" w:hAnsi="Times New Roman" w:cs="Times New Roman"/>
                <w:color w:val="000000"/>
                <w:sz w:val="18"/>
                <w:szCs w:val="18"/>
                <w:lang w:val="it-IT" w:eastAsia="it-IT"/>
              </w:rPr>
              <w:instrText xml:space="preserve"> ADDIN EN.CITE </w:instrText>
            </w:r>
            <w:r w:rsidR="00822920">
              <w:rPr>
                <w:rFonts w:ascii="Times New Roman" w:eastAsia="Times New Roman" w:hAnsi="Times New Roman" w:cs="Times New Roman"/>
                <w:color w:val="000000"/>
                <w:sz w:val="18"/>
                <w:szCs w:val="18"/>
                <w:lang w:val="it-IT" w:eastAsia="it-IT"/>
              </w:rPr>
              <w:fldChar w:fldCharType="begin">
                <w:fldData xml:space="preserve">PEVuZE5vdGU+PENpdGU+PEF1dGhvcj5Cb25uYWw8L0F1dGhvcj48WWVhcj4yMDEwPC9ZZWFyPjxS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</w:fldData>
              </w:fldChar>
            </w:r>
            <w:r w:rsidR="00822920">
              <w:rPr>
                <w:rFonts w:ascii="Times New Roman" w:eastAsia="Times New Roman" w:hAnsi="Times New Roman" w:cs="Times New Roman"/>
                <w:color w:val="000000"/>
                <w:sz w:val="18"/>
                <w:szCs w:val="18"/>
                <w:lang w:val="it-IT" w:eastAsia="it-IT"/>
              </w:rPr>
              <w:instrText xml:space="preserve"> ADDIN EN.CITE.DATA </w:instrText>
            </w:r>
            <w:r w:rsidR="00822920">
              <w:rPr>
                <w:rFonts w:ascii="Times New Roman" w:eastAsia="Times New Roman" w:hAnsi="Times New Roman" w:cs="Times New Roman"/>
                <w:color w:val="000000"/>
                <w:sz w:val="18"/>
                <w:szCs w:val="18"/>
                <w:lang w:val="it-IT" w:eastAsia="it-IT"/>
              </w:rPr>
            </w:r>
            <w:r w:rsidR="00822920">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2920">
              <w:rPr>
                <w:rFonts w:ascii="Times New Roman" w:eastAsia="Times New Roman" w:hAnsi="Times New Roman" w:cs="Times New Roman"/>
                <w:noProof/>
                <w:color w:val="000000"/>
                <w:sz w:val="18"/>
                <w:szCs w:val="18"/>
                <w:lang w:val="it-IT" w:eastAsia="it-IT"/>
              </w:rPr>
              <w:t>[3, 21, 22, 7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120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37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29982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Mb3Blei1IZXJuYW5kZXo8L0F1dGhvcj48WWVhcj4yMDE1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Mb3Blei1IZXJuYW5kZXo8L0F1dGhvcj48WWVhcj4yMDE1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126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37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29976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142T&gt;G</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138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29960A&gt;C</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147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38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29955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QaWtvPC9BdXRob3I+PFllYXI+MjAwOTwvWWVhcj48UmVj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QaWtvPC9BdXRob3I+PFllYXI+MjAwOTwvWWVhcj48UmVj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150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38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29952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SwgNTZdPC9EaXNwbGF5VGV4dD48cmVj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</w:fldData>
              </w:fldChar>
            </w:r>
            <w:r w:rsidR="00822920">
              <w:rPr>
                <w:rFonts w:ascii="Times New Roman" w:eastAsia="Times New Roman" w:hAnsi="Times New Roman" w:cs="Times New Roman"/>
                <w:color w:val="000000"/>
                <w:sz w:val="18"/>
                <w:szCs w:val="18"/>
                <w:lang w:val="it-IT" w:eastAsia="it-IT"/>
              </w:rPr>
              <w:instrText xml:space="preserve"> ADDIN EN.CITE </w:instrText>
            </w:r>
            <w:r w:rsidR="00822920">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SwgNTZdPC9EaXNwbGF5VGV4dD48cmVj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</w:fldData>
              </w:fldChar>
            </w:r>
            <w:r w:rsidR="00822920">
              <w:rPr>
                <w:rFonts w:ascii="Times New Roman" w:eastAsia="Times New Roman" w:hAnsi="Times New Roman" w:cs="Times New Roman"/>
                <w:color w:val="000000"/>
                <w:sz w:val="18"/>
                <w:szCs w:val="18"/>
                <w:lang w:val="it-IT" w:eastAsia="it-IT"/>
              </w:rPr>
              <w:instrText xml:space="preserve"> ADDIN EN.CITE.DATA </w:instrText>
            </w:r>
            <w:r w:rsidR="00822920">
              <w:rPr>
                <w:rFonts w:ascii="Times New Roman" w:eastAsia="Times New Roman" w:hAnsi="Times New Roman" w:cs="Times New Roman"/>
                <w:color w:val="000000"/>
                <w:sz w:val="18"/>
                <w:szCs w:val="18"/>
                <w:lang w:val="it-IT" w:eastAsia="it-IT"/>
              </w:rPr>
            </w:r>
            <w:r w:rsidR="00822920">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2920">
              <w:rPr>
                <w:rFonts w:ascii="Times New Roman" w:eastAsia="Times New Roman" w:hAnsi="Times New Roman" w:cs="Times New Roman"/>
                <w:noProof/>
                <w:color w:val="000000"/>
                <w:sz w:val="18"/>
                <w:szCs w:val="18"/>
                <w:lang w:val="it-IT" w:eastAsia="it-IT"/>
              </w:rPr>
              <w:t>[19, 5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lastRenderedPageBreak/>
              <w:t>3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174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39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29928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fldData xml:space="preserve">PEVuZE5vdGU+PENpdGU+PEF1dGhvcj5HdW88L0F1dGhvcj48WWVhcj4yMDE1PC9ZZWFyPjxSZWNO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</w:fldData>
              </w:fldChar>
            </w:r>
            <w:r w:rsidR="008A2651" w:rsidRPr="00C05C1E">
              <w:rPr>
                <w:rFonts w:ascii="Times New Roman" w:eastAsia="Times New Roman" w:hAnsi="Times New Roman" w:cs="Times New Roman"/>
                <w:color w:val="000000"/>
                <w:sz w:val="18"/>
                <w:szCs w:val="18"/>
                <w:lang w:val="en-US" w:eastAsia="it-IT"/>
              </w:rPr>
              <w:instrText xml:space="preserve"> ADDIN EN.CITE </w:instrText>
            </w:r>
            <w:r w:rsidR="008A2651" w:rsidRPr="00C05C1E">
              <w:rPr>
                <w:rFonts w:ascii="Times New Roman" w:eastAsia="Times New Roman" w:hAnsi="Times New Roman" w:cs="Times New Roman"/>
                <w:color w:val="000000"/>
                <w:sz w:val="18"/>
                <w:szCs w:val="18"/>
                <w:lang w:val="en-US" w:eastAsia="it-IT"/>
              </w:rPr>
              <w:fldChar w:fldCharType="begin">
                <w:fldData xml:space="preserve">PEVuZE5vdGU+PENpdGU+PEF1dGhvcj5HdW88L0F1dGhvcj48WWVhcj4yMDE1PC9ZZWFyPjxSZWNO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</w:fldData>
              </w:fldChar>
            </w:r>
            <w:r w:rsidR="008A2651" w:rsidRPr="00C05C1E">
              <w:rPr>
                <w:rFonts w:ascii="Times New Roman" w:eastAsia="Times New Roman" w:hAnsi="Times New Roman" w:cs="Times New Roman"/>
                <w:color w:val="000000"/>
                <w:sz w:val="18"/>
                <w:szCs w:val="18"/>
                <w:lang w:val="en-US" w:eastAsia="it-IT"/>
              </w:rPr>
              <w:instrText xml:space="preserve"> ADDIN EN.CITE.DATA </w:instrText>
            </w:r>
            <w:r w:rsidR="008A2651" w:rsidRPr="00C05C1E">
              <w:rPr>
                <w:rFonts w:ascii="Times New Roman" w:eastAsia="Times New Roman" w:hAnsi="Times New Roman" w:cs="Times New Roman"/>
                <w:color w:val="000000"/>
                <w:sz w:val="18"/>
                <w:szCs w:val="18"/>
                <w:lang w:val="en-US" w:eastAsia="it-IT"/>
              </w:rPr>
            </w:r>
            <w:r w:rsidR="008A2651" w:rsidRPr="00C05C1E">
              <w:rPr>
                <w:rFonts w:ascii="Times New Roman" w:eastAsia="Times New Roman" w:hAnsi="Times New Roman" w:cs="Times New Roman"/>
                <w:color w:val="000000"/>
                <w:sz w:val="18"/>
                <w:szCs w:val="18"/>
                <w:lang w:val="en-US" w:eastAsia="it-IT"/>
              </w:rPr>
              <w:fldChar w:fldCharType="end"/>
            </w:r>
            <w:r w:rsidRPr="00C05C1E">
              <w:rPr>
                <w:rFonts w:ascii="Times New Roman" w:eastAsia="Times New Roman" w:hAnsi="Times New Roman" w:cs="Times New Roman"/>
                <w:color w:val="000000"/>
                <w:sz w:val="18"/>
                <w:szCs w:val="18"/>
                <w:lang w:val="en-US" w:eastAsia="it-IT"/>
              </w:rPr>
            </w:r>
            <w:r w:rsidRPr="00C05C1E">
              <w:rPr>
                <w:rFonts w:ascii="Times New Roman" w:eastAsia="Times New Roman" w:hAnsi="Times New Roman" w:cs="Times New Roman"/>
                <w:color w:val="000000"/>
                <w:sz w:val="18"/>
                <w:szCs w:val="18"/>
                <w:lang w:val="en-US" w:eastAsia="it-IT"/>
              </w:rPr>
              <w:fldChar w:fldCharType="separate"/>
            </w:r>
            <w:r w:rsidR="008A2651" w:rsidRPr="00C05C1E">
              <w:rPr>
                <w:rFonts w:ascii="Times New Roman" w:eastAsia="Times New Roman" w:hAnsi="Times New Roman" w:cs="Times New Roman"/>
                <w:noProof/>
                <w:color w:val="000000"/>
                <w:sz w:val="18"/>
                <w:szCs w:val="18"/>
                <w:lang w:val="en-US" w:eastAsia="it-IT"/>
              </w:rPr>
              <w:t>[21, 23, 53]</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213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40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29889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Roberts&lt;/Author&gt;&lt;Year&gt;1994&lt;/Year&gt;&lt;RecNum&gt;84&lt;/RecNum&gt;&lt;DisplayText&gt;[11]&lt;/DisplayText&gt;&lt;record&gt;&lt;rec-number&gt;84&lt;/rec-number&gt;&lt;foreign-keys&gt;&lt;key app="EN" db-id="vrp9r2ds6xwswberfaqv0d93dwp2aes9ss2p" timestamp="1587210051"&gt;84&lt;/key&gt;&lt;/foreign-keys&gt;&lt;ref-type name="Journal Article"&gt;17&lt;/ref-type&gt;&lt;contributors&gt;&lt;authors&gt;&lt;author&gt;Roberts, R. G.&lt;/author&gt;&lt;author&gt;Gardner, R. J.&lt;/author&gt;&lt;author&gt;Bobrow, M.&lt;/author&gt;&lt;/authors&gt;&lt;/contributors&gt;&lt;auth-address&gt;Paediatric Research Unit, Guy&amp;apos;s Hospital, London, England.&lt;/auth-address&gt;&lt;titles&gt;&lt;title&gt;Searching for the 1 in 2,400,000: a review of dystrophin gene point mutations&lt;/title&gt;&lt;secondary-title&gt;Hum Mutat&lt;/secondary-title&gt;&lt;/titles&gt;&lt;periodical&gt;&lt;full-title&gt;Hum Mutat&lt;/full-title&gt;&lt;/periodical&gt;&lt;pages&gt;1-11&lt;/pages&gt;&lt;volume&gt;4&lt;/volume&gt;&lt;number&gt;1&lt;/number&gt;&lt;edition&gt;1994/01/01&lt;/edition&gt;&lt;keywords&gt;&lt;keyword&gt;DNA/genetics&lt;/keyword&gt;&lt;keyword&gt;DNA Mutational Analysis&lt;/keyword&gt;&lt;keyword&gt;Dystrophin/*genetics&lt;/keyword&gt;&lt;keyword&gt;Genetic Techniques&lt;/keyword&gt;&lt;keyword&gt;Humans&lt;/keyword&gt;&lt;keyword&gt;Muscular Dystrophies/genetics&lt;/keyword&gt;&lt;keyword&gt;Peptide Chain Termination, Translational/genetics&lt;/keyword&gt;&lt;keyword&gt;Phenotype&lt;/keyword&gt;&lt;keyword&gt;*Point Mutation&lt;/keyword&gt;&lt;keyword&gt;RNA, Messenger/genetics&lt;/keyword&gt;&lt;/keywords&gt;&lt;dates&gt;&lt;year&gt;1994&lt;/year&gt;&lt;/dates&gt;&lt;isbn&gt;1059-7794 (Print)&amp;#xD;1059-7794 (Linking)&lt;/isbn&gt;&lt;accession-num&gt;7951253&lt;/accession-num&gt;&lt;urls&gt;&lt;related-urls&gt;&lt;url&gt;https://www.ncbi.nlm.nih.gov/pubmed/7951253&lt;/url&gt;&lt;/related-urls&gt;&lt;/urls&gt;&lt;electronic-resource-num&gt;10.1002/humu.1380040102&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6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0</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222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408*)</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29880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231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41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29871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VuPC9BdXRob3I+PFllYXI+MjAxNDwvWWVhcj48UmVj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DaGVuPC9BdXRob3I+PFllYXI+MjAxNDwvWWVhcj48UmVj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53, 6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240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41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8292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1</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250T&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E845A4"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1417*; Lys1412_Gln1448del]</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8282A&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uffery-Giraud&lt;/Author&gt;&lt;Year&gt;2005&lt;/Year&gt;&lt;RecNum&gt;61&lt;/RecNum&gt;&lt;DisplayText&gt;[74]&lt;/DisplayText&gt;&lt;record&gt;&lt;rec-number&gt;61&lt;/rec-number&gt;&lt;foreign-keys&gt;&lt;key app="EN" db-id="vrp9r2ds6xwswberfaqv0d93dwp2aes9ss2p" timestamp="1586856604"&gt;61&lt;/key&gt;&lt;/foreign-keys&gt;&lt;ref-type name="Journal Article"&gt;17&lt;/ref-type&gt;&lt;contributors&gt;&lt;authors&gt;&lt;author&gt;Tuffery-Giraud, S.&lt;/author&gt;&lt;author&gt;Saquet, C.&lt;/author&gt;&lt;author&gt;Thorel, D.&lt;/author&gt;&lt;author&gt;Disset, A.&lt;/author&gt;&lt;author&gt;Rivier, F.&lt;/author&gt;&lt;author&gt;Malcolm, S.&lt;/author&gt;&lt;author&gt;Claustres, M.&lt;/author&gt;&lt;/authors&gt;&lt;/contributors&gt;&lt;auth-address&gt;Laboratoire de Genetique Moleculaire et Chromosomique, CHU de Montpellier, Montpellier, France. tuffery@igh.cnrs.fr&lt;/auth-address&gt;&lt;titles&gt;&lt;title&gt;Mutation spectrum leading to an attenuated phenotype in dystrophinopathies&lt;/title&gt;&lt;secondary-title&gt;Eur J Hum Genet&lt;/secondary-title&gt;&lt;/titles&gt;&lt;periodical&gt;&lt;full-title&gt;Eur J Hum Genet&lt;/full-title&gt;&lt;/periodical&gt;&lt;pages&gt;1254-60&lt;/pages&gt;&lt;volume&gt;13&lt;/volume&gt;&lt;number&gt;12&lt;/number&gt;&lt;edition&gt;2005/08/04&lt;/edition&gt;&lt;keywords&gt;&lt;keyword&gt;Adolescent&lt;/keyword&gt;&lt;keyword&gt;Adult&lt;/keyword&gt;&lt;keyword&gt;Base Sequence&lt;/keyword&gt;&lt;keyword&gt;Child&lt;/keyword&gt;&lt;keyword&gt;Codon, Nonsense&lt;/keyword&gt;&lt;keyword&gt;Dystrophin/*genetics&lt;/keyword&gt;&lt;keyword&gt;Frameshift Mutation&lt;/keyword&gt;&lt;keyword&gt;Humans&lt;/keyword&gt;&lt;keyword&gt;Male&lt;/keyword&gt;&lt;keyword&gt;Middle Aged&lt;/keyword&gt;&lt;keyword&gt;Molecular Sequence Data&lt;/keyword&gt;&lt;keyword&gt;Muscular Dystrophy, Duchenne/*genetics/*metabolism/physiopathology&lt;/keyword&gt;&lt;keyword&gt;Mutagenesis, Insertional&lt;/keyword&gt;&lt;keyword&gt;*Mutation&lt;/keyword&gt;&lt;keyword&gt;*Phenotype&lt;/keyword&gt;&lt;keyword&gt;Sequence Deletion&lt;/keyword&gt;&lt;/keywords&gt;&lt;dates&gt;&lt;year&gt;2005&lt;/year&gt;&lt;pub-dates&gt;&lt;date&gt;Dec&lt;/date&gt;&lt;/pub-dates&gt;&lt;/dates&gt;&lt;isbn&gt;1018-4813 (Print)&amp;#xD;1018-4813 (Linking)&lt;/isbn&gt;&lt;accession-num&gt;16077730&lt;/accession-num&gt;&lt;urls&gt;&lt;related-urls&gt;&lt;url&gt;https://www.ncbi.nlm.nih.gov/pubmed/16077730&lt;/url&gt;&lt;/related-urls&gt;&lt;/urls&gt;&lt;electronic-resource-num&gt;10.1038/sj.ejhg.5201478&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1C37B3" w:rsidRPr="00C05C1E" w:rsidTr="001B361D">
        <w:trPr>
          <w:trHeight w:val="6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1</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285A&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429*)</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8247T&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1</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294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E845A4"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432*,Ile1413_Lys1449del]</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8238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jA8L1llYXI+PFJl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jA8L1llYXI+PFJl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6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1</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303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E845A4"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435*, Lys1412_Gln1448del]</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8229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6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1</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312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438*)</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8220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315A&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143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8217T&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2</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352T&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1451*)</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7784A&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354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45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7782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375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145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7761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ywgMTMsIDIxXTwvRGlzcGxheVRleHQ+PHJl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ywgMTMsIDIxXTwvRGlzcGxheVRleHQ+PHJl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3, 13, 2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4</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384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46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7752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edlackova&lt;/Author&gt;&lt;Year&gt;2009&lt;/Year&gt;&lt;RecNum&gt;34&lt;/RecNum&gt;&lt;DisplayText&gt;[10]&lt;/DisplayText&gt;&lt;record&gt;&lt;rec-number&gt;34&lt;/rec-number&gt;&lt;foreign-keys&gt;&lt;key app="EN" db-id="vrp9r2ds6xwswberfaqv0d93dwp2aes9ss2p" timestamp="1586855852"&gt;34&lt;/key&gt;&lt;/foreign-keys&gt;&lt;ref-type name="Journal Article"&gt;17&lt;/ref-type&gt;&lt;contributors&gt;&lt;authors&gt;&lt;author&gt;Sedlackova, J.&lt;/author&gt;&lt;author&gt;Vondracek, P.&lt;/author&gt;&lt;author&gt;Hermanova, M.&lt;/author&gt;&lt;author&gt;Zamecnik, J.&lt;/author&gt;&lt;author&gt;Hruba, Z.&lt;/author&gt;&lt;author&gt;Haberlova, J.&lt;/author&gt;&lt;author&gt;Kraus, J.&lt;/author&gt;&lt;author&gt;Marikova, T.&lt;/author&gt;&lt;author&gt;Hedvicakova, P.&lt;/author&gt;&lt;author&gt;Vohanka, S.&lt;/author&gt;&lt;author&gt;Fajkusova, L.&lt;/author&gt;&lt;/authors&gt;&lt;/contributors&gt;&lt;auth-address&gt;Centre of Molecular Biology and Gene Therapy, University Hospital Brno and Masaryk University, Brno, Czech Republic.&lt;/auth-address&gt;&lt;titles&gt;&lt;title&gt;Point mutations in Czech DMD/BMD patients and their phenotypic outcome&lt;/title&gt;&lt;secondary-title&gt;Neuromuscul Disord&lt;/secondary-title&gt;&lt;/titles&gt;&lt;periodical&gt;&lt;full-title&gt;Neuromuscul Disord&lt;/full-title&gt;&lt;/periodical&gt;&lt;pages&gt;749-53&lt;/pages&gt;&lt;volume&gt;19&lt;/volume&gt;&lt;number&gt;11&lt;/number&gt;&lt;edition&gt;2009/09/29&lt;/edition&gt;&lt;keywords&gt;&lt;keyword&gt;Base Sequence&lt;/keyword&gt;&lt;keyword&gt;Czech Republic&lt;/keyword&gt;&lt;keyword&gt;DNA Mutational Analysis/methods&lt;/keyword&gt;&lt;keyword&gt;Dystrophin/*genetics/metabolism&lt;/keyword&gt;&lt;keyword&gt;Exons&lt;/keyword&gt;&lt;keyword&gt;Female&lt;/keyword&gt;&lt;keyword&gt;Humans&lt;/keyword&gt;&lt;keyword&gt;Male&lt;/keyword&gt;&lt;keyword&gt;Molecular Sequence Data&lt;/keyword&gt;&lt;keyword&gt;Muscular Dystrophy, Duchenne/*genetics&lt;/keyword&gt;&lt;keyword&gt;*Phenotype&lt;/keyword&gt;&lt;keyword&gt;*Point Mutation&lt;/keyword&gt;&lt;keyword&gt;RNA, Messenger/metabolism&lt;/keyword&gt;&lt;/keywords&gt;&lt;dates&gt;&lt;year&gt;2009&lt;/year&gt;&lt;pub-dates&gt;&lt;date&gt;Nov&lt;/date&gt;&lt;/pub-dates&gt;&lt;/dates&gt;&lt;isbn&gt;1873-2364 (Electronic)&amp;#xD;0960-8966 (Linking)&lt;/isbn&gt;&lt;accession-num&gt;19783145&lt;/accession-num&gt;&lt;urls&gt;&lt;related-urls&gt;&lt;url&gt;https://www.ncbi.nlm.nih.gov/pubmed/19783145&lt;/url&gt;&lt;/related-urls&gt;&lt;/urls&gt;&lt;electronic-resource-num&gt;10.1016/j.nmd.2009.08.01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405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46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7731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Mendell&lt;/Author&gt;&lt;Year&gt;2001&lt;/Year&gt;&lt;RecNum&gt;106&lt;/RecNum&gt;&lt;DisplayText&gt;[30]&lt;/DisplayText&gt;&lt;record&gt;&lt;rec-number&gt;106&lt;/rec-number&gt;&lt;foreign-keys&gt;&lt;key app="EN" db-id="vrp9r2ds6xwswberfaqv0d93dwp2aes9ss2p" timestamp="1587223241"&gt;106&lt;/key&gt;&lt;/foreign-keys&gt;&lt;ref-type name="Journal Article"&gt;17&lt;/ref-type&gt;&lt;contributors&gt;&lt;authors&gt;&lt;author&gt;Mendell, J. R.&lt;/author&gt;&lt;author&gt;Buzin, C. H.&lt;/author&gt;&lt;author&gt;Feng, J.&lt;/author&gt;&lt;author&gt;Yan, J.&lt;/author&gt;&lt;author&gt;Serrano, C.&lt;/author&gt;&lt;author&gt;Sangani, D. S.&lt;/author&gt;&lt;author&gt;Wall, C.&lt;/author&gt;&lt;author&gt;Prior, T. W.&lt;/author&gt;&lt;author&gt;Sommer, S. S.&lt;/author&gt;&lt;/authors&gt;&lt;/contributors&gt;&lt;auth-address&gt;Department of Neurology, The Ohio State University Medical Center, Columbus, 43210, USA. mendell1@osu.edu&lt;/auth-address&gt;&lt;titles&gt;&lt;title&gt;Diagnosis of Duchenne dystrophy by enhanced detection of small mutations&lt;/title&gt;&lt;secondary-title&gt;Neurology&lt;/secondary-title&gt;&lt;/titles&gt;&lt;periodical&gt;&lt;full-title&gt;Neurology&lt;/full-title&gt;&lt;/periodical&gt;&lt;pages&gt;645-50&lt;/pages&gt;&lt;volume&gt;57&lt;/volume&gt;&lt;number&gt;4&lt;/number&gt;&lt;edition&gt;2001/08/29&lt;/edition&gt;&lt;keywords&gt;&lt;keyword&gt;Adolescent&lt;/keyword&gt;&lt;keyword&gt;Child&lt;/keyword&gt;&lt;keyword&gt;Child, Preschool&lt;/keyword&gt;&lt;keyword&gt;Codon, Nonsense&lt;/keyword&gt;&lt;keyword&gt;DNA/genetics&lt;/keyword&gt;&lt;keyword&gt;DNA Mutational Analysis&lt;/keyword&gt;&lt;keyword&gt;Dystrophin/genetics&lt;/keyword&gt;&lt;keyword&gt;Frameshift Mutation&lt;/keyword&gt;&lt;keyword&gt;Gene Deletion&lt;/keyword&gt;&lt;keyword&gt;Humans&lt;/keyword&gt;&lt;keyword&gt;Muscular Dystrophy, Duchenne/diagnosis/*genetics&lt;/keyword&gt;&lt;keyword&gt;Mutation/*genetics&lt;/keyword&gt;&lt;keyword&gt;*Polymorphism, Single-Stranded Conformational&lt;/keyword&gt;&lt;/keywords&gt;&lt;dates&gt;&lt;year&gt;2001&lt;/year&gt;&lt;pub-dates&gt;&lt;date&gt;Aug 28&lt;/date&gt;&lt;/pub-dates&gt;&lt;/dates&gt;&lt;isbn&gt;0028-3878 (Print)&amp;#xD;0028-3878 (Linking)&lt;/isbn&gt;&lt;accession-num&gt;11524473&lt;/accession-num&gt;&lt;urls&gt;&lt;related-urls&gt;&lt;url&gt;https://www.ncbi.nlm.nih.gov/pubmed/11524473&lt;/url&gt;&lt;/related-urls&gt;&lt;/urls&gt;&lt;electronic-resource-num&gt;10.1212/wnl.57.4.64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414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47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7722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Roberts&lt;/Author&gt;&lt;Year&gt;1994&lt;/Year&gt;&lt;RecNum&gt;84&lt;/RecNum&gt;&lt;DisplayText&gt;[11]&lt;/DisplayText&gt;&lt;record&gt;&lt;rec-number&gt;84&lt;/rec-number&gt;&lt;foreign-keys&gt;&lt;key app="EN" db-id="vrp9r2ds6xwswberfaqv0d93dwp2aes9ss2p" timestamp="1587210051"&gt;84&lt;/key&gt;&lt;/foreign-keys&gt;&lt;ref-type name="Journal Article"&gt;17&lt;/ref-type&gt;&lt;contributors&gt;&lt;authors&gt;&lt;author&gt;Roberts, R. G.&lt;/author&gt;&lt;author&gt;Gardner, R. J.&lt;/author&gt;&lt;author&gt;Bobrow, M.&lt;/author&gt;&lt;/authors&gt;&lt;/contributors&gt;&lt;auth-address&gt;Paediatric Research Unit, Guy&amp;apos;s Hospital, London, England.&lt;/auth-address&gt;&lt;titles&gt;&lt;title&gt;Searching for the 1 in 2,400,000: a review of dystrophin gene point mutations&lt;/title&gt;&lt;secondary-title&gt;Hum Mutat&lt;/secondary-title&gt;&lt;/titles&gt;&lt;periodical&gt;&lt;full-title&gt;Hum Mutat&lt;/full-title&gt;&lt;/periodical&gt;&lt;pages&gt;1-11&lt;/pages&gt;&lt;volume&gt;4&lt;/volume&gt;&lt;number&gt;1&lt;/number&gt;&lt;edition&gt;1994/01/01&lt;/edition&gt;&lt;keywords&gt;&lt;keyword&gt;DNA/genetics&lt;/keyword&gt;&lt;keyword&gt;DNA Mutational Analysis&lt;/keyword&gt;&lt;keyword&gt;Dystrophin/*genetics&lt;/keyword&gt;&lt;keyword&gt;Genetic Techniques&lt;/keyword&gt;&lt;keyword&gt;Humans&lt;/keyword&gt;&lt;keyword&gt;Muscular Dystrophies/genetics&lt;/keyword&gt;&lt;keyword&gt;Peptide Chain Termination, Translational/genetics&lt;/keyword&gt;&lt;keyword&gt;Phenotype&lt;/keyword&gt;&lt;keyword&gt;*Point Mutation&lt;/keyword&gt;&lt;keyword&gt;RNA, Messenger/genetics&lt;/keyword&gt;&lt;/keywords&gt;&lt;dates&gt;&lt;year&gt;1994&lt;/year&gt;&lt;/dates&gt;&lt;isbn&gt;1059-7794 (Print)&amp;#xD;1059-7794 (Linking)&lt;/isbn&gt;&lt;accession-num&gt;7951253&lt;/accession-num&gt;&lt;urls&gt;&lt;related-urls&gt;&lt;url&gt;https://www.ncbi.nlm.nih.gov/pubmed/7951253&lt;/url&gt;&lt;/related-urls&gt;&lt;/urls&gt;&lt;electronic-resource-num&gt;10.1002/humu.1380040102&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480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49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7656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Roberts&lt;/Author&gt;&lt;Year&gt;1994&lt;/Year&gt;&lt;RecNum&gt;84&lt;/RecNum&gt;&lt;DisplayText&gt;[11]&lt;/DisplayText&gt;&lt;record&gt;&lt;rec-number&gt;84&lt;/rec-number&gt;&lt;foreign-keys&gt;&lt;key app="EN" db-id="vrp9r2ds6xwswberfaqv0d93dwp2aes9ss2p" timestamp="1587210051"&gt;84&lt;/key&gt;&lt;/foreign-keys&gt;&lt;ref-type name="Journal Article"&gt;17&lt;/ref-type&gt;&lt;contributors&gt;&lt;authors&gt;&lt;author&gt;Roberts, R. G.&lt;/author&gt;&lt;author&gt;Gardner, R. J.&lt;/author&gt;&lt;author&gt;Bobrow, M.&lt;/author&gt;&lt;/authors&gt;&lt;/contributors&gt;&lt;auth-address&gt;Paediatric Research Unit, Guy&amp;apos;s Hospital, London, England.&lt;/auth-address&gt;&lt;titles&gt;&lt;title&gt;Searching for the 1 in 2,400,000: a review of dystrophin gene point mutations&lt;/title&gt;&lt;secondary-title&gt;Hum Mutat&lt;/secondary-title&gt;&lt;/titles&gt;&lt;periodical&gt;&lt;full-title&gt;Hum Mutat&lt;/full-title&gt;&lt;/periodical&gt;&lt;pages&gt;1-11&lt;/pages&gt;&lt;volume&gt;4&lt;/volume&gt;&lt;number&gt;1&lt;/number&gt;&lt;edition&gt;1994/01/01&lt;/edition&gt;&lt;keywords&gt;&lt;keyword&gt;DNA/genetics&lt;/keyword&gt;&lt;keyword&gt;DNA Mutational Analysis&lt;/keyword&gt;&lt;keyword&gt;Dystrophin/*genetics&lt;/keyword&gt;&lt;keyword&gt;Genetic Techniques&lt;/keyword&gt;&lt;keyword&gt;Humans&lt;/keyword&gt;&lt;keyword&gt;Muscular Dystrophies/genetics&lt;/keyword&gt;&lt;keyword&gt;Peptide Chain Termination, Translational/genetics&lt;/keyword&gt;&lt;keyword&gt;Phenotype&lt;/keyword&gt;&lt;keyword&gt;*Point Mutation&lt;/keyword&gt;&lt;keyword&gt;RNA, Messenger/genetics&lt;/keyword&gt;&lt;/keywords&gt;&lt;dates&gt;&lt;year&gt;1994&lt;/year&gt;&lt;/dates&gt;&lt;isbn&gt;1059-7794 (Print)&amp;#xD;1059-7794 (Linking)&lt;/isbn&gt;&lt;accession-num&gt;7951253&lt;/accession-num&gt;&lt;urls&gt;&lt;related-urls&gt;&lt;url&gt;https://www.ncbi.nlm.nih.gov/pubmed/7951253&lt;/url&gt;&lt;/related-urls&gt;&lt;/urls&gt;&lt;electronic-resource-num&gt;10.1002/humu.1380040102&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483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49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7653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fldData xml:space="preserve">PEVuZE5vdGU+PENpdGU+PEF1dGhvcj5GbGFuaWdhbjwvQXV0aG9yPjxZZWFyPjIwMDk8L1llYXI+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</w:fldData>
              </w:fldChar>
            </w:r>
            <w:r w:rsidR="008256A6">
              <w:rPr>
                <w:rFonts w:ascii="Times New Roman" w:eastAsia="Times New Roman" w:hAnsi="Times New Roman" w:cs="Times New Roman"/>
                <w:color w:val="000000"/>
                <w:sz w:val="18"/>
                <w:szCs w:val="18"/>
                <w:lang w:val="en-US" w:eastAsia="it-IT"/>
              </w:rPr>
              <w:instrText xml:space="preserve"> ADDIN EN.CITE </w:instrText>
            </w:r>
            <w:r w:rsidR="008256A6">
              <w:rPr>
                <w:rFonts w:ascii="Times New Roman" w:eastAsia="Times New Roman" w:hAnsi="Times New Roman" w:cs="Times New Roman"/>
                <w:color w:val="000000"/>
                <w:sz w:val="18"/>
                <w:szCs w:val="18"/>
                <w:lang w:val="en-US" w:eastAsia="it-IT"/>
              </w:rPr>
              <w:fldChar w:fldCharType="begin">
                <w:fldData xml:space="preserve">PEVuZE5vdGU+PENpdGU+PEF1dGhvcj5GbGFuaWdhbjwvQXV0aG9yPjxZZWFyPjIwMDk8L1llYXI+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</w:fldData>
              </w:fldChar>
            </w:r>
            <w:r w:rsidR="008256A6">
              <w:rPr>
                <w:rFonts w:ascii="Times New Roman" w:eastAsia="Times New Roman" w:hAnsi="Times New Roman" w:cs="Times New Roman"/>
                <w:color w:val="000000"/>
                <w:sz w:val="18"/>
                <w:szCs w:val="18"/>
                <w:lang w:val="en-US" w:eastAsia="it-IT"/>
              </w:rPr>
              <w:instrText xml:space="preserve"> ADDIN EN.CITE.DATA </w:instrText>
            </w:r>
            <w:r w:rsidR="008256A6">
              <w:rPr>
                <w:rFonts w:ascii="Times New Roman" w:eastAsia="Times New Roman" w:hAnsi="Times New Roman" w:cs="Times New Roman"/>
                <w:color w:val="000000"/>
                <w:sz w:val="18"/>
                <w:szCs w:val="18"/>
                <w:lang w:val="en-US" w:eastAsia="it-IT"/>
              </w:rPr>
            </w:r>
            <w:r w:rsidR="008256A6">
              <w:rPr>
                <w:rFonts w:ascii="Times New Roman" w:eastAsia="Times New Roman" w:hAnsi="Times New Roman" w:cs="Times New Roman"/>
                <w:color w:val="000000"/>
                <w:sz w:val="18"/>
                <w:szCs w:val="18"/>
                <w:lang w:val="en-US" w:eastAsia="it-IT"/>
              </w:rPr>
              <w:fldChar w:fldCharType="end"/>
            </w:r>
            <w:r w:rsidRPr="00C05C1E">
              <w:rPr>
                <w:rFonts w:ascii="Times New Roman" w:eastAsia="Times New Roman" w:hAnsi="Times New Roman" w:cs="Times New Roman"/>
                <w:color w:val="000000"/>
                <w:sz w:val="18"/>
                <w:szCs w:val="18"/>
                <w:lang w:val="en-US" w:eastAsia="it-IT"/>
              </w:rPr>
            </w:r>
            <w:r w:rsidRPr="00C05C1E">
              <w:rPr>
                <w:rFonts w:ascii="Times New Roman" w:eastAsia="Times New Roman" w:hAnsi="Times New Roman" w:cs="Times New Roman"/>
                <w:color w:val="000000"/>
                <w:sz w:val="18"/>
                <w:szCs w:val="18"/>
                <w:lang w:val="en-US" w:eastAsia="it-IT"/>
              </w:rPr>
              <w:fldChar w:fldCharType="separate"/>
            </w:r>
            <w:r w:rsidR="008256A6">
              <w:rPr>
                <w:rFonts w:ascii="Times New Roman" w:eastAsia="Times New Roman" w:hAnsi="Times New Roman" w:cs="Times New Roman"/>
                <w:noProof/>
                <w:color w:val="000000"/>
                <w:sz w:val="18"/>
                <w:szCs w:val="18"/>
                <w:lang w:val="en-US" w:eastAsia="it-IT"/>
              </w:rPr>
              <w:t>[3, 19, 37]</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486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49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7650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b2tzb3k8L0F1dGhvcj48WWVhcj4yMDE5PC9ZZWFyPjxS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Ub2tzb3k8L0F1dGhvcj48WWVhcj4yMDE5PC9ZZWFyPjxS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26, 7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495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49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7641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499C&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150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7637G&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Wang&lt;/Author&gt;&lt;Year&gt;2019&lt;/Year&gt;&lt;RecNum&gt;62&lt;/RecNum&gt;&lt;DisplayText&gt;[21]&lt;/DisplayText&gt;&lt;record&gt;&lt;rec-number&gt;62&lt;/rec-number&gt;&lt;foreign-keys&gt;&lt;key app="EN" db-id="vrp9r2ds6xwswberfaqv0d93dwp2aes9ss2p" timestamp="1586856604"&gt;62&lt;/key&gt;&lt;/foreign-keys&gt;&lt;ref-type name="Journal Article"&gt;17&lt;/ref-type&gt;&lt;contributors&gt;&lt;authors&gt;&lt;author&gt;Wang, D.&lt;/author&gt;&lt;author&gt;Gao, M.&lt;/author&gt;&lt;author&gt;Zhang, K.&lt;/author&gt;&lt;author&gt;Jin, R.&lt;/author&gt;&lt;author&gt;Lv, Y.&lt;/author&gt;&lt;author&gt;Liu, Y.&lt;/author&gt;&lt;author&gt;Ma, J.&lt;/author&gt;&lt;author&gt;Wan, Y.&lt;/author&gt;&lt;author&gt;Gai, Z.&lt;/author&gt;&lt;author&gt;Liu, Y.&lt;/author&gt;&lt;/authors&gt;&lt;/contributors&gt;&lt;auth-address&gt;Pediatric Research Institute, Qilu Children&amp;apos;s Hospital, Shandong University, Ji&amp;apos;nan, China.&amp;#xD;Neurology Department, Qilu Children&amp;apos;s Hospital, Shandong University, Ji&amp;apos;nan, China.&lt;/auth-address&gt;&lt;titles&gt;&lt;title&gt;Molecular Genetics Analysis of 70 Chinese Families With Muscular Dystrophy Using Multiplex Ligation-Dependent Probe Amplification and Next-Generation Sequencing&lt;/title&gt;&lt;secondary-title&gt;Front Pharmacol&lt;/secondary-title&gt;&lt;/titles&gt;&lt;pages&gt;814&lt;/pages&gt;&lt;volume&gt;10&lt;/volume&gt;&lt;edition&gt;2019/08/14&lt;/edition&gt;&lt;keywords&gt;&lt;keyword&gt;Lama2&lt;/keyword&gt;&lt;keyword&gt;dystrophin (DMD)&lt;/keyword&gt;&lt;keyword&gt;merosin-deficient congenital muscular dystrophy type 1A&lt;/keyword&gt;&lt;keyword&gt;multiplex ligation-dependent probe amplification&lt;/keyword&gt;&lt;keyword&gt;muscular dystrophy&lt;/keyword&gt;&lt;keyword&gt;next-generation sequencing&lt;/keyword&gt;&lt;/keywords&gt;&lt;dates&gt;&lt;year&gt;2019&lt;/year&gt;&lt;/dates&gt;&lt;isbn&gt;1663-9812 (Print)&amp;#xD;1663-9812 (Linking)&lt;/isbn&gt;&lt;accession-num&gt;31404137&lt;/accession-num&gt;&lt;urls&gt;&lt;related-urls&gt;&lt;url&gt;https://www.ncbi.nlm.nih.gov/pubmed/31404137&lt;/url&gt;&lt;/related-urls&gt;&lt;/urls&gt;&lt;custom2&gt;PMC6669794&lt;/custom2&gt;&lt;electronic-resource-num&gt;10.3389/fphar.2019.0081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501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50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7635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527T&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150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4574A&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527T&gt;G</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150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4574A&gt;C</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540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51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4561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558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52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4543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559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52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4542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MZWU8L0F1dGhvcj48WWVhcj4yMDEyPC9ZZWFyPjxSZWNO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==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MZWU8L0F1dGhvcj48WWVhcj4yMDEyPC9ZZWFyPjxSZWNO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==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570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52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4531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Lo&lt;/Author&gt;&lt;Year&gt;2006&lt;/Year&gt;&lt;RecNum&gt;51&lt;/RecNum&gt;&lt;DisplayText&gt;[27]&lt;/DisplayText&gt;&lt;record&gt;&lt;rec-number&gt;51&lt;/rec-number&gt;&lt;foreign-keys&gt;&lt;key app="EN" db-id="vrp9r2ds6xwswberfaqv0d93dwp2aes9ss2p" timestamp="1586856058"&gt;51&lt;/key&gt;&lt;/foreign-keys&gt;&lt;ref-type name="Journal Article"&gt;17&lt;/ref-type&gt;&lt;contributors&gt;&lt;authors&gt;&lt;author&gt;Lo, I. F.&lt;/author&gt;&lt;author&gt;Lai, K. K.&lt;/author&gt;&lt;author&gt;Tong, T. M.&lt;/author&gt;&lt;author&gt;Lam, S. T.&lt;/author&gt;&lt;/authors&gt;&lt;/contributors&gt;&lt;auth-address&gt;Clinical Genetic Service, Department of Health, Hong Kong, China. dr.ivanlo@gmail.com&lt;/auth-address&gt;&lt;titles&gt;&lt;title&gt;A different spectrum of DMD gene mutations in local Chinese patients with Duchenne/Becker muscular dystrophy&lt;/title&gt;&lt;secondary-title&gt;Chin Med J (Engl)&lt;/secondary-title&gt;&lt;/titles&gt;&lt;periodical&gt;&lt;full-title&gt;Chin Med J (Engl)&lt;/full-title&gt;&lt;/periodical&gt;&lt;pages&gt;1079-87&lt;/pages&gt;&lt;volume&gt;119&lt;/volume&gt;&lt;number&gt;13&lt;/number&gt;&lt;edition&gt;2006/07/13&lt;/edition&gt;&lt;keywords&gt;&lt;keyword&gt;Asian Continental Ancestry Group&lt;/keyword&gt;&lt;keyword&gt;Dystrophin/*genetics&lt;/keyword&gt;&lt;keyword&gt;Exons&lt;/keyword&gt;&lt;keyword&gt;Genotype&lt;/keyword&gt;&lt;keyword&gt;Heterozygote&lt;/keyword&gt;&lt;keyword&gt;Humans&lt;/keyword&gt;&lt;keyword&gt;Intellectual Disability/genetics&lt;/keyword&gt;&lt;keyword&gt;Muscular Dystrophy, Duchenne/*genetics&lt;/keyword&gt;&lt;keyword&gt;*Mutation&lt;/keyword&gt;&lt;keyword&gt;Phenotype&lt;/keyword&gt;&lt;keyword&gt;Polymerase Chain Reaction&lt;/keyword&gt;&lt;/keywords&gt;&lt;dates&gt;&lt;year&gt;2006&lt;/year&gt;&lt;pub-dates&gt;&lt;date&gt;Jul 5&lt;/date&gt;&lt;/pub-dates&gt;&lt;/dates&gt;&lt;isbn&gt;0366-6999 (Print)&amp;#xD;0366-6999 (Linking)&lt;/isbn&gt;&lt;accession-num&gt;16834926&lt;/accession-num&gt;&lt;urls&gt;&lt;related-urls&gt;&lt;url&gt;https://www.ncbi.nlm.nih.gov/pubmed/16834926&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3</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576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y1526*)</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4525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3</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582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528*)</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4519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HdW88L0F1dGhvcj48WWVhcj4yMDE1PC9ZZWFyPjxSZWNO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HdW88L0F1dGhvcj48WWVhcj4yMDE1PC9ZZWFyPjxSZWNO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3, 2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591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53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4510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Hofstra&lt;/Author&gt;&lt;Year&gt;2004&lt;/Year&gt;&lt;RecNum&gt;59&lt;/RecNum&gt;&lt;DisplayText&gt;[15]&lt;/DisplayText&gt;&lt;record&gt;&lt;rec-number&gt;59&lt;/rec-number&gt;&lt;foreign-keys&gt;&lt;key app="EN" db-id="vrp9r2ds6xwswberfaqv0d93dwp2aes9ss2p" timestamp="1586856604"&gt;59&lt;/key&gt;&lt;/foreign-keys&gt;&lt;ref-type name="Journal Article"&gt;17&lt;/ref-type&gt;&lt;contributors&gt;&lt;authors&gt;&lt;author&gt;Hofstra, R. M.&lt;/author&gt;&lt;author&gt;Mulder, I. M.&lt;/author&gt;&lt;author&gt;Vossen, R.&lt;/author&gt;&lt;author&gt;de Koning-Gans, P. A.&lt;/author&gt;&lt;author&gt;Kraak, M.&lt;/author&gt;&lt;author&gt;Ginjaar, I. B.&lt;/author&gt;&lt;author&gt;van der Hout, A. H.&lt;/author&gt;&lt;author&gt;Bakker, E.&lt;/author&gt;&lt;author&gt;Buys, C. H.&lt;/author&gt;&lt;author&gt;van Ommen, G. J.&lt;/author&gt;&lt;author&gt;van Essen, A. J.&lt;/author&gt;&lt;author&gt;den Dunnen, J. T.&lt;/author&gt;&lt;/authors&gt;&lt;/contributors&gt;&lt;auth-address&gt;Department of Medical Genetics, University of Groningen, Groningen, The Netherlands. r.m.w.hofstra@medgen.azg.nl&lt;/auth-address&gt;&lt;titles&gt;&lt;title&gt;DGGE-based whole-gene mutation scanning of the dystrophin gene in Duchenne and Becker muscular dystrophy patients&lt;/title&gt;&lt;secondary-title&gt;Hum Mutat&lt;/secondary-title&gt;&lt;/titles&gt;&lt;periodical&gt;&lt;full-title&gt;Hum Mutat&lt;/full-title&gt;&lt;/periodical&gt;&lt;pages&gt;57-66&lt;/pages&gt;&lt;volume&gt;23&lt;/volume&gt;&lt;number&gt;1&lt;/number&gt;&lt;edition&gt;2003/12/26&lt;/edition&gt;&lt;keywords&gt;&lt;keyword&gt;DNA Mutational Analysis/*methods&lt;/keyword&gt;&lt;keyword&gt;Dystrophin/*genetics&lt;/keyword&gt;&lt;keyword&gt;Electrophoresis, Polyacrylamide Gel&lt;/keyword&gt;&lt;keyword&gt;Heterozygote&lt;/keyword&gt;&lt;keyword&gt;Humans&lt;/keyword&gt;&lt;keyword&gt;Muscular Dystrophy, Duchenne/diagnosis/*genetics&lt;/keyword&gt;&lt;keyword&gt;Point Mutation&lt;/keyword&gt;&lt;keyword&gt;Polymerase Chain Reaction&lt;/keyword&gt;&lt;keyword&gt;Polymorphism, Genetic&lt;/keyword&gt;&lt;keyword&gt;Reproducibility of Results&lt;/keyword&gt;&lt;/keywords&gt;&lt;dates&gt;&lt;year&gt;2004&lt;/year&gt;&lt;pub-dates&gt;&lt;date&gt;Jan&lt;/date&gt;&lt;/pub-dates&gt;&lt;/dates&gt;&lt;isbn&gt;1098-1004 (Electronic)&amp;#xD;1059-7794 (Linking)&lt;/isbn&gt;&lt;accession-num&gt;14695533&lt;/accession-num&gt;&lt;urls&gt;&lt;related-urls&gt;&lt;url&gt;https://www.ncbi.nlm.nih.gov/pubmed/14695533&lt;/url&gt;&lt;/related-urls&gt;&lt;/urls&gt;&lt;electronic-resource-num&gt;10.1002/humu.1028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OTHER</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600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53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4501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cGl0YWxpPC9BdXRob3I+PFllYXI+MjAwOTwvWWVhcj48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cGl0YWxpPC9BdXRob3I+PFllYXI+MjAwOTwvWWVhcj48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606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53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4495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618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54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4483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660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55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4441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666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y155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404435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687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56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98785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690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56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98782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orella&lt;/Author&gt;&lt;Year&gt;2010&lt;/Year&gt;&lt;RecNum&gt;69&lt;/RecNum&gt;&lt;DisplayText&gt;[52]&lt;/DisplayText&gt;&lt;record&gt;&lt;rec-number&gt;69&lt;/rec-number&gt;&lt;foreign-keys&gt;&lt;key app="EN" db-id="vrp9r2ds6xwswberfaqv0d93dwp2aes9ss2p" timestamp="1586858745"&gt;69&lt;/key&gt;&lt;/foreign-keys&gt;&lt;ref-type name="Journal Article"&gt;17&lt;/ref-type&gt;&lt;contributors&gt;&lt;authors&gt;&lt;author&gt;Torella, A.&lt;/author&gt;&lt;author&gt;Trimarco, A.&lt;/author&gt;&lt;author&gt;Blanco Fdel, V.&lt;/author&gt;&lt;author&gt;Cuomo, A.&lt;/author&gt;&lt;author&gt;Aurino, S.&lt;/author&gt;&lt;author&gt;Piluso, G.&lt;/author&gt;&lt;author&gt;Minetti, C.&lt;/author&gt;&lt;author&gt;Politano, L.&lt;/author&gt;&lt;author&gt;Nigro, V.&lt;/author&gt;&lt;/authors&gt;&lt;/contributors&gt;&lt;auth-address&gt;Dipartimento di Patologia Generale, Seconda Universita degli Studi di Napoli, S. Andrea delle Dame, via L. De Crecchio 7, 80138 Napoli, Italy.&lt;/auth-address&gt;&lt;titles&gt;&lt;title&gt;One hundred twenty-one dystrophin point mutations detected from stored DNA samples by combinatorial denaturing high-performance liquid chromatography&lt;/title&gt;&lt;secondary-title&gt;J Mol Diagn&lt;/secondary-title&gt;&lt;/titles&gt;&lt;periodical&gt;&lt;full-title&gt;J Mol Diagn&lt;/full-title&gt;&lt;/periodical&gt;&lt;pages&gt;65-73&lt;/pages&gt;&lt;volume&gt;12&lt;/volume&gt;&lt;number&gt;1&lt;/number&gt;&lt;edition&gt;2009/12/05&lt;/edition&gt;&lt;keywords&gt;&lt;keyword&gt;Chromatography, High Pressure Liquid/economics/methods&lt;/keyword&gt;&lt;keyword&gt;DNA/*analysis/genetics&lt;/keyword&gt;&lt;keyword&gt;DNA Mutational Analysis/economics/*methods&lt;/keyword&gt;&lt;keyword&gt;Dystrophin/*genetics&lt;/keyword&gt;&lt;keyword&gt;Genetic Testing/economics/methods&lt;/keyword&gt;&lt;keyword&gt;Humans&lt;/keyword&gt;&lt;keyword&gt;Male&lt;/keyword&gt;&lt;keyword&gt;Muscular Dystrophy, Duchenne/*diagnosis/*genetics&lt;/keyword&gt;&lt;keyword&gt;*Point Mutation&lt;/keyword&gt;&lt;/keywords&gt;&lt;dates&gt;&lt;year&gt;2010&lt;/year&gt;&lt;pub-dates&gt;&lt;date&gt;Jan&lt;/date&gt;&lt;/pub-dates&gt;&lt;/dates&gt;&lt;isbn&gt;1943-7811 (Electronic)&amp;#xD;1525-1578 (Linking)&lt;/isbn&gt;&lt;accession-num&gt;19959795&lt;/accession-num&gt;&lt;urls&gt;&lt;related-urls&gt;&lt;url&gt;https://www.ncbi.nlm.nih.gov/pubmed/19959795&lt;/url&gt;&lt;/related-urls&gt;&lt;/urls&gt;&lt;custom2&gt;PMC2797720&lt;/custom2&gt;&lt;electronic-resource-num&gt;10.2353/jmoldx.2010.09007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693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56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98779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Mendell&lt;/Author&gt;&lt;Year&gt;2001&lt;/Year&gt;&lt;RecNum&gt;106&lt;/RecNum&gt;&lt;DisplayText&gt;[30]&lt;/DisplayText&gt;&lt;record&gt;&lt;rec-number&gt;106&lt;/rec-number&gt;&lt;foreign-keys&gt;&lt;key app="EN" db-id="vrp9r2ds6xwswberfaqv0d93dwp2aes9ss2p" timestamp="1587223241"&gt;106&lt;/key&gt;&lt;/foreign-keys&gt;&lt;ref-type name="Journal Article"&gt;17&lt;/ref-type&gt;&lt;contributors&gt;&lt;authors&gt;&lt;author&gt;Mendell, J. R.&lt;/author&gt;&lt;author&gt;Buzin, C. H.&lt;/author&gt;&lt;author&gt;Feng, J.&lt;/author&gt;&lt;author&gt;Yan, J.&lt;/author&gt;&lt;author&gt;Serrano, C.&lt;/author&gt;&lt;author&gt;Sangani, D. S.&lt;/author&gt;&lt;author&gt;Wall, C.&lt;/author&gt;&lt;author&gt;Prior, T. W.&lt;/author&gt;&lt;author&gt;Sommer, S. S.&lt;/author&gt;&lt;/authors&gt;&lt;/contributors&gt;&lt;auth-address&gt;Department of Neurology, The Ohio State University Medical Center, Columbus, 43210, USA. mendell1@osu.edu&lt;/auth-address&gt;&lt;titles&gt;&lt;title&gt;Diagnosis of Duchenne dystrophy by enhanced detection of small mutations&lt;/title&gt;&lt;secondary-title&gt;Neurology&lt;/secondary-title&gt;&lt;/titles&gt;&lt;periodical&gt;&lt;full-title&gt;Neurology&lt;/full-title&gt;&lt;/periodical&gt;&lt;pages&gt;645-50&lt;/pages&gt;&lt;volume&gt;57&lt;/volume&gt;&lt;number&gt;4&lt;/number&gt;&lt;edition&gt;2001/08/29&lt;/edition&gt;&lt;keywords&gt;&lt;keyword&gt;Adolescent&lt;/keyword&gt;&lt;keyword&gt;Child&lt;/keyword&gt;&lt;keyword&gt;Child, Preschool&lt;/keyword&gt;&lt;keyword&gt;Codon, Nonsense&lt;/keyword&gt;&lt;keyword&gt;DNA/genetics&lt;/keyword&gt;&lt;keyword&gt;DNA Mutational Analysis&lt;/keyword&gt;&lt;keyword&gt;Dystrophin/genetics&lt;/keyword&gt;&lt;keyword&gt;Frameshift Mutation&lt;/keyword&gt;&lt;keyword&gt;Gene Deletion&lt;/keyword&gt;&lt;keyword&gt;Humans&lt;/keyword&gt;&lt;keyword&gt;Muscular Dystrophy, Duchenne/diagnosis/*genetics&lt;/keyword&gt;&lt;keyword&gt;Mutation/*genetics&lt;/keyword&gt;&lt;keyword&gt;*Polymorphism, Single-Stranded Conformational&lt;/keyword&gt;&lt;/keywords&gt;&lt;dates&gt;&lt;year&gt;2001&lt;/year&gt;&lt;pub-dates&gt;&lt;date&gt;Aug 28&lt;/date&gt;&lt;/pub-dates&gt;&lt;/dates&gt;&lt;isbn&gt;0028-3878 (Print)&amp;#xD;0028-3878 (Linking)&lt;/isbn&gt;&lt;accession-num&gt;11524473&lt;/accession-num&gt;&lt;urls&gt;&lt;related-urls&gt;&lt;url&gt;https://www.ncbi.nlm.nih.gov/pubmed/11524473&lt;/url&gt;&lt;/related-urls&gt;&lt;/urls&gt;&lt;electronic-resource-num&gt;10.1212/wnl.57.4.64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lastRenderedPageBreak/>
              <w:t>3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697T&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156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98775A&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702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56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98770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711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57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98761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729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157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98743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edlackova&lt;/Author&gt;&lt;Year&gt;2009&lt;/Year&gt;&lt;RecNum&gt;34&lt;/RecNum&gt;&lt;DisplayText&gt;[10]&lt;/DisplayText&gt;&lt;record&gt;&lt;rec-number&gt;34&lt;/rec-number&gt;&lt;foreign-keys&gt;&lt;key app="EN" db-id="vrp9r2ds6xwswberfaqv0d93dwp2aes9ss2p" timestamp="1586855852"&gt;34&lt;/key&gt;&lt;/foreign-keys&gt;&lt;ref-type name="Journal Article"&gt;17&lt;/ref-type&gt;&lt;contributors&gt;&lt;authors&gt;&lt;author&gt;Sedlackova, J.&lt;/author&gt;&lt;author&gt;Vondracek, P.&lt;/author&gt;&lt;author&gt;Hermanova, M.&lt;/author&gt;&lt;author&gt;Zamecnik, J.&lt;/author&gt;&lt;author&gt;Hruba, Z.&lt;/author&gt;&lt;author&gt;Haberlova, J.&lt;/author&gt;&lt;author&gt;Kraus, J.&lt;/author&gt;&lt;author&gt;Marikova, T.&lt;/author&gt;&lt;author&gt;Hedvicakova, P.&lt;/author&gt;&lt;author&gt;Vohanka, S.&lt;/author&gt;&lt;author&gt;Fajkusova, L.&lt;/author&gt;&lt;/authors&gt;&lt;/contributors&gt;&lt;auth-address&gt;Centre of Molecular Biology and Gene Therapy, University Hospital Brno and Masaryk University, Brno, Czech Republic.&lt;/auth-address&gt;&lt;titles&gt;&lt;title&gt;Point mutations in Czech DMD/BMD patients and their phenotypic outcome&lt;/title&gt;&lt;secondary-title&gt;Neuromuscul Disord&lt;/secondary-title&gt;&lt;/titles&gt;&lt;periodical&gt;&lt;full-title&gt;Neuromuscul Disord&lt;/full-title&gt;&lt;/periodical&gt;&lt;pages&gt;749-53&lt;/pages&gt;&lt;volume&gt;19&lt;/volume&gt;&lt;number&gt;11&lt;/number&gt;&lt;edition&gt;2009/09/29&lt;/edition&gt;&lt;keywords&gt;&lt;keyword&gt;Base Sequence&lt;/keyword&gt;&lt;keyword&gt;Czech Republic&lt;/keyword&gt;&lt;keyword&gt;DNA Mutational Analysis/methods&lt;/keyword&gt;&lt;keyword&gt;Dystrophin/*genetics/metabolism&lt;/keyword&gt;&lt;keyword&gt;Exons&lt;/keyword&gt;&lt;keyword&gt;Female&lt;/keyword&gt;&lt;keyword&gt;Humans&lt;/keyword&gt;&lt;keyword&gt;Male&lt;/keyword&gt;&lt;keyword&gt;Molecular Sequence Data&lt;/keyword&gt;&lt;keyword&gt;Muscular Dystrophy, Duchenne/*genetics&lt;/keyword&gt;&lt;keyword&gt;*Phenotype&lt;/keyword&gt;&lt;keyword&gt;*Point Mutation&lt;/keyword&gt;&lt;keyword&gt;RNA, Messenger/metabolism&lt;/keyword&gt;&lt;/keywords&gt;&lt;dates&gt;&lt;year&gt;2009&lt;/year&gt;&lt;pub-dates&gt;&lt;date&gt;Nov&lt;/date&gt;&lt;/pub-dates&gt;&lt;/dates&gt;&lt;isbn&gt;1873-2364 (Electronic)&amp;#xD;0960-8966 (Linking)&lt;/isbn&gt;&lt;accession-num&gt;19783145&lt;/accession-num&gt;&lt;urls&gt;&lt;related-urls&gt;&lt;url&gt;https://www.ncbi.nlm.nih.gov/pubmed/19783145&lt;/url&gt;&lt;/related-urls&gt;&lt;/urls&gt;&lt;electronic-resource-num&gt;10.1016/j.nmd.2009.08.01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732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57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98740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Guo&lt;/Author&gt;&lt;Year&gt;2015&lt;/Year&gt;&lt;RecNum&gt;154&lt;/RecNum&gt;&lt;DisplayText&gt;[23]&lt;/DisplayText&gt;&lt;record&gt;&lt;rec-number&gt;154&lt;/rec-number&gt;&lt;foreign-keys&gt;&lt;key app="EN" db-id="vrp9r2ds6xwswberfaqv0d93dwp2aes9ss2p" timestamp="1587226913"&gt;154&lt;/key&gt;&lt;/foreign-keys&gt;&lt;ref-type name="Journal Article"&gt;17&lt;/ref-type&gt;&lt;contributors&gt;&lt;authors&gt;&lt;author&gt;Guo, R.&lt;/author&gt;&lt;author&gt;Zhu, G.&lt;/author&gt;&lt;author&gt;Zhu, H.&lt;/author&gt;&lt;author&gt;Ma, R.&lt;/author&gt;&lt;author&gt;Peng, Y.&lt;/author&gt;&lt;author&gt;Liang, D.&lt;/author&gt;&lt;author&gt;Wu, L.&lt;/author&gt;&lt;/authors&gt;&lt;/contributors&gt;&lt;auth-address&gt;State Key Laboratory of Medical Genetics, Central South University, Changsha, Hunan, China.&amp;#xD;Hunan Jiahui Genetics Hospital, Changsha, Hunan, China.&lt;/auth-address&gt;&lt;titles&gt;&lt;title&gt;DMD mutation spectrum analysis in 613 Chinese patients with dystrophinopathy&lt;/title&gt;&lt;secondary-title&gt;J Hum Genet&lt;/secondary-title&gt;&lt;/titles&gt;&lt;periodical&gt;&lt;full-title&gt;J Hum Genet&lt;/full-title&gt;&lt;/periodical&gt;&lt;pages&gt;435-42&lt;/pages&gt;&lt;volume&gt;60&lt;/volume&gt;&lt;number&gt;8&lt;/number&gt;&lt;edition&gt;2015/05/15&lt;/edition&gt;&lt;keywords&gt;&lt;keyword&gt;Asian Continental Ancestry Group/*genetics&lt;/keyword&gt;&lt;keyword&gt;Child, Preschool&lt;/keyword&gt;&lt;keyword&gt;China/epidemiology&lt;/keyword&gt;&lt;keyword&gt;Cohort Studies&lt;/keyword&gt;&lt;keyword&gt;DNA Mutational Analysis&lt;/keyword&gt;&lt;keyword&gt;Dystrophin/*genetics&lt;/keyword&gt;&lt;keyword&gt;Female&lt;/keyword&gt;&lt;keyword&gt;Genetic Association Studies&lt;/keyword&gt;&lt;keyword&gt;Humans&lt;/keyword&gt;&lt;keyword&gt;Male&lt;/keyword&gt;&lt;keyword&gt;Multiplex Polymerase Chain Reaction&lt;/keyword&gt;&lt;keyword&gt;Muscular Dystrophy, Duchenne/epidemiology/*genetics&lt;/keyword&gt;&lt;/keywords&gt;&lt;dates&gt;&lt;year&gt;2015&lt;/year&gt;&lt;pub-dates&gt;&lt;date&gt;Aug&lt;/date&gt;&lt;/pub-dates&gt;&lt;/dates&gt;&lt;isbn&gt;1435-232X (Electronic)&amp;#xD;1434-5161 (Linking)&lt;/isbn&gt;&lt;accession-num&gt;25972034&lt;/accession-num&gt;&lt;urls&gt;&lt;related-urls&gt;&lt;url&gt;https://www.ncbi.nlm.nih.gov/pubmed/25972034&lt;/url&gt;&lt;/related-urls&gt;&lt;/urls&gt;&lt;electronic-resource-num&gt;10.1038/jhg.2015.4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735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57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98737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4</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757G&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586*)</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98715C&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758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58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98714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cGl0YWxpPC9BdXRob3I+PFllYXI+MjAwOTwvWWVhcj48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cGl0YWxpPC9BdXRob3I+PFllYXI+MjAwOTwvWWVhcj48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777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59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98695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dWZmZXJ5LUdpcmF1ZDwvQXV0aG9yPjxZZWFyPjIwMDQ8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UdWZmZXJ5LUdpcmF1ZDwvQXV0aG9yPjxZZWFyPjIwMDQ8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781T&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157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98691A&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YW50b3M8L0F1dGhvcj48WWVhcj4yMDE0PC9ZZWFyPjxS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YW50b3M8L0F1dGhvcj48WWVhcj4yMDE0PC9ZZWFyPjxS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793C&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159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98679G&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838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61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98634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b21hcjwvQXV0aG9yPjxZZWFyPjIwMTk8L1llYXI+PFJl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=
</w:fldData>
              </w:fldChar>
            </w:r>
            <w:r w:rsidR="00822920">
              <w:rPr>
                <w:rFonts w:ascii="Times New Roman" w:eastAsia="Times New Roman" w:hAnsi="Times New Roman" w:cs="Times New Roman"/>
                <w:color w:val="000000"/>
                <w:sz w:val="18"/>
                <w:szCs w:val="18"/>
                <w:lang w:val="it-IT" w:eastAsia="it-IT"/>
              </w:rPr>
              <w:instrText xml:space="preserve"> ADDIN EN.CITE </w:instrText>
            </w:r>
            <w:r w:rsidR="00822920">
              <w:rPr>
                <w:rFonts w:ascii="Times New Roman" w:eastAsia="Times New Roman" w:hAnsi="Times New Roman" w:cs="Times New Roman"/>
                <w:color w:val="000000"/>
                <w:sz w:val="18"/>
                <w:szCs w:val="18"/>
                <w:lang w:val="it-IT" w:eastAsia="it-IT"/>
              </w:rPr>
              <w:fldChar w:fldCharType="begin">
                <w:fldData xml:space="preserve">PEVuZE5vdGU+PENpdGU+PEF1dGhvcj5Ub21hcjwvQXV0aG9yPjxZZWFyPjIwMTk8L1llYXI+PFJl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=
</w:fldData>
              </w:fldChar>
            </w:r>
            <w:r w:rsidR="00822920">
              <w:rPr>
                <w:rFonts w:ascii="Times New Roman" w:eastAsia="Times New Roman" w:hAnsi="Times New Roman" w:cs="Times New Roman"/>
                <w:color w:val="000000"/>
                <w:sz w:val="18"/>
                <w:szCs w:val="18"/>
                <w:lang w:val="it-IT" w:eastAsia="it-IT"/>
              </w:rPr>
              <w:instrText xml:space="preserve"> ADDIN EN.CITE.DATA </w:instrText>
            </w:r>
            <w:r w:rsidR="00822920">
              <w:rPr>
                <w:rFonts w:ascii="Times New Roman" w:eastAsia="Times New Roman" w:hAnsi="Times New Roman" w:cs="Times New Roman"/>
                <w:color w:val="000000"/>
                <w:sz w:val="18"/>
                <w:szCs w:val="18"/>
                <w:lang w:val="it-IT" w:eastAsia="it-IT"/>
              </w:rPr>
            </w:r>
            <w:r w:rsidR="00822920">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2920">
              <w:rPr>
                <w:rFonts w:ascii="Times New Roman" w:eastAsia="Times New Roman" w:hAnsi="Times New Roman" w:cs="Times New Roman"/>
                <w:noProof/>
                <w:color w:val="000000"/>
                <w:sz w:val="18"/>
                <w:szCs w:val="18"/>
                <w:lang w:val="it-IT" w:eastAsia="it-IT"/>
              </w:rPr>
              <w:t>[4, 5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843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61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98629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5</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852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618*)</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3310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858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62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3304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Bai&lt;/Author&gt;&lt;Year&gt;2016&lt;/Year&gt;&lt;RecNum&gt;87&lt;/RecNum&gt;&lt;DisplayText&gt;[7]&lt;/DisplayText&gt;&lt;record&gt;&lt;rec-number&gt;87&lt;/rec-number&gt;&lt;foreign-keys&gt;&lt;key app="EN" db-id="vrp9r2ds6xwswberfaqv0d93dwp2aes9ss2p" timestamp="1587210934"&gt;87&lt;/key&gt;&lt;/foreign-keys&gt;&lt;ref-type name="Journal Article"&gt;17&lt;/ref-type&gt;&lt;contributors&gt;&lt;authors&gt;&lt;author&gt;Bai, Y.&lt;/author&gt;&lt;author&gt;Li, S.&lt;/author&gt;&lt;author&gt;Zong, Y. N.&lt;/author&gt;&lt;author&gt;Li, X. L.&lt;/author&gt;&lt;author&gt;Zhao, Z. H.&lt;/author&gt;&lt;author&gt;Kong, X. D.&lt;/author&gt;&lt;/authors&gt;&lt;/contributors&gt;&lt;auth-address&gt;Center of Prenatal Diagnosis, First Affiliated Hospital of Zhengzhou University, Zhengzhou 450052, China.&lt;/auth-address&gt;&lt;titles&gt;&lt;title&gt;[Mutation screening of 433 families with Duchenne/Becker muscular dystrophy]&lt;/title&gt;&lt;secondary-title&gt;Zhonghua Yi Xue Za Zhi&lt;/secondary-title&gt;&lt;/titles&gt;&lt;periodical&gt;&lt;full-title&gt;Zhonghua Yi Xue Za Zhi&lt;/full-title&gt;&lt;/periodical&gt;&lt;pages&gt;1261-9&lt;/pages&gt;&lt;volume&gt;96&lt;/volume&gt;&lt;number&gt;16&lt;/number&gt;&lt;edition&gt;2016/04/29&lt;/edition&gt;&lt;keywords&gt;&lt;keyword&gt;Asian Continental Ancestry Group&lt;/keyword&gt;&lt;keyword&gt;*DNA Mutational Analysis&lt;/keyword&gt;&lt;keyword&gt;Dystrophin/*genetics&lt;/keyword&gt;&lt;keyword&gt;Exons&lt;/keyword&gt;&lt;keyword&gt;Female&lt;/keyword&gt;&lt;keyword&gt;Frameshift Mutation&lt;/keyword&gt;&lt;keyword&gt;High-Throughput Nucleotide Sequencing&lt;/keyword&gt;&lt;keyword&gt;Humans&lt;/keyword&gt;&lt;keyword&gt;Multiplex Polymerase Chain Reaction&lt;/keyword&gt;&lt;keyword&gt;Muscular Dystrophy, Duchenne/*genetics&lt;/keyword&gt;&lt;keyword&gt;Mutation, Missense&lt;/keyword&gt;&lt;keyword&gt;Point Mutation&lt;/keyword&gt;&lt;keyword&gt;Polymorphism, Genetic&lt;/keyword&gt;&lt;keyword&gt;Pregnancy&lt;/keyword&gt;&lt;keyword&gt;Sequence Deletion&lt;/keyword&gt;&lt;/keywords&gt;&lt;dates&gt;&lt;year&gt;2016&lt;/year&gt;&lt;pub-dates&gt;&lt;date&gt;Apr 26&lt;/date&gt;&lt;/pub-dates&gt;&lt;/dates&gt;&lt;isbn&gt;0376-2491 (Print)&amp;#xD;0376-2491 (Linking)&lt;/isbn&gt;&lt;accession-num&gt;27122458&lt;/accession-num&gt;&lt;urls&gt;&lt;related-urls&gt;&lt;url&gt;https://www.ncbi.nlm.nih.gov/pubmed/27122458&lt;/url&gt;&lt;/related-urls&gt;&lt;/urls&gt;&lt;electronic-resource-num&gt;10.3760/cma.j.issn.0376-2491.2016.16.008&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5</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864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622*)</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3298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870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62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3292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Mendell&lt;/Author&gt;&lt;Year&gt;2001&lt;/Year&gt;&lt;RecNum&gt;106&lt;/RecNum&gt;&lt;DisplayText&gt;[30]&lt;/DisplayText&gt;&lt;record&gt;&lt;rec-number&gt;106&lt;/rec-number&gt;&lt;foreign-keys&gt;&lt;key app="EN" db-id="vrp9r2ds6xwswberfaqv0d93dwp2aes9ss2p" timestamp="1587223241"&gt;106&lt;/key&gt;&lt;/foreign-keys&gt;&lt;ref-type name="Journal Article"&gt;17&lt;/ref-type&gt;&lt;contributors&gt;&lt;authors&gt;&lt;author&gt;Mendell, J. R.&lt;/author&gt;&lt;author&gt;Buzin, C. H.&lt;/author&gt;&lt;author&gt;Feng, J.&lt;/author&gt;&lt;author&gt;Yan, J.&lt;/author&gt;&lt;author&gt;Serrano, C.&lt;/author&gt;&lt;author&gt;Sangani, D. S.&lt;/author&gt;&lt;author&gt;Wall, C.&lt;/author&gt;&lt;author&gt;Prior, T. W.&lt;/author&gt;&lt;author&gt;Sommer, S. S.&lt;/author&gt;&lt;/authors&gt;&lt;/contributors&gt;&lt;auth-address&gt;Department of Neurology, The Ohio State University Medical Center, Columbus, 43210, USA. mendell1@osu.edu&lt;/auth-address&gt;&lt;titles&gt;&lt;title&gt;Diagnosis of Duchenne dystrophy by enhanced detection of small mutations&lt;/title&gt;&lt;secondary-title&gt;Neurology&lt;/secondary-title&gt;&lt;/titles&gt;&lt;periodical&gt;&lt;full-title&gt;Neurology&lt;/full-title&gt;&lt;/periodical&gt;&lt;pages&gt;645-50&lt;/pages&gt;&lt;volume&gt;57&lt;/volume&gt;&lt;number&gt;4&lt;/number&gt;&lt;edition&gt;2001/08/29&lt;/edition&gt;&lt;keywords&gt;&lt;keyword&gt;Adolescent&lt;/keyword&gt;&lt;keyword&gt;Child&lt;/keyword&gt;&lt;keyword&gt;Child, Preschool&lt;/keyword&gt;&lt;keyword&gt;Codon, Nonsense&lt;/keyword&gt;&lt;keyword&gt;DNA/genetics&lt;/keyword&gt;&lt;keyword&gt;DNA Mutational Analysis&lt;/keyword&gt;&lt;keyword&gt;Dystrophin/genetics&lt;/keyword&gt;&lt;keyword&gt;Frameshift Mutation&lt;/keyword&gt;&lt;keyword&gt;Gene Deletion&lt;/keyword&gt;&lt;keyword&gt;Humans&lt;/keyword&gt;&lt;keyword&gt;Muscular Dystrophy, Duchenne/diagnosis/*genetics&lt;/keyword&gt;&lt;keyword&gt;Mutation/*genetics&lt;/keyword&gt;&lt;keyword&gt;*Polymorphism, Single-Stranded Conformational&lt;/keyword&gt;&lt;/keywords&gt;&lt;dates&gt;&lt;year&gt;2001&lt;/year&gt;&lt;pub-dates&gt;&lt;date&gt;Aug 28&lt;/date&gt;&lt;/pub-dates&gt;&lt;/dates&gt;&lt;isbn&gt;0028-3878 (Print)&amp;#xD;0028-3878 (Linking)&lt;/isbn&gt;&lt;accession-num&gt;11524473&lt;/accession-num&gt;&lt;urls&gt;&lt;related-urls&gt;&lt;url&gt;https://www.ncbi.nlm.nih.gov/pubmed/11524473&lt;/url&gt;&lt;/related-urls&gt;&lt;/urls&gt;&lt;electronic-resource-num&gt;10.1212/wnl.57.4.64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8</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915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63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3247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kZSBBbG1laWRhPC9BdXRob3I+PFllYXI+MjAxNzwvWWVh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kZSBBbG1laWRhPC9BdXRob3I+PFllYXI+MjAxNzwvWWVh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6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933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64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3229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Prior&lt;/Author&gt;&lt;Year&gt;1995&lt;/Year&gt;&lt;RecNum&gt;189&lt;/RecNum&gt;&lt;DisplayText&gt;[55]&lt;/DisplayText&gt;&lt;record&gt;&lt;rec-number&gt;189&lt;/rec-number&gt;&lt;foreign-keys&gt;&lt;key app="EN" db-id="vrp9r2ds6xwswberfaqv0d93dwp2aes9ss2p" timestamp="1587240810"&gt;189&lt;/key&gt;&lt;/foreign-keys&gt;&lt;ref-type name="Journal Article"&gt;17&lt;/ref-type&gt;&lt;contributors&gt;&lt;authors&gt;&lt;author&gt;Prior, T. W.&lt;/author&gt;&lt;author&gt;Bartolo, C.&lt;/author&gt;&lt;author&gt;Pearl, D. K.&lt;/author&gt;&lt;author&gt;Papp, A. C.&lt;/author&gt;&lt;author&gt;Snyder, P. J.&lt;/author&gt;&lt;author&gt;Sedra, M. S.&lt;/author&gt;&lt;author&gt;Burghes, A. H.&lt;/author&gt;&lt;author&gt;Mendell, J. R.&lt;/author&gt;&lt;/authors&gt;&lt;/contributors&gt;&lt;auth-address&gt;Department of Pathology, Ohio State University, Columbus 43210, USA.&lt;/auth-address&gt;&lt;titles&gt;&lt;title&gt;Spectrum of small mutations in the dystrophin coding region&lt;/title&gt;&lt;secondary-title&gt;Am J Hum Genet&lt;/secondary-title&gt;&lt;/titles&gt;&lt;periodical&gt;&lt;full-title&gt;Am J Hum Genet&lt;/full-title&gt;&lt;/periodical&gt;&lt;pages&gt;22-33&lt;/pages&gt;&lt;volume&gt;57&lt;/volume&gt;&lt;number&gt;1&lt;/number&gt;&lt;edition&gt;1995/07/01&lt;/edition&gt;&lt;keywords&gt;&lt;keyword&gt;Base Sequence&lt;/keyword&gt;&lt;keyword&gt;DNA Mutational Analysis&lt;/keyword&gt;&lt;keyword&gt;Dystrophin/*genetics&lt;/keyword&gt;&lt;keyword&gt;Exons&lt;/keyword&gt;&lt;keyword&gt;Humans&lt;/keyword&gt;&lt;keyword&gt;Molecular Sequence Data&lt;/keyword&gt;&lt;keyword&gt;Muscular Dystrophies/*genetics&lt;/keyword&gt;&lt;keyword&gt;Nucleic Acid Heteroduplexes/analysis&lt;/keyword&gt;&lt;keyword&gt;*Point Mutation&lt;/keyword&gt;&lt;keyword&gt;Polymerase Chain Reaction&lt;/keyword&gt;&lt;keyword&gt;Sequence Deletion&lt;/keyword&gt;&lt;/keywords&gt;&lt;dates&gt;&lt;year&gt;1995&lt;/year&gt;&lt;pub-dates&gt;&lt;date&gt;Jul&lt;/date&gt;&lt;/pub-dates&gt;&lt;/dates&gt;&lt;isbn&gt;0002-9297 (Print)&amp;#xD;0002-9297 (Linking)&lt;/isbn&gt;&lt;accession-num&gt;7611292&lt;/accession-num&gt;&lt;urls&gt;&lt;related-urls&gt;&lt;url&gt;https://www.ncbi.nlm.nih.gov/pubmed/7611292&lt;/url&gt;&lt;/related-urls&gt;&lt;/urls&gt;&lt;custom2&gt;PMC1801231&lt;/custom2&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948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65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3214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954A&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65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3208T&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YWlsbG91cjwvQXV0aG9yPjxZZWFyPjIwMDg8L1llYXI+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YWlsbG91cjwvQXV0aG9yPjxZZWFyPjIwMDg8L1llYXI+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6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979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66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3183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orella&lt;/Author&gt;&lt;Year&gt;2010&lt;/Year&gt;&lt;RecNum&gt;69&lt;/RecNum&gt;&lt;DisplayText&gt;[52]&lt;/DisplayText&gt;&lt;record&gt;&lt;rec-number&gt;69&lt;/rec-number&gt;&lt;foreign-keys&gt;&lt;key app="EN" db-id="vrp9r2ds6xwswberfaqv0d93dwp2aes9ss2p" timestamp="1586858745"&gt;69&lt;/key&gt;&lt;/foreign-keys&gt;&lt;ref-type name="Journal Article"&gt;17&lt;/ref-type&gt;&lt;contributors&gt;&lt;authors&gt;&lt;author&gt;Torella, A.&lt;/author&gt;&lt;author&gt;Trimarco, A.&lt;/author&gt;&lt;author&gt;Blanco Fdel, V.&lt;/author&gt;&lt;author&gt;Cuomo, A.&lt;/author&gt;&lt;author&gt;Aurino, S.&lt;/author&gt;&lt;author&gt;Piluso, G.&lt;/author&gt;&lt;author&gt;Minetti, C.&lt;/author&gt;&lt;author&gt;Politano, L.&lt;/author&gt;&lt;author&gt;Nigro, V.&lt;/author&gt;&lt;/authors&gt;&lt;/contributors&gt;&lt;auth-address&gt;Dipartimento di Patologia Generale, Seconda Universita degli Studi di Napoli, S. Andrea delle Dame, via L. De Crecchio 7, 80138 Napoli, Italy.&lt;/auth-address&gt;&lt;titles&gt;&lt;title&gt;One hundred twenty-one dystrophin point mutations detected from stored DNA samples by combinatorial denaturing high-performance liquid chromatography&lt;/title&gt;&lt;secondary-title&gt;J Mol Diagn&lt;/secondary-title&gt;&lt;/titles&gt;&lt;periodical&gt;&lt;full-title&gt;J Mol Diagn&lt;/full-title&gt;&lt;/periodical&gt;&lt;pages&gt;65-73&lt;/pages&gt;&lt;volume&gt;12&lt;/volume&gt;&lt;number&gt;1&lt;/number&gt;&lt;edition&gt;2009/12/05&lt;/edition&gt;&lt;keywords&gt;&lt;keyword&gt;Chromatography, High Pressure Liquid/economics/methods&lt;/keyword&gt;&lt;keyword&gt;DNA/*analysis/genetics&lt;/keyword&gt;&lt;keyword&gt;DNA Mutational Analysis/economics/*methods&lt;/keyword&gt;&lt;keyword&gt;Dystrophin/*genetics&lt;/keyword&gt;&lt;keyword&gt;Genetic Testing/economics/methods&lt;/keyword&gt;&lt;keyword&gt;Humans&lt;/keyword&gt;&lt;keyword&gt;Male&lt;/keyword&gt;&lt;keyword&gt;Muscular Dystrophy, Duchenne/*diagnosis/*genetics&lt;/keyword&gt;&lt;keyword&gt;*Point Mutation&lt;/keyword&gt;&lt;/keywords&gt;&lt;dates&gt;&lt;year&gt;2010&lt;/year&gt;&lt;pub-dates&gt;&lt;date&gt;Jan&lt;/date&gt;&lt;/pub-dates&gt;&lt;/dates&gt;&lt;isbn&gt;1943-7811 (Electronic)&amp;#xD;1525-1578 (Linking)&lt;/isbn&gt;&lt;accession-num&gt;19959795&lt;/accession-num&gt;&lt;urls&gt;&lt;related-urls&gt;&lt;url&gt;https://www.ncbi.nlm.nih.gov/pubmed/19959795&lt;/url&gt;&lt;/related-urls&gt;&lt;/urls&gt;&lt;custom2&gt;PMC2797720&lt;/custom2&gt;&lt;electronic-resource-num&gt;10.2353/jmoldx.2010.09007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5</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980G&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660*)</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3182C&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5</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4996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1666*)</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3166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Mendell&lt;/Author&gt;&lt;Year&gt;2001&lt;/Year&gt;&lt;RecNum&gt;106&lt;/RecNum&gt;&lt;DisplayText&gt;[30]&lt;/DisplayText&gt;&lt;record&gt;&lt;rec-number&gt;106&lt;/rec-number&gt;&lt;foreign-keys&gt;&lt;key app="EN" db-id="vrp9r2ds6xwswberfaqv0d93dwp2aes9ss2p" timestamp="1587223241"&gt;106&lt;/key&gt;&lt;/foreign-keys&gt;&lt;ref-type name="Journal Article"&gt;17&lt;/ref-type&gt;&lt;contributors&gt;&lt;authors&gt;&lt;author&gt;Mendell, J. R.&lt;/author&gt;&lt;author&gt;Buzin, C. H.&lt;/author&gt;&lt;author&gt;Feng, J.&lt;/author&gt;&lt;author&gt;Yan, J.&lt;/author&gt;&lt;author&gt;Serrano, C.&lt;/author&gt;&lt;author&gt;Sangani, D. S.&lt;/author&gt;&lt;author&gt;Wall, C.&lt;/author&gt;&lt;author&gt;Prior, T. W.&lt;/author&gt;&lt;author&gt;Sommer, S. S.&lt;/author&gt;&lt;/authors&gt;&lt;/contributors&gt;&lt;auth-address&gt;Department of Neurology, The Ohio State University Medical Center, Columbus, 43210, USA. mendell1@osu.edu&lt;/auth-address&gt;&lt;titles&gt;&lt;title&gt;Diagnosis of Duchenne dystrophy by enhanced detection of small mutations&lt;/title&gt;&lt;secondary-title&gt;Neurology&lt;/secondary-title&gt;&lt;/titles&gt;&lt;periodical&gt;&lt;full-title&gt;Neurology&lt;/full-title&gt;&lt;/periodical&gt;&lt;pages&gt;645-50&lt;/pages&gt;&lt;volume&gt;57&lt;/volume&gt;&lt;number&gt;4&lt;/number&gt;&lt;edition&gt;2001/08/29&lt;/edition&gt;&lt;keywords&gt;&lt;keyword&gt;Adolescent&lt;/keyword&gt;&lt;keyword&gt;Child&lt;/keyword&gt;&lt;keyword&gt;Child, Preschool&lt;/keyword&gt;&lt;keyword&gt;Codon, Nonsense&lt;/keyword&gt;&lt;keyword&gt;DNA/genetics&lt;/keyword&gt;&lt;keyword&gt;DNA Mutational Analysis&lt;/keyword&gt;&lt;keyword&gt;Dystrophin/genetics&lt;/keyword&gt;&lt;keyword&gt;Frameshift Mutation&lt;/keyword&gt;&lt;keyword&gt;Gene Deletion&lt;/keyword&gt;&lt;keyword&gt;Humans&lt;/keyword&gt;&lt;keyword&gt;Muscular Dystrophy, Duchenne/diagnosis/*genetics&lt;/keyword&gt;&lt;keyword&gt;Mutation/*genetics&lt;/keyword&gt;&lt;keyword&gt;*Polymorphism, Single-Stranded Conformational&lt;/keyword&gt;&lt;/keywords&gt;&lt;dates&gt;&lt;year&gt;2001&lt;/year&gt;&lt;pub-dates&gt;&lt;date&gt;Aug 28&lt;/date&gt;&lt;/pub-dates&gt;&lt;/dates&gt;&lt;isbn&gt;0028-3878 (Print)&amp;#xD;0028-3878 (Linking)&lt;/isbn&gt;&lt;accession-num&gt;11524473&lt;/accession-num&gt;&lt;urls&gt;&lt;related-urls&gt;&lt;url&gt;https://www.ncbi.nlm.nih.gov/pubmed/11524473&lt;/url&gt;&lt;/related-urls&gt;&lt;/urls&gt;&lt;electronic-resource-num&gt;10.1212/wnl.57.4.64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0</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002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66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3160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Wang&lt;/Author&gt;&lt;Year&gt;2019&lt;/Year&gt;&lt;RecNum&gt;62&lt;/RecNum&gt;&lt;DisplayText&gt;[21]&lt;/DisplayText&gt;&lt;record&gt;&lt;rec-number&gt;62&lt;/rec-number&gt;&lt;foreign-keys&gt;&lt;key app="EN" db-id="vrp9r2ds6xwswberfaqv0d93dwp2aes9ss2p" timestamp="1586856604"&gt;62&lt;/key&gt;&lt;/foreign-keys&gt;&lt;ref-type name="Journal Article"&gt;17&lt;/ref-type&gt;&lt;contributors&gt;&lt;authors&gt;&lt;author&gt;Wang, D.&lt;/author&gt;&lt;author&gt;Gao, M.&lt;/author&gt;&lt;author&gt;Zhang, K.&lt;/author&gt;&lt;author&gt;Jin, R.&lt;/author&gt;&lt;author&gt;Lv, Y.&lt;/author&gt;&lt;author&gt;Liu, Y.&lt;/author&gt;&lt;author&gt;Ma, J.&lt;/author&gt;&lt;author&gt;Wan, Y.&lt;/author&gt;&lt;author&gt;Gai, Z.&lt;/author&gt;&lt;author&gt;Liu, Y.&lt;/author&gt;&lt;/authors&gt;&lt;/contributors&gt;&lt;auth-address&gt;Pediatric Research Institute, Qilu Children&amp;apos;s Hospital, Shandong University, Ji&amp;apos;nan, China.&amp;#xD;Neurology Department, Qilu Children&amp;apos;s Hospital, Shandong University, Ji&amp;apos;nan, China.&lt;/auth-address&gt;&lt;titles&gt;&lt;title&gt;Molecular Genetics Analysis of 70 Chinese Families With Muscular Dystrophy Using Multiplex Ligation-Dependent Probe Amplification and Next-Generation Sequencing&lt;/title&gt;&lt;secondary-title&gt;Front Pharmacol&lt;/secondary-title&gt;&lt;/titles&gt;&lt;pages&gt;814&lt;/pages&gt;&lt;volume&gt;10&lt;/volume&gt;&lt;edition&gt;2019/08/14&lt;/edition&gt;&lt;keywords&gt;&lt;keyword&gt;Lama2&lt;/keyword&gt;&lt;keyword&gt;dystrophin (DMD)&lt;/keyword&gt;&lt;keyword&gt;merosin-deficient congenital muscular dystrophy type 1A&lt;/keyword&gt;&lt;keyword&gt;multiplex ligation-dependent probe amplification&lt;/keyword&gt;&lt;keyword&gt;muscular dystrophy&lt;/keyword&gt;&lt;keyword&gt;next-generation sequencing&lt;/keyword&gt;&lt;/keywords&gt;&lt;dates&gt;&lt;year&gt;2019&lt;/year&gt;&lt;/dates&gt;&lt;isbn&gt;1663-9812 (Print)&amp;#xD;1663-9812 (Linking)&lt;/isbn&gt;&lt;accession-num&gt;31404137&lt;/accession-num&gt;&lt;urls&gt;&lt;related-urls&gt;&lt;url&gt;https://www.ncbi.nlm.nih.gov/pubmed/31404137&lt;/url&gt;&lt;/related-urls&gt;&lt;/urls&gt;&lt;custom2&gt;PMC6669794&lt;/custom2&gt;&lt;electronic-resource-num&gt;10.3389/fphar.2019.0081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5</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009G&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670*)</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3153C&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008256A6">
              <w:rPr>
                <w:rFonts w:ascii="Times New Roman" w:eastAsia="Times New Roman" w:hAnsi="Times New Roman" w:cs="Times New Roman"/>
                <w:color w:val="000000"/>
                <w:sz w:val="18"/>
                <w:szCs w:val="18"/>
                <w:lang w:val="it-IT" w:eastAsia="it-IT"/>
              </w:rPr>
              <w:instrText xml:space="preserve"> ADDIN EN.CITE &lt;EndNote&gt;&lt;Cite&gt;&lt;Author&gt;Prior&lt;/Author&gt;&lt;Year&gt;2005&lt;/Year&gt;&lt;RecNum&gt;58&lt;/RecNum&gt;&lt;DisplayText&gt;[34]&lt;/DisplayText&gt;&lt;record&gt;&lt;rec-number&gt;58&lt;/rec-number&gt;&lt;foreign-keys&gt;&lt;key app="EN" db-id="vrp9r2ds6xwswberfaqv0d93dwp2aes9ss2p" timestamp="1586856604"&gt;58&lt;/key&gt;&lt;/foreign-keys&gt;&lt;ref-type name="Journal Article"&gt;17&lt;/ref-type&gt;&lt;contributors&gt;&lt;authors&gt;&lt;author&gt;Prior, T. W.&lt;/author&gt;&lt;author&gt;Bridgeman, S. J.&lt;/author&gt;&lt;/authors&gt;&lt;/contributors&gt;&lt;auth-address&gt;Department of Pathology, The Ohio State University, 125 Hamilton Hall, 1645 Neil Ave., Columbus, Ohio 43210, USA. prior-1@medctr.osu.edu&lt;/auth-address&gt;&lt;titles&gt;&lt;title&gt;Experience and strategy for the molecular testing of Duchenne muscular dystrophy&lt;/title&gt;&lt;secondary-title&gt;J Mol Diagn&lt;/secondary-title&gt;&lt;/titles&gt;&lt;periodical&gt;&lt;full-title&gt;J Mol Diagn&lt;/full-title&gt;&lt;/periodical&gt;&lt;pages&gt;317-26&lt;/pages&gt;&lt;volume&gt;7&lt;/volume&gt;&lt;number&gt;3&lt;/number&gt;&lt;edition&gt;2005/07/29&lt;/edition&gt;&lt;keywords&gt;&lt;keyword&gt;Dystrophin/*genetics&lt;/keyword&gt;&lt;keyword&gt;Female&lt;/keyword&gt;&lt;keyword&gt;Genetic Testing&lt;/keyword&gt;&lt;keyword&gt;Humans&lt;/keyword&gt;&lt;keyword&gt;Male&lt;/keyword&gt;&lt;keyword&gt;Muscular Dystrophies/*diagnosis/*genetics&lt;/keyword&gt;&lt;keyword&gt;Pedigree&lt;/keyword&gt;&lt;keyword&gt;Point Mutation&lt;/keyword&gt;&lt;keyword&gt;Prenatal Diagnosis&lt;/keyword&gt;&lt;/keywords&gt;&lt;dates&gt;&lt;year&gt;2005&lt;/year&gt;&lt;pub-dates&gt;&lt;date&gt;Aug&lt;/date&gt;&lt;/pub-dates&gt;&lt;/dates&gt;&lt;isbn&gt;1525-1578 (Print)&amp;#xD;1525-1578 (Linking)&lt;/isbn&gt;&lt;accession-num&gt;16049303&lt;/accession-num&gt;&lt;urls&gt;&lt;related-urls&gt;&lt;url&gt;https://www.ncbi.nlm.nih.gov/pubmed/16049303&lt;/url&gt;&lt;/related-urls&gt;&lt;/urls&gt;&lt;custom2&gt;PMC1867542&lt;/custom2&gt;&lt;electronic-resource-num&gt;10.1016/S1525-1578(10)60560-0&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021T&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167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3141A&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5</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024T&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1675*)</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3138A&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031C&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167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2822G&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edlackova&lt;/Author&gt;&lt;Year&gt;2009&lt;/Year&gt;&lt;RecNum&gt;34&lt;/RecNum&gt;&lt;DisplayText&gt;[10]&lt;/DisplayText&gt;&lt;record&gt;&lt;rec-number&gt;34&lt;/rec-number&gt;&lt;foreign-keys&gt;&lt;key app="EN" db-id="vrp9r2ds6xwswberfaqv0d93dwp2aes9ss2p" timestamp="1586855852"&gt;34&lt;/key&gt;&lt;/foreign-keys&gt;&lt;ref-type name="Journal Article"&gt;17&lt;/ref-type&gt;&lt;contributors&gt;&lt;authors&gt;&lt;author&gt;Sedlackova, J.&lt;/author&gt;&lt;author&gt;Vondracek, P.&lt;/author&gt;&lt;author&gt;Hermanova, M.&lt;/author&gt;&lt;author&gt;Zamecnik, J.&lt;/author&gt;&lt;author&gt;Hruba, Z.&lt;/author&gt;&lt;author&gt;Haberlova, J.&lt;/author&gt;&lt;author&gt;Kraus, J.&lt;/author&gt;&lt;author&gt;Marikova, T.&lt;/author&gt;&lt;author&gt;Hedvicakova, P.&lt;/author&gt;&lt;author&gt;Vohanka, S.&lt;/author&gt;&lt;author&gt;Fajkusova, L.&lt;/author&gt;&lt;/authors&gt;&lt;/contributors&gt;&lt;auth-address&gt;Centre of Molecular Biology and Gene Therapy, University Hospital Brno and Masaryk University, Brno, Czech Republic.&lt;/auth-address&gt;&lt;titles&gt;&lt;title&gt;Point mutations in Czech DMD/BMD patients and their phenotypic outcome&lt;/title&gt;&lt;secondary-title&gt;Neuromuscul Disord&lt;/secondary-title&gt;&lt;/titles&gt;&lt;periodical&gt;&lt;full-title&gt;Neuromuscul Disord&lt;/full-title&gt;&lt;/periodical&gt;&lt;pages&gt;749-53&lt;/pages&gt;&lt;volume&gt;19&lt;/volume&gt;&lt;number&gt;11&lt;/number&gt;&lt;edition&gt;2009/09/29&lt;/edition&gt;&lt;keywords&gt;&lt;keyword&gt;Base Sequence&lt;/keyword&gt;&lt;keyword&gt;Czech Republic&lt;/keyword&gt;&lt;keyword&gt;DNA Mutational Analysis/methods&lt;/keyword&gt;&lt;keyword&gt;Dystrophin/*genetics/metabolism&lt;/keyword&gt;&lt;keyword&gt;Exons&lt;/keyword&gt;&lt;keyword&gt;Female&lt;/keyword&gt;&lt;keyword&gt;Humans&lt;/keyword&gt;&lt;keyword&gt;Male&lt;/keyword&gt;&lt;keyword&gt;Molecular Sequence Data&lt;/keyword&gt;&lt;keyword&gt;Muscular Dystrophy, Duchenne/*genetics&lt;/keyword&gt;&lt;keyword&gt;*Phenotype&lt;/keyword&gt;&lt;keyword&gt;*Point Mutation&lt;/keyword&gt;&lt;keyword&gt;RNA, Messenger/metabolism&lt;/keyword&gt;&lt;/keywords&gt;&lt;dates&gt;&lt;year&gt;2009&lt;/year&gt;&lt;pub-dates&gt;&lt;date&gt;Nov&lt;/date&gt;&lt;/pub-dates&gt;&lt;/dates&gt;&lt;isbn&gt;1873-2364 (Electronic)&amp;#xD;0960-8966 (Linking)&lt;/isbn&gt;&lt;accession-num&gt;19783145&lt;/accession-num&gt;&lt;urls&gt;&lt;related-urls&gt;&lt;url&gt;https://www.ncbi.nlm.nih.gov/pubmed/19783145&lt;/url&gt;&lt;/related-urls&gt;&lt;/urls&gt;&lt;electronic-resource-num&gt;10.1016/j.nmd.2009.08.01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032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67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2821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Mendell&lt;/Author&gt;&lt;Year&gt;2001&lt;/Year&gt;&lt;RecNum&gt;106&lt;/RecNum&gt;&lt;DisplayText&gt;[30]&lt;/DisplayText&gt;&lt;record&gt;&lt;rec-number&gt;106&lt;/rec-number&gt;&lt;foreign-keys&gt;&lt;key app="EN" db-id="vrp9r2ds6xwswberfaqv0d93dwp2aes9ss2p" timestamp="1587223241"&gt;106&lt;/key&gt;&lt;/foreign-keys&gt;&lt;ref-type name="Journal Article"&gt;17&lt;/ref-type&gt;&lt;contributors&gt;&lt;authors&gt;&lt;author&gt;Mendell, J. R.&lt;/author&gt;&lt;author&gt;Buzin, C. H.&lt;/author&gt;&lt;author&gt;Feng, J.&lt;/author&gt;&lt;author&gt;Yan, J.&lt;/author&gt;&lt;author&gt;Serrano, C.&lt;/author&gt;&lt;author&gt;Sangani, D. S.&lt;/author&gt;&lt;author&gt;Wall, C.&lt;/author&gt;&lt;author&gt;Prior, T. W.&lt;/author&gt;&lt;author&gt;Sommer, S. S.&lt;/author&gt;&lt;/authors&gt;&lt;/contributors&gt;&lt;auth-address&gt;Department of Neurology, The Ohio State University Medical Center, Columbus, 43210, USA. mendell1@osu.edu&lt;/auth-address&gt;&lt;titles&gt;&lt;title&gt;Diagnosis of Duchenne dystrophy by enhanced detection of small mutations&lt;/title&gt;&lt;secondary-title&gt;Neurology&lt;/secondary-title&gt;&lt;/titles&gt;&lt;periodical&gt;&lt;full-title&gt;Neurology&lt;/full-title&gt;&lt;/periodical&gt;&lt;pages&gt;645-50&lt;/pages&gt;&lt;volume&gt;57&lt;/volume&gt;&lt;number&gt;4&lt;/number&gt;&lt;edition&gt;2001/08/29&lt;/edition&gt;&lt;keywords&gt;&lt;keyword&gt;Adolescent&lt;/keyword&gt;&lt;keyword&gt;Child&lt;/keyword&gt;&lt;keyword&gt;Child, Preschool&lt;/keyword&gt;&lt;keyword&gt;Codon, Nonsense&lt;/keyword&gt;&lt;keyword&gt;DNA/genetics&lt;/keyword&gt;&lt;keyword&gt;DNA Mutational Analysis&lt;/keyword&gt;&lt;keyword&gt;Dystrophin/genetics&lt;/keyword&gt;&lt;keyword&gt;Frameshift Mutation&lt;/keyword&gt;&lt;keyword&gt;Gene Deletion&lt;/keyword&gt;&lt;keyword&gt;Humans&lt;/keyword&gt;&lt;keyword&gt;Muscular Dystrophy, Duchenne/diagnosis/*genetics&lt;/keyword&gt;&lt;keyword&gt;Mutation/*genetics&lt;/keyword&gt;&lt;keyword&gt;*Polymorphism, Single-Stranded Conformational&lt;/keyword&gt;&lt;/keywords&gt;&lt;dates&gt;&lt;year&gt;2001&lt;/year&gt;&lt;pub-dates&gt;&lt;date&gt;Aug 28&lt;/date&gt;&lt;/pub-dates&gt;&lt;/dates&gt;&lt;isbn&gt;0028-3878 (Print)&amp;#xD;0028-3878 (Linking)&lt;/isbn&gt;&lt;accession-num&gt;11524473&lt;/accession-num&gt;&lt;urls&gt;&lt;related-urls&gt;&lt;url&gt;https://www.ncbi.nlm.nih.gov/pubmed/11524473&lt;/url&gt;&lt;/related-urls&gt;&lt;/urls&gt;&lt;electronic-resource-num&gt;10.1212/wnl.57.4.64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044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68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2809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BZGFjaGk8L0F1dGhvcj48WWVhcj4yMDAyPC9ZZWFyPjxS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</w:fldData>
              </w:fldChar>
            </w:r>
            <w:r w:rsidR="00822920">
              <w:rPr>
                <w:rFonts w:ascii="Times New Roman" w:eastAsia="Times New Roman" w:hAnsi="Times New Roman" w:cs="Times New Roman"/>
                <w:color w:val="000000"/>
                <w:sz w:val="18"/>
                <w:szCs w:val="18"/>
                <w:lang w:val="it-IT" w:eastAsia="it-IT"/>
              </w:rPr>
              <w:instrText xml:space="preserve"> ADDIN EN.CITE </w:instrText>
            </w:r>
            <w:r w:rsidR="00822920">
              <w:rPr>
                <w:rFonts w:ascii="Times New Roman" w:eastAsia="Times New Roman" w:hAnsi="Times New Roman" w:cs="Times New Roman"/>
                <w:color w:val="000000"/>
                <w:sz w:val="18"/>
                <w:szCs w:val="18"/>
                <w:lang w:val="it-IT" w:eastAsia="it-IT"/>
              </w:rPr>
              <w:fldChar w:fldCharType="begin">
                <w:fldData xml:space="preserve">PEVuZE5vdGU+PENpdGU+PEF1dGhvcj5BZGFjaGk8L0F1dGhvcj48WWVhcj4yMDAyPC9ZZWFyPjxS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</w:fldData>
              </w:fldChar>
            </w:r>
            <w:r w:rsidR="00822920">
              <w:rPr>
                <w:rFonts w:ascii="Times New Roman" w:eastAsia="Times New Roman" w:hAnsi="Times New Roman" w:cs="Times New Roman"/>
                <w:color w:val="000000"/>
                <w:sz w:val="18"/>
                <w:szCs w:val="18"/>
                <w:lang w:val="it-IT" w:eastAsia="it-IT"/>
              </w:rPr>
              <w:instrText xml:space="preserve"> ADDIN EN.CITE.DATA </w:instrText>
            </w:r>
            <w:r w:rsidR="00822920">
              <w:rPr>
                <w:rFonts w:ascii="Times New Roman" w:eastAsia="Times New Roman" w:hAnsi="Times New Roman" w:cs="Times New Roman"/>
                <w:color w:val="000000"/>
                <w:sz w:val="18"/>
                <w:szCs w:val="18"/>
                <w:lang w:val="it-IT" w:eastAsia="it-IT"/>
              </w:rPr>
            </w:r>
            <w:r w:rsidR="00822920">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2920">
              <w:rPr>
                <w:rFonts w:ascii="Times New Roman" w:eastAsia="Times New Roman" w:hAnsi="Times New Roman" w:cs="Times New Roman"/>
                <w:noProof/>
                <w:color w:val="000000"/>
                <w:sz w:val="18"/>
                <w:szCs w:val="18"/>
                <w:lang w:val="it-IT" w:eastAsia="it-IT"/>
              </w:rPr>
              <w:t>[13, 18, 6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082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69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2771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089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69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2764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110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70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2743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119A&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70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2734T&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131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71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2722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134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71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2719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140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71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2713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159T&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172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1071A&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Aartsma-Rus&lt;/Author&gt;&lt;Year&gt;2006&lt;/Year&gt;&lt;RecNum&gt;13&lt;/RecNum&gt;&lt;DisplayText&gt;[66]&lt;/DisplayText&gt;&lt;record&gt;&lt;rec-number&gt;13&lt;/rec-number&gt;&lt;foreign-keys&gt;&lt;key app="EN" db-id="vrp9r2ds6xwswberfaqv0d93dwp2aes9ss2p" timestamp="1586852278"&gt;13&lt;/key&gt;&lt;/foreign-keys&gt;&lt;ref-type name="Journal Article"&gt;17&lt;/ref-type&gt;&lt;contributors&gt;&lt;authors&gt;&lt;author&gt;Aartsma-Rus, A.&lt;/author&gt;&lt;author&gt;Van Deutekom, J. C.&lt;/author&gt;&lt;author&gt;Fokkema, I. F.&lt;/author&gt;&lt;author&gt;Van Ommen, G. J.&lt;/author&gt;&lt;author&gt;Den Dunnen, J. T.&lt;/author&gt;&lt;/authors&gt;&lt;/contributors&gt;&lt;auth-address&gt;Leiden University Medical Center, Department of Human Genetics, P.O. Box 9600, 2300 RC Leiden, The Netherlands. a.m.rus@lumc.nl&lt;/auth-address&gt;&lt;titles&gt;&lt;title&gt;Entries in the Leiden Duchenne muscular dystrophy mutation database: an overview of mutation types and paradoxical cases that confirm the reading-frame rule&lt;/title&gt;&lt;secondary-title&gt;Muscle Nerve&lt;/secondary-title&gt;&lt;/titles&gt;&lt;periodical&gt;&lt;full-title&gt;Muscle Nerve&lt;/full-title&gt;&lt;/periodical&gt;&lt;pages&gt;135-44&lt;/pages&gt;&lt;volume&gt;34&lt;/volume&gt;&lt;number&gt;2&lt;/number&gt;&lt;edition&gt;2006/06/14&lt;/edition&gt;&lt;keywords&gt;&lt;keyword&gt;Databases, Genetic&lt;/keyword&gt;&lt;keyword&gt;Gene Frequency&lt;/keyword&gt;&lt;keyword&gt;Germany&lt;/keyword&gt;&lt;keyword&gt;Humans&lt;/keyword&gt;&lt;keyword&gt;Muscular Dystrophy, Duchenne/*genetics&lt;/keyword&gt;&lt;keyword&gt;Mutation/*genetics&lt;/keyword&gt;&lt;keyword&gt;Phenotype&lt;/keyword&gt;&lt;keyword&gt;Reading Frames/*genetics&lt;/keyword&gt;&lt;/keywords&gt;&lt;dates&gt;&lt;year&gt;2006&lt;/year&gt;&lt;pub-dates&gt;&lt;date&gt;Aug&lt;/date&gt;&lt;/pub-dates&gt;&lt;/dates&gt;&lt;isbn&gt;0148-639X (Print)&amp;#xD;0148-639X (Linking)&lt;/isbn&gt;&lt;accession-num&gt;16770791&lt;/accession-num&gt;&lt;urls&gt;&lt;related-urls&gt;&lt;url&gt;https://www.ncbi.nlm.nih.gov/pubmed/16770791&lt;/url&gt;&lt;/related-urls&gt;&lt;/urls&gt;&lt;electronic-resource-num&gt;10.1002/mus.20586&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6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167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72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1063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kZSBBbG1laWRhPC9BdXRob3I+PFllYXI+MjAxNzwvWWVh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kZSBBbG1laWRhPC9BdXRob3I+PFllYXI+MjAxNzwvWWVh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21, 6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188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73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1042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209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73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1021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Cb25uYWw8L0F1dGhvcj48WWVhcj4yMDEwPC9ZZWFyPjxS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Cb25uYWw8L0F1dGhvcj48WWVhcj4yMDEwPC9ZZWFyPjxS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22, 7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255T&gt;G</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175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0975A&gt;C</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260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75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0970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IYW1lZDwvQXV0aG9yPjxZZWFyPjIwMDU8L1llYXI+PFJl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IYW1lZDwvQXV0aG9yPjxZZWFyPjIwMDU8L1llYXI+PFJl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lastRenderedPageBreak/>
              <w:t>37</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266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756*)</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0964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008256A6">
              <w:rPr>
                <w:rFonts w:ascii="Times New Roman" w:eastAsia="Times New Roman" w:hAnsi="Times New Roman" w:cs="Times New Roman"/>
                <w:color w:val="000000"/>
                <w:sz w:val="18"/>
                <w:szCs w:val="18"/>
                <w:lang w:val="it-IT" w:eastAsia="it-IT"/>
              </w:rPr>
              <w:instrText xml:space="preserve"> ADDIN EN.CITE &lt;EndNote&gt;&lt;Cite&gt;&lt;Author&gt;Prior&lt;/Author&gt;&lt;Year&gt;2005&lt;/Year&gt;&lt;RecNum&gt;58&lt;/RecNum&gt;&lt;DisplayText&gt;[34]&lt;/DisplayText&gt;&lt;record&gt;&lt;rec-number&gt;58&lt;/rec-number&gt;&lt;foreign-keys&gt;&lt;key app="EN" db-id="vrp9r2ds6xwswberfaqv0d93dwp2aes9ss2p" timestamp="1586856604"&gt;58&lt;/key&gt;&lt;/foreign-keys&gt;&lt;ref-type name="Journal Article"&gt;17&lt;/ref-type&gt;&lt;contributors&gt;&lt;authors&gt;&lt;author&gt;Prior, T. W.&lt;/author&gt;&lt;author&gt;Bridgeman, S. J.&lt;/author&gt;&lt;/authors&gt;&lt;/contributors&gt;&lt;auth-address&gt;Department of Pathology, The Ohio State University, 125 Hamilton Hall, 1645 Neil Ave., Columbus, Ohio 43210, USA. prior-1@medctr.osu.edu&lt;/auth-address&gt;&lt;titles&gt;&lt;title&gt;Experience and strategy for the molecular testing of Duchenne muscular dystrophy&lt;/title&gt;&lt;secondary-title&gt;J Mol Diagn&lt;/secondary-title&gt;&lt;/titles&gt;&lt;periodical&gt;&lt;full-title&gt;J Mol Diagn&lt;/full-title&gt;&lt;/periodical&gt;&lt;pages&gt;317-26&lt;/pages&gt;&lt;volume&gt;7&lt;/volume&gt;&lt;number&gt;3&lt;/number&gt;&lt;edition&gt;2005/07/29&lt;/edition&gt;&lt;keywords&gt;&lt;keyword&gt;Dystrophin/*genetics&lt;/keyword&gt;&lt;keyword&gt;Female&lt;/keyword&gt;&lt;keyword&gt;Genetic Testing&lt;/keyword&gt;&lt;keyword&gt;Humans&lt;/keyword&gt;&lt;keyword&gt;Male&lt;/keyword&gt;&lt;keyword&gt;Muscular Dystrophies/*diagnosis/*genetics&lt;/keyword&gt;&lt;keyword&gt;Pedigree&lt;/keyword&gt;&lt;keyword&gt;Point Mutation&lt;/keyword&gt;&lt;keyword&gt;Prenatal Diagnosis&lt;/keyword&gt;&lt;/keywords&gt;&lt;dates&gt;&lt;year&gt;2005&lt;/year&gt;&lt;pub-dates&gt;&lt;date&gt;Aug&lt;/date&gt;&lt;/pub-dates&gt;&lt;/dates&gt;&lt;isbn&gt;1525-1578 (Print)&amp;#xD;1525-1578 (Linking)&lt;/isbn&gt;&lt;accession-num&gt;16049303&lt;/accession-num&gt;&lt;urls&gt;&lt;related-urls&gt;&lt;url&gt;https://www.ncbi.nlm.nih.gov/pubmed/16049303&lt;/url&gt;&lt;/related-urls&gt;&lt;/urls&gt;&lt;custom2&gt;PMC1867542&lt;/custom2&gt;&lt;electronic-resource-num&gt;10.1016/S1525-1578(10)60560-0&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287C&gt;T</w:t>
            </w:r>
          </w:p>
        </w:tc>
        <w:tc>
          <w:tcPr>
            <w:tcW w:w="2268" w:type="dxa"/>
            <w:tcBorders>
              <w:top w:val="nil"/>
              <w:left w:val="nil"/>
              <w:bottom w:val="single" w:sz="4" w:space="0" w:color="auto"/>
              <w:right w:val="single" w:sz="4" w:space="0" w:color="auto"/>
            </w:tcBorders>
            <w:shd w:val="clear" w:color="auto" w:fill="auto"/>
            <w:noWrap/>
            <w:vAlign w:val="center"/>
            <w:hideMark/>
          </w:tcPr>
          <w:p w:rsidR="00926DB0" w:rsidRPr="00C05C1E" w:rsidRDefault="00B578C4"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1763*, Arg1719_Lys1775del]</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0943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2</w:t>
            </w:r>
          </w:p>
        </w:tc>
      </w:tr>
      <w:tr w:rsidR="001C37B3" w:rsidRPr="00C05C1E" w:rsidTr="001B361D">
        <w:trPr>
          <w:trHeight w:val="6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7</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308A&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1770*)</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0922T&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314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77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80916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dWZmZXJ5LUdpcmF1ZDwvQXV0aG9yPjxZZWFyPjIwMDQ8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UdWZmZXJ5LUdpcmF1ZDwvQXV0aG9yPjxZZWFyPjIwMDQ8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341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78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6630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Aartsma-Rus&lt;/Author&gt;&lt;Year&gt;2006&lt;/Year&gt;&lt;RecNum&gt;13&lt;/RecNum&gt;&lt;DisplayText&gt;[66]&lt;/DisplayText&gt;&lt;record&gt;&lt;rec-number&gt;13&lt;/rec-number&gt;&lt;foreign-keys&gt;&lt;key app="EN" db-id="vrp9r2ds6xwswberfaqv0d93dwp2aes9ss2p" timestamp="1586852278"&gt;13&lt;/key&gt;&lt;/foreign-keys&gt;&lt;ref-type name="Journal Article"&gt;17&lt;/ref-type&gt;&lt;contributors&gt;&lt;authors&gt;&lt;author&gt;Aartsma-Rus, A.&lt;/author&gt;&lt;author&gt;Van Deutekom, J. C.&lt;/author&gt;&lt;author&gt;Fokkema, I. F.&lt;/author&gt;&lt;author&gt;Van Ommen, G. J.&lt;/author&gt;&lt;author&gt;Den Dunnen, J. T.&lt;/author&gt;&lt;/authors&gt;&lt;/contributors&gt;&lt;auth-address&gt;Leiden University Medical Center, Department of Human Genetics, P.O. Box 9600, 2300 RC Leiden, The Netherlands. a.m.rus@lumc.nl&lt;/auth-address&gt;&lt;titles&gt;&lt;title&gt;Entries in the Leiden Duchenne muscular dystrophy mutation database: an overview of mutation types and paradoxical cases that confirm the reading-frame rule&lt;/title&gt;&lt;secondary-title&gt;Muscle Nerve&lt;/secondary-title&gt;&lt;/titles&gt;&lt;periodical&gt;&lt;full-title&gt;Muscle Nerve&lt;/full-title&gt;&lt;/periodical&gt;&lt;pages&gt;135-44&lt;/pages&gt;&lt;volume&gt;34&lt;/volume&gt;&lt;number&gt;2&lt;/number&gt;&lt;edition&gt;2006/06/14&lt;/edition&gt;&lt;keywords&gt;&lt;keyword&gt;Databases, Genetic&lt;/keyword&gt;&lt;keyword&gt;Gene Frequency&lt;/keyword&gt;&lt;keyword&gt;Germany&lt;/keyword&gt;&lt;keyword&gt;Humans&lt;/keyword&gt;&lt;keyword&gt;Muscular Dystrophy, Duchenne/*genetics&lt;/keyword&gt;&lt;keyword&gt;Mutation/*genetics&lt;/keyword&gt;&lt;keyword&gt;Phenotype&lt;/keyword&gt;&lt;keyword&gt;Reading Frames/*genetics&lt;/keyword&gt;&lt;/keywords&gt;&lt;dates&gt;&lt;year&gt;2006&lt;/year&gt;&lt;pub-dates&gt;&lt;date&gt;Aug&lt;/date&gt;&lt;/pub-dates&gt;&lt;/dates&gt;&lt;isbn&gt;0148-639X (Print)&amp;#xD;0148-639X (Linking)&lt;/isbn&gt;&lt;accession-num&gt;16770791&lt;/accession-num&gt;&lt;urls&gt;&lt;related-urls&gt;&lt;url&gt;https://www.ncbi.nlm.nih.gov/pubmed/16770791&lt;/url&gt;&lt;/related-urls&gt;&lt;/urls&gt;&lt;electronic-resource-num&gt;10.1002/mus.20586&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6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8</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344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782*)</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6627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350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78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6621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353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78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6618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Guo&lt;/Author&gt;&lt;Year&gt;2015&lt;/Year&gt;&lt;RecNum&gt;154&lt;/RecNum&gt;&lt;DisplayText&gt;[23]&lt;/DisplayText&gt;&lt;record&gt;&lt;rec-number&gt;154&lt;/rec-number&gt;&lt;foreign-keys&gt;&lt;key app="EN" db-id="vrp9r2ds6xwswberfaqv0d93dwp2aes9ss2p" timestamp="1587226913"&gt;154&lt;/key&gt;&lt;/foreign-keys&gt;&lt;ref-type name="Journal Article"&gt;17&lt;/ref-type&gt;&lt;contributors&gt;&lt;authors&gt;&lt;author&gt;Guo, R.&lt;/author&gt;&lt;author&gt;Zhu, G.&lt;/author&gt;&lt;author&gt;Zhu, H.&lt;/author&gt;&lt;author&gt;Ma, R.&lt;/author&gt;&lt;author&gt;Peng, Y.&lt;/author&gt;&lt;author&gt;Liang, D.&lt;/author&gt;&lt;author&gt;Wu, L.&lt;/author&gt;&lt;/authors&gt;&lt;/contributors&gt;&lt;auth-address&gt;State Key Laboratory of Medical Genetics, Central South University, Changsha, Hunan, China.&amp;#xD;Hunan Jiahui Genetics Hospital, Changsha, Hunan, China.&lt;/auth-address&gt;&lt;titles&gt;&lt;title&gt;DMD mutation spectrum analysis in 613 Chinese patients with dystrophinopathy&lt;/title&gt;&lt;secondary-title&gt;J Hum Genet&lt;/secondary-title&gt;&lt;/titles&gt;&lt;periodical&gt;&lt;full-title&gt;J Hum Genet&lt;/full-title&gt;&lt;/periodical&gt;&lt;pages&gt;435-42&lt;/pages&gt;&lt;volume&gt;60&lt;/volume&gt;&lt;number&gt;8&lt;/number&gt;&lt;edition&gt;2015/05/15&lt;/edition&gt;&lt;keywords&gt;&lt;keyword&gt;Asian Continental Ancestry Group/*genetics&lt;/keyword&gt;&lt;keyword&gt;Child, Preschool&lt;/keyword&gt;&lt;keyword&gt;China/epidemiology&lt;/keyword&gt;&lt;keyword&gt;Cohort Studies&lt;/keyword&gt;&lt;keyword&gt;DNA Mutational Analysis&lt;/keyword&gt;&lt;keyword&gt;Dystrophin/*genetics&lt;/keyword&gt;&lt;keyword&gt;Female&lt;/keyword&gt;&lt;keyword&gt;Genetic Association Studies&lt;/keyword&gt;&lt;keyword&gt;Humans&lt;/keyword&gt;&lt;keyword&gt;Male&lt;/keyword&gt;&lt;keyword&gt;Multiplex Polymerase Chain Reaction&lt;/keyword&gt;&lt;keyword&gt;Muscular Dystrophy, Duchenne/epidemiology/*genetics&lt;/keyword&gt;&lt;/keywords&gt;&lt;dates&gt;&lt;year&gt;2015&lt;/year&gt;&lt;pub-dates&gt;&lt;date&gt;Aug&lt;/date&gt;&lt;/pub-dates&gt;&lt;/dates&gt;&lt;isbn&gt;1435-232X (Electronic)&amp;#xD;1434-5161 (Linking)&lt;/isbn&gt;&lt;accession-num&gt;25972034&lt;/accession-num&gt;&lt;urls&gt;&lt;related-urls&gt;&lt;url&gt;https://www.ncbi.nlm.nih.gov/pubmed/25972034&lt;/url&gt;&lt;/related-urls&gt;&lt;/urls&gt;&lt;electronic-resource-num&gt;10.1038/jhg.2015.4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8</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363C&gt;G</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1788*)</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6608G&gt;C</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8</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371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98736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791*,Ala1776_Met1816del]</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6600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MsIDM4XTwvRGlzcGxheVRleHQ+PHJlY29y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==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MsIDM4XTwvRGlzcGxheVRleHQ+PHJlY29y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==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13, 3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1</w:t>
            </w:r>
          </w:p>
        </w:tc>
      </w:tr>
      <w:tr w:rsidR="001C37B3" w:rsidRPr="00C05C1E" w:rsidTr="001B361D">
        <w:trPr>
          <w:trHeight w:val="6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8</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398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800*)</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6573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8</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404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802*)</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6567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Janssen&lt;/Author&gt;&lt;Year&gt;2005&lt;/Year&gt;&lt;RecNum&gt;66&lt;/RecNum&gt;&lt;DisplayText&gt;[78]&lt;/DisplayText&gt;&lt;record&gt;&lt;rec-number&gt;66&lt;/rec-number&gt;&lt;foreign-keys&gt;&lt;key app="EN" db-id="vrp9r2ds6xwswberfaqv0d93dwp2aes9ss2p" timestamp="1586856922"&gt;66&lt;/key&gt;&lt;/foreign-keys&gt;&lt;ref-type name="Journal Article"&gt;17&lt;/ref-type&gt;&lt;contributors&gt;&lt;authors&gt;&lt;author&gt;Janssen, B.&lt;/author&gt;&lt;author&gt;Hartmann, C.&lt;/author&gt;&lt;author&gt;Scholz, V.&lt;/author&gt;&lt;author&gt;Jauch, A.&lt;/author&gt;&lt;author&gt;Zschocke, J.&lt;/author&gt;&lt;/authors&gt;&lt;/contributors&gt;&lt;auth-address&gt;Institute of Human Genetics, University of Heidelberg, Im Neuenheimer Feld 366, 69120, Heidelberg, Germany. Bart_Janssen@med.uni-heidelberg.de&lt;/auth-address&gt;&lt;titles&gt;&lt;title&gt;MLPA analysis for the detection of deletions, duplications and complex rearrangements in the dystrophin gene: potential and pitfalls&lt;/title&gt;&lt;secondary-title&gt;Neurogenetics&lt;/secondary-title&gt;&lt;/titles&gt;&lt;pages&gt;29-35&lt;/pages&gt;&lt;volume&gt;6&lt;/volume&gt;&lt;number&gt;1&lt;/number&gt;&lt;edition&gt;2005/01/19&lt;/edition&gt;&lt;keywords&gt;&lt;keyword&gt;DNA Primers&lt;/keyword&gt;&lt;keyword&gt;Dystrophin/*genetics&lt;/keyword&gt;&lt;keyword&gt;Exons&lt;/keyword&gt;&lt;keyword&gt;Female&lt;/keyword&gt;&lt;keyword&gt;Gene Amplification&lt;/keyword&gt;&lt;keyword&gt;*Gene Duplication&lt;/keyword&gt;&lt;keyword&gt;Gene Rearrangement&lt;/keyword&gt;&lt;keyword&gt;Genetic Carrier Screening&lt;/keyword&gt;&lt;keyword&gt;Humans&lt;/keyword&gt;&lt;keyword&gt;Male&lt;/keyword&gt;&lt;keyword&gt;Muscular Dystrophy, Duchenne/*genetics&lt;/keyword&gt;&lt;keyword&gt;*Mutation&lt;/keyword&gt;&lt;keyword&gt;Polymerase Chain Reaction&lt;/keyword&gt;&lt;keyword&gt;*Sequence Deletion&lt;/keyword&gt;&lt;keyword&gt;Trinucleotide Repeats&lt;/keyword&gt;&lt;/keywords&gt;&lt;dates&gt;&lt;year&gt;2005&lt;/year&gt;&lt;pub-dates&gt;&lt;date&gt;Feb&lt;/date&gt;&lt;/pub-dates&gt;&lt;/dates&gt;&lt;isbn&gt;1364-6745 (Print)&amp;#xD;1364-6745 (Linking)&lt;/isbn&gt;&lt;accession-num&gt;15655674&lt;/accession-num&gt;&lt;urls&gt;&lt;related-urls&gt;&lt;url&gt;https://www.ncbi.nlm.nih.gov/pubmed/15655674&lt;/url&gt;&lt;/related-urls&gt;&lt;/urls&gt;&lt;electronic-resource-num&gt;10.1007/s10048-004-0204-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8</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407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6B2625"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803*, Ala1776_Met1816del]</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6564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MsIDM4XTwvRGlzcGxheVRleHQ+PHJlY29y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==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MsIDM4XTwvRGlzcGxheVRleHQ+PHJlY29y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==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13, 3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1C37B3" w:rsidRPr="00C05C1E" w:rsidTr="001B361D">
        <w:trPr>
          <w:trHeight w:val="6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9</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452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818*)</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4194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9</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461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821*)</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4185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Dolinsky&lt;/Author&gt;&lt;Year&gt;2002&lt;/Year&gt;&lt;RecNum&gt;139&lt;/RecNum&gt;&lt;DisplayText&gt;[12]&lt;/DisplayText&gt;&lt;record&gt;&lt;rec-number&gt;139&lt;/rec-number&gt;&lt;foreign-keys&gt;&lt;key app="EN" db-id="vrp9r2ds6xwswberfaqv0d93dwp2aes9ss2p" timestamp="1587226689"&gt;139&lt;/key&gt;&lt;/foreign-keys&gt;&lt;ref-type name="Journal Article"&gt;17&lt;/ref-type&gt;&lt;contributors&gt;&lt;authors&gt;&lt;author&gt;Dolinsky, L. C.&lt;/author&gt;&lt;author&gt;de Moura-Neto, R. S.&lt;/author&gt;&lt;author&gt;Falcao-Conceicao, D. N.&lt;/author&gt;&lt;/authors&gt;&lt;/contributors&gt;&lt;auth-address&gt;Departamento de Genetica, Instituto de Biologia, Universidade Federal do Rio de Janeiro, RJ, Rio de Janeiro, Brazil. dolinsky@biologia.ufrj.br&lt;/auth-address&gt;&lt;titles&gt;&lt;title&gt;DGGE analysis as a tool to identify point mutations, de novo mutations and carriers of the dystrophin gene&lt;/title&gt;&lt;secondary-title&gt;Neuromuscul Disord&lt;/secondary-title&gt;&lt;/titles&gt;&lt;periodical&gt;&lt;full-title&gt;Neuromuscul Disord&lt;/full-title&gt;&lt;/periodical&gt;&lt;pages&gt;845-8&lt;/pages&gt;&lt;volume&gt;12&lt;/volume&gt;&lt;number&gt;9&lt;/number&gt;&lt;edition&gt;2002/10/26&lt;/edition&gt;&lt;keywords&gt;&lt;keyword&gt;Brazil/epidemiology&lt;/keyword&gt;&lt;keyword&gt;DNA Mutational Analysis&lt;/keyword&gt;&lt;keyword&gt;Dystrophin/*genetics&lt;/keyword&gt;&lt;keyword&gt;Electrophoresis, Polyacrylamide Gel&lt;/keyword&gt;&lt;keyword&gt;Exons&lt;/keyword&gt;&lt;keyword&gt;Female&lt;/keyword&gt;&lt;keyword&gt;Genetic Carrier Screening&lt;/keyword&gt;&lt;keyword&gt;Humans&lt;/keyword&gt;&lt;keyword&gt;Male&lt;/keyword&gt;&lt;keyword&gt;Muscular Dystrophy, Duchenne/*genetics&lt;/keyword&gt;&lt;keyword&gt;Nucleic Acid Denaturation&lt;/keyword&gt;&lt;keyword&gt;Pedigree&lt;/keyword&gt;&lt;keyword&gt;*Point Mutation&lt;/keyword&gt;&lt;keyword&gt;Polymerase Chain Reaction/methods&lt;/keyword&gt;&lt;keyword&gt;Polymorphism, Genetic&lt;/keyword&gt;&lt;/keywords&gt;&lt;dates&gt;&lt;year&gt;2002&lt;/year&gt;&lt;pub-dates&gt;&lt;date&gt;Nov&lt;/date&gt;&lt;/pub-dates&gt;&lt;/dates&gt;&lt;isbn&gt;0960-8966 (Print)&amp;#xD;0960-8966 (Linking)&lt;/isbn&gt;&lt;accession-num&gt;12398835&lt;/accession-num&gt;&lt;urls&gt;&lt;related-urls&gt;&lt;url&gt;https://www.ncbi.nlm.nih.gov/pubmed/12398835&lt;/url&gt;&lt;/related-urls&gt;&lt;/urls&gt;&lt;electronic-resource-num&gt;10.1016/s0960-8966(02)00069-x&lt;/electronic-resource-num&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2]</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en-US"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en-US"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en-US" w:eastAsia="it-IT"/>
              </w:rPr>
              <w:t>3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en-US" w:eastAsia="it-IT"/>
              </w:rPr>
              <w:t>c.5476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en-US" w:eastAsia="it-IT"/>
              </w:rPr>
              <w:t>p.(Glu182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en-US" w:eastAsia="it-IT"/>
              </w:rPr>
              <w:t>g.32364170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fldData xml:space="preserve">PEVuZE5vdGU+PENpdGU+PEF1dGhvcj5Cb25uYWw8L0F1dGhvcj48WWVhcj4yMDEwPC9ZZWFyPjxS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</w:fldData>
              </w:fldChar>
            </w:r>
            <w:r w:rsidR="008A2651" w:rsidRPr="00C05C1E">
              <w:rPr>
                <w:rFonts w:ascii="Times New Roman" w:eastAsia="Times New Roman" w:hAnsi="Times New Roman" w:cs="Times New Roman"/>
                <w:color w:val="000000"/>
                <w:sz w:val="18"/>
                <w:szCs w:val="18"/>
                <w:lang w:val="en-US" w:eastAsia="it-IT"/>
              </w:rPr>
              <w:instrText xml:space="preserve"> ADDIN EN.CITE </w:instrText>
            </w:r>
            <w:r w:rsidR="008A2651" w:rsidRPr="00C05C1E">
              <w:rPr>
                <w:rFonts w:ascii="Times New Roman" w:eastAsia="Times New Roman" w:hAnsi="Times New Roman" w:cs="Times New Roman"/>
                <w:color w:val="000000"/>
                <w:sz w:val="18"/>
                <w:szCs w:val="18"/>
                <w:lang w:val="en-US" w:eastAsia="it-IT"/>
              </w:rPr>
              <w:fldChar w:fldCharType="begin">
                <w:fldData xml:space="preserve">PEVuZE5vdGU+PENpdGU+PEF1dGhvcj5Cb25uYWw8L0F1dGhvcj48WWVhcj4yMDEwPC9ZZWFyPjxS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</w:fldData>
              </w:fldChar>
            </w:r>
            <w:r w:rsidR="008A2651" w:rsidRPr="00C05C1E">
              <w:rPr>
                <w:rFonts w:ascii="Times New Roman" w:eastAsia="Times New Roman" w:hAnsi="Times New Roman" w:cs="Times New Roman"/>
                <w:color w:val="000000"/>
                <w:sz w:val="18"/>
                <w:szCs w:val="18"/>
                <w:lang w:val="en-US" w:eastAsia="it-IT"/>
              </w:rPr>
              <w:instrText xml:space="preserve"> ADDIN EN.CITE.DATA </w:instrText>
            </w:r>
            <w:r w:rsidR="008A2651" w:rsidRPr="00C05C1E">
              <w:rPr>
                <w:rFonts w:ascii="Times New Roman" w:eastAsia="Times New Roman" w:hAnsi="Times New Roman" w:cs="Times New Roman"/>
                <w:color w:val="000000"/>
                <w:sz w:val="18"/>
                <w:szCs w:val="18"/>
                <w:lang w:val="en-US" w:eastAsia="it-IT"/>
              </w:rPr>
            </w:r>
            <w:r w:rsidR="008A2651" w:rsidRPr="00C05C1E">
              <w:rPr>
                <w:rFonts w:ascii="Times New Roman" w:eastAsia="Times New Roman" w:hAnsi="Times New Roman" w:cs="Times New Roman"/>
                <w:color w:val="000000"/>
                <w:sz w:val="18"/>
                <w:szCs w:val="18"/>
                <w:lang w:val="en-US" w:eastAsia="it-IT"/>
              </w:rPr>
              <w:fldChar w:fldCharType="end"/>
            </w:r>
            <w:r w:rsidRPr="00C05C1E">
              <w:rPr>
                <w:rFonts w:ascii="Times New Roman" w:eastAsia="Times New Roman" w:hAnsi="Times New Roman" w:cs="Times New Roman"/>
                <w:color w:val="000000"/>
                <w:sz w:val="18"/>
                <w:szCs w:val="18"/>
                <w:lang w:val="en-US" w:eastAsia="it-IT"/>
              </w:rPr>
            </w:r>
            <w:r w:rsidRPr="00C05C1E">
              <w:rPr>
                <w:rFonts w:ascii="Times New Roman" w:eastAsia="Times New Roman" w:hAnsi="Times New Roman" w:cs="Times New Roman"/>
                <w:color w:val="000000"/>
                <w:sz w:val="18"/>
                <w:szCs w:val="18"/>
                <w:lang w:val="en-US" w:eastAsia="it-IT"/>
              </w:rPr>
              <w:fldChar w:fldCharType="separate"/>
            </w:r>
            <w:r w:rsidR="008A2651" w:rsidRPr="00C05C1E">
              <w:rPr>
                <w:rFonts w:ascii="Times New Roman" w:eastAsia="Times New Roman" w:hAnsi="Times New Roman" w:cs="Times New Roman"/>
                <w:noProof/>
                <w:color w:val="000000"/>
                <w:sz w:val="18"/>
                <w:szCs w:val="18"/>
                <w:lang w:val="en-US" w:eastAsia="it-IT"/>
              </w:rPr>
              <w:t>[22, 54]</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t>3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t>c.5480T&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6B2625"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1827*, Ala1776_Lys1862del, Asn1817_Lys1862del]</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it-IT" w:eastAsia="it-IT"/>
              </w:rPr>
              <w:t>g.32364166A&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9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it-IT" w:eastAsia="it-IT"/>
              </w:rPr>
              <w:t>39</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it-IT" w:eastAsia="it-IT"/>
              </w:rPr>
              <w:t>c.5485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829*)</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4161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XYW5nPC9BdXRob3I+PFllYXI+MjAxNzwvWWVhcj48UmVj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XYW5nPC9BdXRob3I+PFllYXI+MjAxNzwvWWVhcj48UmVj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488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183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4158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8A265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aaG9uZzwvQXV0aG9yPjxZZWFyPjIwMTk8L1llYXI+PFJl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aaG9uZzwvQXV0aG9yPjxZZWFyPjIwMTk8L1llYXI+PFJl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9</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503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835*)</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4143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506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83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4140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521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84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4125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530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184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4116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ZW5kZWxsPC9BdXRob3I+PFllYXI+MjAwMTwvWWVhcj48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NZW5kZWxsPC9BdXRob3I+PFllYXI+MjAwMTwvWWVhcj48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3, 13, 19, 3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8</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533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84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4113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LYWxtYW48L0F1dGhvcj48WWVhcj4yMDExPC9ZZWFyPjxS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LYWxtYW48L0F1dGhvcj48WWVhcj4yMDExPC9ZZWFyPjxS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OTHER</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542A&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84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4104T&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Mendell&lt;/Author&gt;&lt;Year&gt;2001&lt;/Year&gt;&lt;RecNum&gt;106&lt;/RecNum&gt;&lt;DisplayText&gt;[30]&lt;/DisplayText&gt;&lt;record&gt;&lt;rec-number&gt;106&lt;/rec-number&gt;&lt;foreign-keys&gt;&lt;key app="EN" db-id="vrp9r2ds6xwswberfaqv0d93dwp2aes9ss2p" timestamp="1587223241"&gt;106&lt;/key&gt;&lt;/foreign-keys&gt;&lt;ref-type name="Journal Article"&gt;17&lt;/ref-type&gt;&lt;contributors&gt;&lt;authors&gt;&lt;author&gt;Mendell, J. R.&lt;/author&gt;&lt;author&gt;Buzin, C. H.&lt;/author&gt;&lt;author&gt;Feng, J.&lt;/author&gt;&lt;author&gt;Yan, J.&lt;/author&gt;&lt;author&gt;Serrano, C.&lt;/author&gt;&lt;author&gt;Sangani, D. S.&lt;/author&gt;&lt;author&gt;Wall, C.&lt;/author&gt;&lt;author&gt;Prior, T. W.&lt;/author&gt;&lt;author&gt;Sommer, S. S.&lt;/author&gt;&lt;/authors&gt;&lt;/contributors&gt;&lt;auth-address&gt;Department of Neurology, The Ohio State University Medical Center, Columbus, 43210, USA. mendell1@osu.edu&lt;/auth-address&gt;&lt;titles&gt;&lt;title&gt;Diagnosis of Duchenne dystrophy by enhanced detection of small mutations&lt;/title&gt;&lt;secondary-title&gt;Neurology&lt;/secondary-title&gt;&lt;/titles&gt;&lt;periodical&gt;&lt;full-title&gt;Neurology&lt;/full-title&gt;&lt;/periodical&gt;&lt;pages&gt;645-50&lt;/pages&gt;&lt;volume&gt;57&lt;/volume&gt;&lt;number&gt;4&lt;/number&gt;&lt;edition&gt;2001/08/29&lt;/edition&gt;&lt;keywords&gt;&lt;keyword&gt;Adolescent&lt;/keyword&gt;&lt;keyword&gt;Child&lt;/keyword&gt;&lt;keyword&gt;Child, Preschool&lt;/keyword&gt;&lt;keyword&gt;Codon, Nonsense&lt;/keyword&gt;&lt;keyword&gt;DNA/genetics&lt;/keyword&gt;&lt;keyword&gt;DNA Mutational Analysis&lt;/keyword&gt;&lt;keyword&gt;Dystrophin/genetics&lt;/keyword&gt;&lt;keyword&gt;Frameshift Mutation&lt;/keyword&gt;&lt;keyword&gt;Gene Deletion&lt;/keyword&gt;&lt;keyword&gt;Humans&lt;/keyword&gt;&lt;keyword&gt;Muscular Dystrophy, Duchenne/diagnosis/*genetics&lt;/keyword&gt;&lt;keyword&gt;Mutation/*genetics&lt;/keyword&gt;&lt;keyword&gt;*Polymorphism, Single-Stranded Conformational&lt;/keyword&gt;&lt;/keywords&gt;&lt;dates&gt;&lt;year&gt;2001&lt;/year&gt;&lt;pub-dates&gt;&lt;date&gt;Aug 28&lt;/date&gt;&lt;/pub-dates&gt;&lt;/dates&gt;&lt;isbn&gt;0028-3878 (Print)&amp;#xD;0028-3878 (Linking)&lt;/isbn&gt;&lt;accession-num&gt;11524473&lt;/accession-num&gt;&lt;urls&gt;&lt;related-urls&gt;&lt;url&gt;https://www.ncbi.nlm.nih.gov/pubmed/11524473&lt;/url&gt;&lt;/related-urls&gt;&lt;/urls&gt;&lt;electronic-resource-num&gt;10.1212/wnl.57.4.64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551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D37A1A"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851*; Asn1817_Lys1862del]</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4095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Roberts&lt;/Author&gt;&lt;Year&gt;1992&lt;/Year&gt;&lt;RecNum&gt;8&lt;/RecNum&gt;&lt;DisplayText&gt;[58]&lt;/DisplayText&gt;&lt;record&gt;&lt;rec-number&gt;8&lt;/rec-number&gt;&lt;foreign-keys&gt;&lt;key app="EN" db-id="vrp9r2ds6xwswberfaqv0d93dwp2aes9ss2p" timestamp="1586852278"&gt;8&lt;/key&gt;&lt;/foreign-keys&gt;&lt;ref-type name="Journal Article"&gt;17&lt;/ref-type&gt;&lt;contributors&gt;&lt;authors&gt;&lt;author&gt;Roberts, R. G.&lt;/author&gt;&lt;author&gt;Bobrow, M.&lt;/author&gt;&lt;author&gt;Bentley, D. R.&lt;/author&gt;&lt;/authors&gt;&lt;/contributors&gt;&lt;auth-address&gt;Paediatric Research Unit, United Medical School, Guy&amp;apos;s Campus, London, United Kingdom.&lt;/auth-address&gt;&lt;titles&gt;&lt;title&gt;Point mutations in the dystrophin gene&lt;/title&gt;&lt;secondary-title&gt;Proc Natl Acad Sci U S A&lt;/secondary-title&gt;&lt;/titles&gt;&lt;periodical&gt;&lt;full-title&gt;Proc Natl Acad Sci U S A&lt;/full-title&gt;&lt;/periodical&gt;&lt;pages&gt;2331-5&lt;/pages&gt;&lt;volume&gt;89&lt;/volume&gt;&lt;number&gt;6&lt;/number&gt;&lt;edition&gt;1992/03/15&lt;/edition&gt;&lt;keywords&gt;&lt;keyword&gt;Adolescent&lt;/keyword&gt;&lt;keyword&gt;Base Sequence&lt;/keyword&gt;&lt;keyword&gt;Child&lt;/keyword&gt;&lt;keyword&gt;Chromosome Deletion&lt;/keyword&gt;&lt;keyword&gt;Dystrophin/*genetics&lt;/keyword&gt;&lt;keyword&gt;Female&lt;/keyword&gt;&lt;keyword&gt;Genetic Variation&lt;/keyword&gt;&lt;keyword&gt;Humans&lt;/keyword&gt;&lt;keyword&gt;Lymphocytes/physiology&lt;/keyword&gt;&lt;keyword&gt;Male&lt;/keyword&gt;&lt;keyword&gt;Molecular Sequence Data&lt;/keyword&gt;&lt;keyword&gt;Muscular Dystrophies/*genetics&lt;/keyword&gt;&lt;keyword&gt;*Mutation&lt;/keyword&gt;&lt;keyword&gt;Pedigree&lt;/keyword&gt;&lt;keyword&gt;Polymerase Chain Reaction/methods&lt;/keyword&gt;&lt;keyword&gt;RNA, Messenger/blood/genetics/isolation &amp;amp; purification&lt;/keyword&gt;&lt;keyword&gt;Transcription, Genetic&lt;/keyword&gt;&lt;/keywords&gt;&lt;dates&gt;&lt;year&gt;1992&lt;/year&gt;&lt;pub-dates&gt;&lt;date&gt;Mar 15&lt;/date&gt;&lt;/pub-dates&gt;&lt;/dates&gt;&lt;isbn&gt;0027-8424 (Print)&amp;#xD;0027-8424 (Linking)&lt;/isbn&gt;&lt;accession-num&gt;1549596&lt;/accession-num&gt;&lt;urls&gt;&lt;related-urls&gt;&lt;url&gt;https://www.ncbi.nlm.nih.gov/pubmed/1549596&lt;/url&gt;&lt;/related-urls&gt;&lt;/urls&gt;&lt;custom2&gt;PMC48651&lt;/custom2&gt;&lt;electronic-resource-num&gt;10.1073/pnas.89.6.233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554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85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4092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Ib2ZzdHJhPC9BdXRob3I+PFllYXI+MjAwNDwvWWVhcj48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Ib2ZzdHJhPC9BdXRob3I+PFllYXI+MjAwNDwvWWVhcj48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15, 6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OTHER</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1C37B3" w:rsidRPr="00C05C1E" w:rsidTr="001B361D">
        <w:trPr>
          <w:trHeight w:val="6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561T&gt;G</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185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4085A&gt;C</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563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85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4083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cGl0YWxpPC9BdXRob3I+PFllYXI+MjAwOTwvWWVhcj48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cGl0YWxpPC9BdXRob3I+PFllYXI+MjAwOTwvWWVhcj48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599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86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1391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602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186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1388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608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87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1382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611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87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1379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WaWVpdGV6PC9BdXRob3I+PFllYXI+MjAxNzwvWWVhcj48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WaWVpdGV6PC9BdXRob3I+PFllYXI+MjAxNzwvWWVhcj48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4, 2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632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87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1358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YdTwvQXV0aG9yPjxZZWFyPjIwMTg8L1llYXI+PFJlY051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YdTwvQXV0aG9yPjxZZWFyPjIwMTg8L1llYXI+PFJlY051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21, 5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OTHER</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637G&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87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1353C&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lastRenderedPageBreak/>
              <w:t>4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640T&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188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1350A&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0</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641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881*)</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1349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Mendell&lt;/Author&gt;&lt;Year&gt;2001&lt;/Year&gt;&lt;RecNum&gt;106&lt;/RecNum&gt;&lt;DisplayText&gt;[30]&lt;/DisplayText&gt;&lt;record&gt;&lt;rec-number&gt;106&lt;/rec-number&gt;&lt;foreign-keys&gt;&lt;key app="EN" db-id="vrp9r2ds6xwswberfaqv0d93dwp2aes9ss2p" timestamp="1587223241"&gt;106&lt;/key&gt;&lt;/foreign-keys&gt;&lt;ref-type name="Journal Article"&gt;17&lt;/ref-type&gt;&lt;contributors&gt;&lt;authors&gt;&lt;author&gt;Mendell, J. R.&lt;/author&gt;&lt;author&gt;Buzin, C. H.&lt;/author&gt;&lt;author&gt;Feng, J.&lt;/author&gt;&lt;author&gt;Yan, J.&lt;/author&gt;&lt;author&gt;Serrano, C.&lt;/author&gt;&lt;author&gt;Sangani, D. S.&lt;/author&gt;&lt;author&gt;Wall, C.&lt;/author&gt;&lt;author&gt;Prior, T. W.&lt;/author&gt;&lt;author&gt;Sommer, S. S.&lt;/author&gt;&lt;/authors&gt;&lt;/contributors&gt;&lt;auth-address&gt;Department of Neurology, The Ohio State University Medical Center, Columbus, 43210, USA. mendell1@osu.edu&lt;/auth-address&gt;&lt;titles&gt;&lt;title&gt;Diagnosis of Duchenne dystrophy by enhanced detection of small mutations&lt;/title&gt;&lt;secondary-title&gt;Neurology&lt;/secondary-title&gt;&lt;/titles&gt;&lt;periodical&gt;&lt;full-title&gt;Neurology&lt;/full-title&gt;&lt;/periodical&gt;&lt;pages&gt;645-50&lt;/pages&gt;&lt;volume&gt;57&lt;/volume&gt;&lt;number&gt;4&lt;/number&gt;&lt;edition&gt;2001/08/29&lt;/edition&gt;&lt;keywords&gt;&lt;keyword&gt;Adolescent&lt;/keyword&gt;&lt;keyword&gt;Child&lt;/keyword&gt;&lt;keyword&gt;Child, Preschool&lt;/keyword&gt;&lt;keyword&gt;Codon, Nonsense&lt;/keyword&gt;&lt;keyword&gt;DNA/genetics&lt;/keyword&gt;&lt;keyword&gt;DNA Mutational Analysis&lt;/keyword&gt;&lt;keyword&gt;Dystrophin/genetics&lt;/keyword&gt;&lt;keyword&gt;Frameshift Mutation&lt;/keyword&gt;&lt;keyword&gt;Gene Deletion&lt;/keyword&gt;&lt;keyword&gt;Humans&lt;/keyword&gt;&lt;keyword&gt;Muscular Dystrophy, Duchenne/diagnosis/*genetics&lt;/keyword&gt;&lt;keyword&gt;Mutation/*genetics&lt;/keyword&gt;&lt;keyword&gt;*Polymorphism, Single-Stranded Conformational&lt;/keyword&gt;&lt;/keywords&gt;&lt;dates&gt;&lt;year&gt;2001&lt;/year&gt;&lt;pub-dates&gt;&lt;date&gt;Aug 28&lt;/date&gt;&lt;/pub-dates&gt;&lt;/dates&gt;&lt;isbn&gt;0028-3878 (Print)&amp;#xD;0028-3878 (Linking)&lt;/isbn&gt;&lt;accession-num&gt;11524473&lt;/accession-num&gt;&lt;urls&gt;&lt;related-urls&gt;&lt;url&gt;https://www.ncbi.nlm.nih.gov/pubmed/11524473&lt;/url&gt;&lt;/related-urls&gt;&lt;/urls&gt;&lt;electronic-resource-num&gt;10.1212/wnl.57.4.64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646C&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188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1344G&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646C&gt;G</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188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1344G&gt;C</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b21hcjwvQXV0aG9yPjxZZWFyPjIwMTk8L1llYXI+PFJl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b21hcjwvQXV0aG9yPjxZZWFyPjIwMTk8L1llYXI+PFJl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647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88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1343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653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88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1337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edlackova&lt;/Author&gt;&lt;Year&gt;2009&lt;/Year&gt;&lt;RecNum&gt;34&lt;/RecNum&gt;&lt;DisplayText&gt;[10]&lt;/DisplayText&gt;&lt;record&gt;&lt;rec-number&gt;34&lt;/rec-number&gt;&lt;foreign-keys&gt;&lt;key app="EN" db-id="vrp9r2ds6xwswberfaqv0d93dwp2aes9ss2p" timestamp="1586855852"&gt;34&lt;/key&gt;&lt;/foreign-keys&gt;&lt;ref-type name="Journal Article"&gt;17&lt;/ref-type&gt;&lt;contributors&gt;&lt;authors&gt;&lt;author&gt;Sedlackova, J.&lt;/author&gt;&lt;author&gt;Vondracek, P.&lt;/author&gt;&lt;author&gt;Hermanova, M.&lt;/author&gt;&lt;author&gt;Zamecnik, J.&lt;/author&gt;&lt;author&gt;Hruba, Z.&lt;/author&gt;&lt;author&gt;Haberlova, J.&lt;/author&gt;&lt;author&gt;Kraus, J.&lt;/author&gt;&lt;author&gt;Marikova, T.&lt;/author&gt;&lt;author&gt;Hedvicakova, P.&lt;/author&gt;&lt;author&gt;Vohanka, S.&lt;/author&gt;&lt;author&gt;Fajkusova, L.&lt;/author&gt;&lt;/authors&gt;&lt;/contributors&gt;&lt;auth-address&gt;Centre of Molecular Biology and Gene Therapy, University Hospital Brno and Masaryk University, Brno, Czech Republic.&lt;/auth-address&gt;&lt;titles&gt;&lt;title&gt;Point mutations in Czech DMD/BMD patients and their phenotypic outcome&lt;/title&gt;&lt;secondary-title&gt;Neuromuscul Disord&lt;/secondary-title&gt;&lt;/titles&gt;&lt;periodical&gt;&lt;full-title&gt;Neuromuscul Disord&lt;/full-title&gt;&lt;/periodical&gt;&lt;pages&gt;749-53&lt;/pages&gt;&lt;volume&gt;19&lt;/volume&gt;&lt;number&gt;11&lt;/number&gt;&lt;edition&gt;2009/09/29&lt;/edition&gt;&lt;keywords&gt;&lt;keyword&gt;Base Sequence&lt;/keyword&gt;&lt;keyword&gt;Czech Republic&lt;/keyword&gt;&lt;keyword&gt;DNA Mutational Analysis/methods&lt;/keyword&gt;&lt;keyword&gt;Dystrophin/*genetics/metabolism&lt;/keyword&gt;&lt;keyword&gt;Exons&lt;/keyword&gt;&lt;keyword&gt;Female&lt;/keyword&gt;&lt;keyword&gt;Humans&lt;/keyword&gt;&lt;keyword&gt;Male&lt;/keyword&gt;&lt;keyword&gt;Molecular Sequence Data&lt;/keyword&gt;&lt;keyword&gt;Muscular Dystrophy, Duchenne/*genetics&lt;/keyword&gt;&lt;keyword&gt;*Phenotype&lt;/keyword&gt;&lt;keyword&gt;*Point Mutation&lt;/keyword&gt;&lt;keyword&gt;RNA, Messenger/metabolism&lt;/keyword&gt;&lt;/keywords&gt;&lt;dates&gt;&lt;year&gt;2009&lt;/year&gt;&lt;pub-dates&gt;&lt;date&gt;Nov&lt;/date&gt;&lt;/pub-dates&gt;&lt;/dates&gt;&lt;isbn&gt;1873-2364 (Electronic)&amp;#xD;0960-8966 (Linking)&lt;/isbn&gt;&lt;accession-num&gt;19783145&lt;/accession-num&gt;&lt;urls&gt;&lt;related-urls&gt;&lt;url&gt;https://www.ncbi.nlm.nih.gov/pubmed/19783145&lt;/url&gt;&lt;/related-urls&gt;&lt;/urls&gt;&lt;electronic-resource-num&gt;10.1016/j.nmd.2009.08.01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671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89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1319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0</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699T&gt;G</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1900*)</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1291A&gt;C</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0</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713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905*)</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1277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725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90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1265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1</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740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914*)</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0399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752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91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0387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1</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758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920*)</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0381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761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92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0378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kZSBBbG1laWRhPC9BdXRob3I+PFllYXI+MjAxNzwvWWVh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kZSBBbG1laWRhPC9BdXRob3I+PFllYXI+MjAxNzwvWWVh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6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764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192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0375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Bai&lt;/Author&gt;&lt;Year&gt;2016&lt;/Year&gt;&lt;RecNum&gt;87&lt;/RecNum&gt;&lt;DisplayText&gt;[7]&lt;/DisplayText&gt;&lt;record&gt;&lt;rec-number&gt;87&lt;/rec-number&gt;&lt;foreign-keys&gt;&lt;key app="EN" db-id="vrp9r2ds6xwswberfaqv0d93dwp2aes9ss2p" timestamp="1587210934"&gt;87&lt;/key&gt;&lt;/foreign-keys&gt;&lt;ref-type name="Journal Article"&gt;17&lt;/ref-type&gt;&lt;contributors&gt;&lt;authors&gt;&lt;author&gt;Bai, Y.&lt;/author&gt;&lt;author&gt;Li, S.&lt;/author&gt;&lt;author&gt;Zong, Y. N.&lt;/author&gt;&lt;author&gt;Li, X. L.&lt;/author&gt;&lt;author&gt;Zhao, Z. H.&lt;/author&gt;&lt;author&gt;Kong, X. D.&lt;/author&gt;&lt;/authors&gt;&lt;/contributors&gt;&lt;auth-address&gt;Center of Prenatal Diagnosis, First Affiliated Hospital of Zhengzhou University, Zhengzhou 450052, China.&lt;/auth-address&gt;&lt;titles&gt;&lt;title&gt;[Mutation screening of 433 families with Duchenne/Becker muscular dystrophy]&lt;/title&gt;&lt;secondary-title&gt;Zhonghua Yi Xue Za Zhi&lt;/secondary-title&gt;&lt;/titles&gt;&lt;periodical&gt;&lt;full-title&gt;Zhonghua Yi Xue Za Zhi&lt;/full-title&gt;&lt;/periodical&gt;&lt;pages&gt;1261-9&lt;/pages&gt;&lt;volume&gt;96&lt;/volume&gt;&lt;number&gt;16&lt;/number&gt;&lt;edition&gt;2016/04/29&lt;/edition&gt;&lt;keywords&gt;&lt;keyword&gt;Asian Continental Ancestry Group&lt;/keyword&gt;&lt;keyword&gt;*DNA Mutational Analysis&lt;/keyword&gt;&lt;keyword&gt;Dystrophin/*genetics&lt;/keyword&gt;&lt;keyword&gt;Exons&lt;/keyword&gt;&lt;keyword&gt;Female&lt;/keyword&gt;&lt;keyword&gt;Frameshift Mutation&lt;/keyword&gt;&lt;keyword&gt;High-Throughput Nucleotide Sequencing&lt;/keyword&gt;&lt;keyword&gt;Humans&lt;/keyword&gt;&lt;keyword&gt;Multiplex Polymerase Chain Reaction&lt;/keyword&gt;&lt;keyword&gt;Muscular Dystrophy, Duchenne/*genetics&lt;/keyword&gt;&lt;keyword&gt;Mutation, Missense&lt;/keyword&gt;&lt;keyword&gt;Point Mutation&lt;/keyword&gt;&lt;keyword&gt;Polymorphism, Genetic&lt;/keyword&gt;&lt;keyword&gt;Pregnancy&lt;/keyword&gt;&lt;keyword&gt;Sequence Deletion&lt;/keyword&gt;&lt;/keywords&gt;&lt;dates&gt;&lt;year&gt;2016&lt;/year&gt;&lt;pub-dates&gt;&lt;date&gt;Apr 26&lt;/date&gt;&lt;/pub-dates&gt;&lt;/dates&gt;&lt;isbn&gt;0376-2491 (Print)&amp;#xD;0376-2491 (Linking)&lt;/isbn&gt;&lt;accession-num&gt;27122458&lt;/accession-num&gt;&lt;urls&gt;&lt;related-urls&gt;&lt;url&gt;https://www.ncbi.nlm.nih.gov/pubmed/27122458&lt;/url&gt;&lt;/related-urls&gt;&lt;/urls&gt;&lt;electronic-resource-num&gt;10.3760/cma.j.issn.0376-2491.2016.16.008&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1</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770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924*)</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0369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773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92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0366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cGl0YWxpPC9BdXRob3I+PFllYXI+MjAwOTwvWWVhcj48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cGl0YWxpPC9BdXRob3I+PFllYXI+MjAwOTwvWWVhcj48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1</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800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934*)</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0339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Mendell&lt;/Author&gt;&lt;Year&gt;2001&lt;/Year&gt;&lt;RecNum&gt;106&lt;/RecNum&gt;&lt;DisplayText&gt;[30]&lt;/DisplayText&gt;&lt;record&gt;&lt;rec-number&gt;106&lt;/rec-number&gt;&lt;foreign-keys&gt;&lt;key app="EN" db-id="vrp9r2ds6xwswberfaqv0d93dwp2aes9ss2p" timestamp="1587223241"&gt;106&lt;/key&gt;&lt;/foreign-keys&gt;&lt;ref-type name="Journal Article"&gt;17&lt;/ref-type&gt;&lt;contributors&gt;&lt;authors&gt;&lt;author&gt;Mendell, J. R.&lt;/author&gt;&lt;author&gt;Buzin, C. H.&lt;/author&gt;&lt;author&gt;Feng, J.&lt;/author&gt;&lt;author&gt;Yan, J.&lt;/author&gt;&lt;author&gt;Serrano, C.&lt;/author&gt;&lt;author&gt;Sangani, D. S.&lt;/author&gt;&lt;author&gt;Wall, C.&lt;/author&gt;&lt;author&gt;Prior, T. W.&lt;/author&gt;&lt;author&gt;Sommer, S. S.&lt;/author&gt;&lt;/authors&gt;&lt;/contributors&gt;&lt;auth-address&gt;Department of Neurology, The Ohio State University Medical Center, Columbus, 43210, USA. mendell1@osu.edu&lt;/auth-address&gt;&lt;titles&gt;&lt;title&gt;Diagnosis of Duchenne dystrophy by enhanced detection of small mutations&lt;/title&gt;&lt;secondary-title&gt;Neurology&lt;/secondary-title&gt;&lt;/titles&gt;&lt;periodical&gt;&lt;full-title&gt;Neurology&lt;/full-title&gt;&lt;/periodical&gt;&lt;pages&gt;645-50&lt;/pages&gt;&lt;volume&gt;57&lt;/volume&gt;&lt;number&gt;4&lt;/number&gt;&lt;edition&gt;2001/08/29&lt;/edition&gt;&lt;keywords&gt;&lt;keyword&gt;Adolescent&lt;/keyword&gt;&lt;keyword&gt;Child&lt;/keyword&gt;&lt;keyword&gt;Child, Preschool&lt;/keyword&gt;&lt;keyword&gt;Codon, Nonsense&lt;/keyword&gt;&lt;keyword&gt;DNA/genetics&lt;/keyword&gt;&lt;keyword&gt;DNA Mutational Analysis&lt;/keyword&gt;&lt;keyword&gt;Dystrophin/genetics&lt;/keyword&gt;&lt;keyword&gt;Frameshift Mutation&lt;/keyword&gt;&lt;keyword&gt;Gene Deletion&lt;/keyword&gt;&lt;keyword&gt;Humans&lt;/keyword&gt;&lt;keyword&gt;Muscular Dystrophy, Duchenne/diagnosis/*genetics&lt;/keyword&gt;&lt;keyword&gt;Mutation/*genetics&lt;/keyword&gt;&lt;keyword&gt;*Polymorphism, Single-Stranded Conformational&lt;/keyword&gt;&lt;/keywords&gt;&lt;dates&gt;&lt;year&gt;2001&lt;/year&gt;&lt;pub-dates&gt;&lt;date&gt;Aug 28&lt;/date&gt;&lt;/pub-dates&gt;&lt;/dates&gt;&lt;isbn&gt;0028-3878 (Print)&amp;#xD;0028-3878 (Linking)&lt;/isbn&gt;&lt;accession-num&gt;11524473&lt;/accession-num&gt;&lt;urls&gt;&lt;related-urls&gt;&lt;url&gt;https://www.ncbi.nlm.nih.gov/pubmed/11524473&lt;/url&gt;&lt;/related-urls&gt;&lt;/urls&gt;&lt;electronic-resource-num&gt;10.1212/wnl.57.4.64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807T&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193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0332A&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1</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835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946*)</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0304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1</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845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949*)</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0294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851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95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0288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88L0F1dGhvcj48WWVhcj4yMDE3PC9ZZWFyPjxSZWNO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DaG88L0F1dGhvcj48WWVhcj4yMDE3PC9ZZWFyPjxSZWNO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3, 2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867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95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0272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868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195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0271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Wang&lt;/Author&gt;&lt;Year&gt;2019&lt;/Year&gt;&lt;RecNum&gt;62&lt;/RecNum&gt;&lt;DisplayText&gt;[21]&lt;/DisplayText&gt;&lt;record&gt;&lt;rec-number&gt;62&lt;/rec-number&gt;&lt;foreign-keys&gt;&lt;key app="EN" db-id="vrp9r2ds6xwswberfaqv0d93dwp2aes9ss2p" timestamp="1586856604"&gt;62&lt;/key&gt;&lt;/foreign-keys&gt;&lt;ref-type name="Journal Article"&gt;17&lt;/ref-type&gt;&lt;contributors&gt;&lt;authors&gt;&lt;author&gt;Wang, D.&lt;/author&gt;&lt;author&gt;Gao, M.&lt;/author&gt;&lt;author&gt;Zhang, K.&lt;/author&gt;&lt;author&gt;Jin, R.&lt;/author&gt;&lt;author&gt;Lv, Y.&lt;/author&gt;&lt;author&gt;Liu, Y.&lt;/author&gt;&lt;author&gt;Ma, J.&lt;/author&gt;&lt;author&gt;Wan, Y.&lt;/author&gt;&lt;author&gt;Gai, Z.&lt;/author&gt;&lt;author&gt;Liu, Y.&lt;/author&gt;&lt;/authors&gt;&lt;/contributors&gt;&lt;auth-address&gt;Pediatric Research Institute, Qilu Children&amp;apos;s Hospital, Shandong University, Ji&amp;apos;nan, China.&amp;#xD;Neurology Department, Qilu Children&amp;apos;s Hospital, Shandong University, Ji&amp;apos;nan, China.&lt;/auth-address&gt;&lt;titles&gt;&lt;title&gt;Molecular Genetics Analysis of 70 Chinese Families With Muscular Dystrophy Using Multiplex Ligation-Dependent Probe Amplification and Next-Generation Sequencing&lt;/title&gt;&lt;secondary-title&gt;Front Pharmacol&lt;/secondary-title&gt;&lt;/titles&gt;&lt;pages&gt;814&lt;/pages&gt;&lt;volume&gt;10&lt;/volume&gt;&lt;edition&gt;2019/08/14&lt;/edition&gt;&lt;keywords&gt;&lt;keyword&gt;Lama2&lt;/keyword&gt;&lt;keyword&gt;dystrophin (DMD)&lt;/keyword&gt;&lt;keyword&gt;merosin-deficient congenital muscular dystrophy type 1A&lt;/keyword&gt;&lt;keyword&gt;multiplex ligation-dependent probe amplification&lt;/keyword&gt;&lt;keyword&gt;muscular dystrophy&lt;/keyword&gt;&lt;keyword&gt;next-generation sequencing&lt;/keyword&gt;&lt;/keywords&gt;&lt;dates&gt;&lt;year&gt;2019&lt;/year&gt;&lt;/dates&gt;&lt;isbn&gt;1663-9812 (Print)&amp;#xD;1663-9812 (Linking)&lt;/isbn&gt;&lt;accession-num&gt;31404137&lt;/accession-num&gt;&lt;urls&gt;&lt;related-urls&gt;&lt;url&gt;https://www.ncbi.nlm.nih.gov/pubmed/31404137&lt;/url&gt;&lt;/related-urls&gt;&lt;/urls&gt;&lt;custom2&gt;PMC6669794&lt;/custom2&gt;&lt;electronic-resource-num&gt;10.3389/fphar.2019.0081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15"/>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872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95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0267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878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96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0261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893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96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0246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LYWxtYW48L0F1dGhvcj48WWVhcj4yMDExPC9ZZWFyPjxS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LYWxtYW48L0F1dGhvcj48WWVhcj4yMDExPC9ZZWFyPjxS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OTHER</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899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6F081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1967*,Glu1914_Ile1974del]</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0240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jA8L1llYXI+PFJl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jA8L1llYXI+PFJl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5</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902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196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0237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917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197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60222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CdXppbjwvQXV0aG9yPjxZZWFyPjIwMDU8L1llYXI+PFJl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CdXppbjwvQXV0aG9yPjxZZWFyPjIwMDU8L1llYXI+PFJl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19, 4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938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198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28378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2</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5985T&gt;G</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6F0817"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1995*, His1975_Tyr1995del]</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28331A&gt;C</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704FD2"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YWtlc2hpbWE8L0F1dGhvcj48WWVhcj4yMDEwPC9ZZWFy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UYWtlc2hpbWE8L0F1dGhvcj48WWVhcj4yMDEwPC9ZZWFy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13, 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000T&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200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28316A&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2</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007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003*)</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28309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Wang&lt;/Author&gt;&lt;Year&gt;2019&lt;/Year&gt;&lt;RecNum&gt;62&lt;/RecNum&gt;&lt;DisplayText&gt;[21]&lt;/DisplayText&gt;&lt;record&gt;&lt;rec-number&gt;62&lt;/rec-number&gt;&lt;foreign-keys&gt;&lt;key app="EN" db-id="vrp9r2ds6xwswberfaqv0d93dwp2aes9ss2p" timestamp="1586856604"&gt;62&lt;/key&gt;&lt;/foreign-keys&gt;&lt;ref-type name="Journal Article"&gt;17&lt;/ref-type&gt;&lt;contributors&gt;&lt;authors&gt;&lt;author&gt;Wang, D.&lt;/author&gt;&lt;author&gt;Gao, M.&lt;/author&gt;&lt;author&gt;Zhang, K.&lt;/author&gt;&lt;author&gt;Jin, R.&lt;/author&gt;&lt;author&gt;Lv, Y.&lt;/author&gt;&lt;author&gt;Liu, Y.&lt;/author&gt;&lt;author&gt;Ma, J.&lt;/author&gt;&lt;author&gt;Wan, Y.&lt;/author&gt;&lt;author&gt;Gai, Z.&lt;/author&gt;&lt;author&gt;Liu, Y.&lt;/author&gt;&lt;/authors&gt;&lt;/contributors&gt;&lt;auth-address&gt;Pediatric Research Institute, Qilu Children&amp;apos;s Hospital, Shandong University, Ji&amp;apos;nan, China.&amp;#xD;Neurology Department, Qilu Children&amp;apos;s Hospital, Shandong University, Ji&amp;apos;nan, China.&lt;/auth-address&gt;&lt;titles&gt;&lt;title&gt;Molecular Genetics Analysis of 70 Chinese Families With Muscular Dystrophy Using Multiplex Ligation-Dependent Probe Amplification and Next-Generation Sequencing&lt;/title&gt;&lt;secondary-title&gt;Front Pharmacol&lt;/secondary-title&gt;&lt;/titles&gt;&lt;pages&gt;814&lt;/pages&gt;&lt;volume&gt;10&lt;/volume&gt;&lt;edition&gt;2019/08/14&lt;/edition&gt;&lt;keywords&gt;&lt;keyword&gt;Lama2&lt;/keyword&gt;&lt;keyword&gt;dystrophin (DMD)&lt;/keyword&gt;&lt;keyword&gt;merosin-deficient congenital muscular dystrophy type 1A&lt;/keyword&gt;&lt;keyword&gt;multiplex ligation-dependent probe amplification&lt;/keyword&gt;&lt;keyword&gt;muscular dystrophy&lt;/keyword&gt;&lt;keyword&gt;next-generation sequencing&lt;/keyword&gt;&lt;/keywords&gt;&lt;dates&gt;&lt;year&gt;2019&lt;/year&gt;&lt;/dates&gt;&lt;isbn&gt;1663-9812 (Print)&amp;#xD;1663-9812 (Linking)&lt;/isbn&gt;&lt;accession-num&gt;31404137&lt;/accession-num&gt;&lt;urls&gt;&lt;related-urls&gt;&lt;url&gt;https://www.ncbi.nlm.nih.gov/pubmed/31404137&lt;/url&gt;&lt;/related-urls&gt;&lt;/urls&gt;&lt;custom2&gt;PMC6669794&lt;/custom2&gt;&lt;electronic-resource-num&gt;10.3389/fphar.2019.0081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023C&gt;G</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200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28293G&gt;C</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Guo&lt;/Author&gt;&lt;Year&gt;2015&lt;/Year&gt;&lt;RecNum&gt;154&lt;/RecNum&gt;&lt;DisplayText&gt;[23]&lt;/DisplayText&gt;&lt;record&gt;&lt;rec-number&gt;154&lt;/rec-number&gt;&lt;foreign-keys&gt;&lt;key app="EN" db-id="vrp9r2ds6xwswberfaqv0d93dwp2aes9ss2p" timestamp="1587226913"&gt;154&lt;/key&gt;&lt;/foreign-keys&gt;&lt;ref-type name="Journal Article"&gt;17&lt;/ref-type&gt;&lt;contributors&gt;&lt;authors&gt;&lt;author&gt;Guo, R.&lt;/author&gt;&lt;author&gt;Zhu, G.&lt;/author&gt;&lt;author&gt;Zhu, H.&lt;/author&gt;&lt;author&gt;Ma, R.&lt;/author&gt;&lt;author&gt;Peng, Y.&lt;/author&gt;&lt;author&gt;Liang, D.&lt;/author&gt;&lt;author&gt;Wu, L.&lt;/author&gt;&lt;/authors&gt;&lt;/contributors&gt;&lt;auth-address&gt;State Key Laboratory of Medical Genetics, Central South University, Changsha, Hunan, China.&amp;#xD;Hunan Jiahui Genetics Hospital, Changsha, Hunan, China.&lt;/auth-address&gt;&lt;titles&gt;&lt;title&gt;DMD mutation spectrum analysis in 613 Chinese patients with dystrophinopathy&lt;/title&gt;&lt;secondary-title&gt;J Hum Genet&lt;/secondary-title&gt;&lt;/titles&gt;&lt;periodical&gt;&lt;full-title&gt;J Hum Genet&lt;/full-title&gt;&lt;/periodical&gt;&lt;pages&gt;435-42&lt;/pages&gt;&lt;volume&gt;60&lt;/volume&gt;&lt;number&gt;8&lt;/number&gt;&lt;edition&gt;2015/05/15&lt;/edition&gt;&lt;keywords&gt;&lt;keyword&gt;Asian Continental Ancestry Group/*genetics&lt;/keyword&gt;&lt;keyword&gt;Child, Preschool&lt;/keyword&gt;&lt;keyword&gt;China/epidemiology&lt;/keyword&gt;&lt;keyword&gt;Cohort Studies&lt;/keyword&gt;&lt;keyword&gt;DNA Mutational Analysis&lt;/keyword&gt;&lt;keyword&gt;Dystrophin/*genetics&lt;/keyword&gt;&lt;keyword&gt;Female&lt;/keyword&gt;&lt;keyword&gt;Genetic Association Studies&lt;/keyword&gt;&lt;keyword&gt;Humans&lt;/keyword&gt;&lt;keyword&gt;Male&lt;/keyword&gt;&lt;keyword&gt;Multiplex Polymerase Chain Reaction&lt;/keyword&gt;&lt;keyword&gt;Muscular Dystrophy, Duchenne/epidemiology/*genetics&lt;/keyword&gt;&lt;/keywords&gt;&lt;dates&gt;&lt;year&gt;2015&lt;/year&gt;&lt;pub-dates&gt;&lt;date&gt;Aug&lt;/date&gt;&lt;/pub-dates&gt;&lt;/dates&gt;&lt;isbn&gt;1435-232X (Electronic)&amp;#xD;1434-5161 (Linking)&lt;/isbn&gt;&lt;accession-num&gt;25972034&lt;/accession-num&gt;&lt;urls&gt;&lt;related-urls&gt;&lt;url&gt;https://www.ncbi.nlm.nih.gov/pubmed/25972034&lt;/url&gt;&lt;/related-urls&gt;&lt;/urls&gt;&lt;electronic-resource-num&gt;10.1038/jhg.2015.4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023C&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200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28293G&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orella&lt;/Author&gt;&lt;Year&gt;2010&lt;/Year&gt;&lt;RecNum&gt;69&lt;/RecNum&gt;&lt;DisplayText&gt;[52]&lt;/DisplayText&gt;&lt;record&gt;&lt;rec-number&gt;69&lt;/rec-number&gt;&lt;foreign-keys&gt;&lt;key app="EN" db-id="vrp9r2ds6xwswberfaqv0d93dwp2aes9ss2p" timestamp="1586858745"&gt;69&lt;/key&gt;&lt;/foreign-keys&gt;&lt;ref-type name="Journal Article"&gt;17&lt;/ref-type&gt;&lt;contributors&gt;&lt;authors&gt;&lt;author&gt;Torella, A.&lt;/author&gt;&lt;author&gt;Trimarco, A.&lt;/author&gt;&lt;author&gt;Blanco Fdel, V.&lt;/author&gt;&lt;author&gt;Cuomo, A.&lt;/author&gt;&lt;author&gt;Aurino, S.&lt;/author&gt;&lt;author&gt;Piluso, G.&lt;/author&gt;&lt;author&gt;Minetti, C.&lt;/author&gt;&lt;author&gt;Politano, L.&lt;/author&gt;&lt;author&gt;Nigro, V.&lt;/author&gt;&lt;/authors&gt;&lt;/contributors&gt;&lt;auth-address&gt;Dipartimento di Patologia Generale, Seconda Universita degli Studi di Napoli, S. Andrea delle Dame, via L. De Crecchio 7, 80138 Napoli, Italy.&lt;/auth-address&gt;&lt;titles&gt;&lt;title&gt;One hundred twenty-one dystrophin point mutations detected from stored DNA samples by combinatorial denaturing high-performance liquid chromatography&lt;/title&gt;&lt;secondary-title&gt;J Mol Diagn&lt;/secondary-title&gt;&lt;/titles&gt;&lt;periodical&gt;&lt;full-title&gt;J Mol Diagn&lt;/full-title&gt;&lt;/periodical&gt;&lt;pages&gt;65-73&lt;/pages&gt;&lt;volume&gt;12&lt;/volume&gt;&lt;number&gt;1&lt;/number&gt;&lt;edition&gt;2009/12/05&lt;/edition&gt;&lt;keywords&gt;&lt;keyword&gt;Chromatography, High Pressure Liquid/economics/methods&lt;/keyword&gt;&lt;keyword&gt;DNA/*analysis/genetics&lt;/keyword&gt;&lt;keyword&gt;DNA Mutational Analysis/economics/*methods&lt;/keyword&gt;&lt;keyword&gt;Dystrophin/*genetics&lt;/keyword&gt;&lt;keyword&gt;Genetic Testing/economics/methods&lt;/keyword&gt;&lt;keyword&gt;Humans&lt;/keyword&gt;&lt;keyword&gt;Male&lt;/keyword&gt;&lt;keyword&gt;Muscular Dystrophy, Duchenne/*diagnosis/*genetics&lt;/keyword&gt;&lt;keyword&gt;*Point Mutation&lt;/keyword&gt;&lt;/keywords&gt;&lt;dates&gt;&lt;year&gt;2010&lt;/year&gt;&lt;pub-dates&gt;&lt;date&gt;Jan&lt;/date&gt;&lt;/pub-dates&gt;&lt;/dates&gt;&lt;isbn&gt;1943-7811 (Electronic)&amp;#xD;1525-1578 (Linking)&lt;/isbn&gt;&lt;accession-num&gt;19959795&lt;/accession-num&gt;&lt;urls&gt;&lt;related-urls&gt;&lt;url&gt;https://www.ncbi.nlm.nih.gov/pubmed/19959795&lt;/url&gt;&lt;/related-urls&gt;&lt;/urls&gt;&lt;custom2&gt;PMC2797720&lt;/custom2&gt;&lt;electronic-resource-num&gt;10.2353/jmoldx.2010.09007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035T&gt;G</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201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28281A&gt;C</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Bai&lt;/Author&gt;&lt;Year&gt;2016&lt;/Year&gt;&lt;RecNum&gt;87&lt;/RecNum&gt;&lt;DisplayText&gt;[7]&lt;/DisplayText&gt;&lt;record&gt;&lt;rec-number&gt;87&lt;/rec-number&gt;&lt;foreign-keys&gt;&lt;key app="EN" db-id="vrp9r2ds6xwswberfaqv0d93dwp2aes9ss2p" timestamp="1587210934"&gt;87&lt;/key&gt;&lt;/foreign-keys&gt;&lt;ref-type name="Journal Article"&gt;17&lt;/ref-type&gt;&lt;contributors&gt;&lt;authors&gt;&lt;author&gt;Bai, Y.&lt;/author&gt;&lt;author&gt;Li, S.&lt;/author&gt;&lt;author&gt;Zong, Y. N.&lt;/author&gt;&lt;author&gt;Li, X. L.&lt;/author&gt;&lt;author&gt;Zhao, Z. H.&lt;/author&gt;&lt;author&gt;Kong, X. D.&lt;/author&gt;&lt;/authors&gt;&lt;/contributors&gt;&lt;auth-address&gt;Center of Prenatal Diagnosis, First Affiliated Hospital of Zhengzhou University, Zhengzhou 450052, China.&lt;/auth-address&gt;&lt;titles&gt;&lt;title&gt;[Mutation screening of 433 families with Duchenne/Becker muscular dystrophy]&lt;/title&gt;&lt;secondary-title&gt;Zhonghua Yi Xue Za Zhi&lt;/secondary-title&gt;&lt;/titles&gt;&lt;periodical&gt;&lt;full-title&gt;Zhonghua Yi Xue Za Zhi&lt;/full-title&gt;&lt;/periodical&gt;&lt;pages&gt;1261-9&lt;/pages&gt;&lt;volume&gt;96&lt;/volume&gt;&lt;number&gt;16&lt;/number&gt;&lt;edition&gt;2016/04/29&lt;/edition&gt;&lt;keywords&gt;&lt;keyword&gt;Asian Continental Ancestry Group&lt;/keyword&gt;&lt;keyword&gt;*DNA Mutational Analysis&lt;/keyword&gt;&lt;keyword&gt;Dystrophin/*genetics&lt;/keyword&gt;&lt;keyword&gt;Exons&lt;/keyword&gt;&lt;keyword&gt;Female&lt;/keyword&gt;&lt;keyword&gt;Frameshift Mutation&lt;/keyword&gt;&lt;keyword&gt;High-Throughput Nucleotide Sequencing&lt;/keyword&gt;&lt;keyword&gt;Humans&lt;/keyword&gt;&lt;keyword&gt;Multiplex Polymerase Chain Reaction&lt;/keyword&gt;&lt;keyword&gt;Muscular Dystrophy, Duchenne/*genetics&lt;/keyword&gt;&lt;keyword&gt;Mutation, Missense&lt;/keyword&gt;&lt;keyword&gt;Point Mutation&lt;/keyword&gt;&lt;keyword&gt;Polymorphism, Genetic&lt;/keyword&gt;&lt;keyword&gt;Pregnancy&lt;/keyword&gt;&lt;keyword&gt;Sequence Deletion&lt;/keyword&gt;&lt;/keywords&gt;&lt;dates&gt;&lt;year&gt;2016&lt;/year&gt;&lt;pub-dates&gt;&lt;date&gt;Apr 26&lt;/date&gt;&lt;/pub-dates&gt;&lt;/dates&gt;&lt;isbn&gt;0376-2491 (Print)&amp;#xD;0376-2491 (Linking)&lt;/isbn&gt;&lt;accession-num&gt;27122458&lt;/accession-num&gt;&lt;urls&gt;&lt;related-urls&gt;&lt;url&gt;https://www.ncbi.nlm.nih.gov/pubmed/27122458&lt;/url&gt;&lt;/related-urls&gt;&lt;/urls&gt;&lt;electronic-resource-num&gt;10.3760/cma.j.issn.0376-2491.2016.16.008&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2</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037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013*)</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28279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072T&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Cys202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28244A&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cGl0YWxpPC9BdXRob3I+PFllYXI+MjAwOTwvWWVhcj48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cGl0YWxpPC9BdXRob3I+PFllYXI+MjAwOTwvWWVhcj48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085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02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28231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kZSBBbG1laWRhPC9BdXRob3I+PFllYXI+MjAxNzwvWWVh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kZSBBbG1laWRhPC9BdXRob3I+PFllYXI+MjAxNzwvWWVh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6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103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03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28213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106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03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28210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Guo&lt;/Author&gt;&lt;Year&gt;2015&lt;/Year&gt;&lt;RecNum&gt;154&lt;/RecNum&gt;&lt;DisplayText&gt;[23]&lt;/DisplayText&gt;&lt;record&gt;&lt;rec-number&gt;154&lt;/rec-number&gt;&lt;foreign-keys&gt;&lt;key app="EN" db-id="vrp9r2ds6xwswberfaqv0d93dwp2aes9ss2p" timestamp="1587226913"&gt;154&lt;/key&gt;&lt;/foreign-keys&gt;&lt;ref-type name="Journal Article"&gt;17&lt;/ref-type&gt;&lt;contributors&gt;&lt;authors&gt;&lt;author&gt;Guo, R.&lt;/author&gt;&lt;author&gt;Zhu, G.&lt;/author&gt;&lt;author&gt;Zhu, H.&lt;/author&gt;&lt;author&gt;Ma, R.&lt;/author&gt;&lt;author&gt;Peng, Y.&lt;/author&gt;&lt;author&gt;Liang, D.&lt;/author&gt;&lt;author&gt;Wu, L.&lt;/author&gt;&lt;/authors&gt;&lt;/contributors&gt;&lt;auth-address&gt;State Key Laboratory of Medical Genetics, Central South University, Changsha, Hunan, China.&amp;#xD;Hunan Jiahui Genetics Hospital, Changsha, Hunan, China.&lt;/auth-address&gt;&lt;titles&gt;&lt;title&gt;DMD mutation spectrum analysis in 613 Chinese patients with dystrophinopathy&lt;/title&gt;&lt;secondary-title&gt;J Hum Genet&lt;/secondary-title&gt;&lt;/titles&gt;&lt;periodical&gt;&lt;full-title&gt;J Hum Genet&lt;/full-title&gt;&lt;/periodical&gt;&lt;pages&gt;435-42&lt;/pages&gt;&lt;volume&gt;60&lt;/volume&gt;&lt;number&gt;8&lt;/number&gt;&lt;edition&gt;2015/05/15&lt;/edition&gt;&lt;keywords&gt;&lt;keyword&gt;Asian Continental Ancestry Group/*genetics&lt;/keyword&gt;&lt;keyword&gt;Child, Preschool&lt;/keyword&gt;&lt;keyword&gt;China/epidemiology&lt;/keyword&gt;&lt;keyword&gt;Cohort Studies&lt;/keyword&gt;&lt;keyword&gt;DNA Mutational Analysis&lt;/keyword&gt;&lt;keyword&gt;Dystrophin/*genetics&lt;/keyword&gt;&lt;keyword&gt;Female&lt;/keyword&gt;&lt;keyword&gt;Genetic Association Studies&lt;/keyword&gt;&lt;keyword&gt;Humans&lt;/keyword&gt;&lt;keyword&gt;Male&lt;/keyword&gt;&lt;keyword&gt;Multiplex Polymerase Chain Reaction&lt;/keyword&gt;&lt;keyword&gt;Muscular Dystrophy, Duchenne/epidemiology/*genetics&lt;/keyword&gt;&lt;/keywords&gt;&lt;dates&gt;&lt;year&gt;2015&lt;/year&gt;&lt;pub-dates&gt;&lt;date&gt;Aug&lt;/date&gt;&lt;/pub-dates&gt;&lt;/dates&gt;&lt;isbn&gt;1435-232X (Electronic)&amp;#xD;1434-5161 (Linking)&lt;/isbn&gt;&lt;accession-num&gt;25972034&lt;/accession-num&gt;&lt;urls&gt;&lt;related-urls&gt;&lt;url&gt;https://www.ncbi.nlm.nih.gov/pubmed/25972034&lt;/url&gt;&lt;/related-urls&gt;&lt;/urls&gt;&lt;electronic-resource-num&gt;10.1038/jhg.2015.4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136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04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05800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lastRenderedPageBreak/>
              <w:t>4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139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04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05797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208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07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05728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Hofstra&lt;/Author&gt;&lt;Year&gt;2004&lt;/Year&gt;&lt;RecNum&gt;59&lt;/RecNum&gt;&lt;DisplayText&gt;[15]&lt;/DisplayText&gt;&lt;record&gt;&lt;rec-number&gt;59&lt;/rec-number&gt;&lt;foreign-keys&gt;&lt;key app="EN" db-id="vrp9r2ds6xwswberfaqv0d93dwp2aes9ss2p" timestamp="1586856604"&gt;59&lt;/key&gt;&lt;/foreign-keys&gt;&lt;ref-type name="Journal Article"&gt;17&lt;/ref-type&gt;&lt;contributors&gt;&lt;authors&gt;&lt;author&gt;Hofstra, R. M.&lt;/author&gt;&lt;author&gt;Mulder, I. M.&lt;/author&gt;&lt;author&gt;Vossen, R.&lt;/author&gt;&lt;author&gt;de Koning-Gans, P. A.&lt;/author&gt;&lt;author&gt;Kraak, M.&lt;/author&gt;&lt;author&gt;Ginjaar, I. B.&lt;/author&gt;&lt;author&gt;van der Hout, A. H.&lt;/author&gt;&lt;author&gt;Bakker, E.&lt;/author&gt;&lt;author&gt;Buys, C. H.&lt;/author&gt;&lt;author&gt;van Ommen, G. J.&lt;/author&gt;&lt;author&gt;van Essen, A. J.&lt;/author&gt;&lt;author&gt;den Dunnen, J. T.&lt;/author&gt;&lt;/authors&gt;&lt;/contributors&gt;&lt;auth-address&gt;Department of Medical Genetics, University of Groningen, Groningen, The Netherlands. r.m.w.hofstra@medgen.azg.nl&lt;/auth-address&gt;&lt;titles&gt;&lt;title&gt;DGGE-based whole-gene mutation scanning of the dystrophin gene in Duchenne and Becker muscular dystrophy patients&lt;/title&gt;&lt;secondary-title&gt;Hum Mutat&lt;/secondary-title&gt;&lt;/titles&gt;&lt;periodical&gt;&lt;full-title&gt;Hum Mutat&lt;/full-title&gt;&lt;/periodical&gt;&lt;pages&gt;57-66&lt;/pages&gt;&lt;volume&gt;23&lt;/volume&gt;&lt;number&gt;1&lt;/number&gt;&lt;edition&gt;2003/12/26&lt;/edition&gt;&lt;keywords&gt;&lt;keyword&gt;DNA Mutational Analysis/*methods&lt;/keyword&gt;&lt;keyword&gt;Dystrophin/*genetics&lt;/keyword&gt;&lt;keyword&gt;Electrophoresis, Polyacrylamide Gel&lt;/keyword&gt;&lt;keyword&gt;Heterozygote&lt;/keyword&gt;&lt;keyword&gt;Humans&lt;/keyword&gt;&lt;keyword&gt;Muscular Dystrophy, Duchenne/diagnosis/*genetics&lt;/keyword&gt;&lt;keyword&gt;Point Mutation&lt;/keyword&gt;&lt;keyword&gt;Polymerase Chain Reaction&lt;/keyword&gt;&lt;keyword&gt;Polymorphism, Genetic&lt;/keyword&gt;&lt;keyword&gt;Reproducibility of Results&lt;/keyword&gt;&lt;/keywords&gt;&lt;dates&gt;&lt;year&gt;2004&lt;/year&gt;&lt;pub-dates&gt;&lt;date&gt;Jan&lt;/date&gt;&lt;/pub-dates&gt;&lt;/dates&gt;&lt;isbn&gt;1098-1004 (Electronic)&amp;#xD;1059-7794 (Linking)&lt;/isbn&gt;&lt;accession-num&gt;14695533&lt;/accession-num&gt;&lt;urls&gt;&lt;related-urls&gt;&lt;url&gt;https://www.ncbi.nlm.nih.gov/pubmed/14695533&lt;/url&gt;&lt;/related-urls&gt;&lt;/urls&gt;&lt;electronic-resource-num&gt;10.1002/humu.1028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223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07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05713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ylor&lt;/Author&gt;&lt;Year&gt;2007&lt;/Year&gt;&lt;RecNum&gt;109&lt;/RecNum&gt;&lt;DisplayText&gt;[28]&lt;/DisplayText&gt;&lt;record&gt;&lt;rec-number&gt;109&lt;/rec-number&gt;&lt;foreign-keys&gt;&lt;key app="EN" db-id="vrp9r2ds6xwswberfaqv0d93dwp2aes9ss2p" timestamp="1587223241"&gt;109&lt;/key&gt;&lt;/foreign-keys&gt;&lt;ref-type name="Journal Article"&gt;17&lt;/ref-type&gt;&lt;contributors&gt;&lt;authors&gt;&lt;author&gt;Taylor, P. J.&lt;/author&gt;&lt;author&gt;Maroulis, S.&lt;/author&gt;&lt;author&gt;Mullan, G. L.&lt;/author&gt;&lt;author&gt;Pedersen, R. L.&lt;/author&gt;&lt;author&gt;Baumli, A.&lt;/author&gt;&lt;author&gt;Elakis, G.&lt;/author&gt;&lt;author&gt;Piras, S.&lt;/author&gt;&lt;author&gt;Walsh, C.&lt;/author&gt;&lt;author&gt;Prosper-Gutierrez, B.&lt;/author&gt;&lt;author&gt;De La Puente-Alonso, F.&lt;/author&gt;&lt;author&gt;Bell, C. G.&lt;/author&gt;&lt;author&gt;Mowat, D. R.&lt;/author&gt;&lt;author&gt;Johnston, H. M.&lt;/author&gt;&lt;author&gt;Buckley, M. F.&lt;/author&gt;&lt;/authors&gt;&lt;/contributors&gt;&lt;auth-address&gt;Molecular and Cytogenetics Unit, Department of Haematology and Genetics, South Eastern Area Laboratory Services, Prince of Wales Hospital, Randwick, Sydney, Australia.&lt;/auth-address&gt;&lt;titles&gt;&lt;title&gt;Measurement of the clinical utility of a combined mutation detection protocol in carriers of Duchenne and Becker muscular dystrophy&lt;/title&gt;&lt;secondary-title&gt;J Med Genet&lt;/secondary-title&gt;&lt;/titles&gt;&lt;periodical&gt;&lt;full-title&gt;J Med Genet&lt;/full-title&gt;&lt;/periodical&gt;&lt;pages&gt;368-72&lt;/pages&gt;&lt;volume&gt;44&lt;/volume&gt;&lt;number&gt;6&lt;/number&gt;&lt;edition&gt;2007/01/30&lt;/edition&gt;&lt;keywords&gt;&lt;keyword&gt;Female&lt;/keyword&gt;&lt;keyword&gt;*Genetic Carrier Screening&lt;/keyword&gt;&lt;keyword&gt;*Heterozygote&lt;/keyword&gt;&lt;keyword&gt;Humans&lt;/keyword&gt;&lt;keyword&gt;Male&lt;/keyword&gt;&lt;keyword&gt;Mothers&lt;/keyword&gt;&lt;keyword&gt;Muscular Dystrophy, Duchenne/diagnosis/*genetics&lt;/keyword&gt;&lt;keyword&gt;Mutation/*genetics&lt;/keyword&gt;&lt;/keywords&gt;&lt;dates&gt;&lt;year&gt;2007&lt;/year&gt;&lt;pub-dates&gt;&lt;date&gt;Jun&lt;/date&gt;&lt;/pub-dates&gt;&lt;/dates&gt;&lt;isbn&gt;1468-6244 (Electronic)&amp;#xD;0022-2593 (Linking)&lt;/isbn&gt;&lt;accession-num&gt;17259292&lt;/accession-num&gt;&lt;urls&gt;&lt;related-urls&gt;&lt;url&gt;https://www.ncbi.nlm.nih.gov/pubmed/17259292&lt;/url&gt;&lt;/related-urls&gt;&lt;/urls&gt;&lt;custom2&gt;PMC2740880&lt;/custom2&gt;&lt;electronic-resource-num&gt;10.1136/jmg.2006.04746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226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07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05710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3</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238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080*)</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05698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250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08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05686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255G&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08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05681C&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256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08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05680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259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208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05677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aaGFuZzwvQXV0aG9yPjxZZWFyPjIwMTk8L1llYXI+PFJl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aaGFuZzwvQXV0aG9yPjxZZWFyPjIwMTk8L1llYXI+PFJl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8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276C&gt;G</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209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05660G&gt;C</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dWZmZXJ5LUdpcmF1ZDwvQXV0aG9yPjxZZWFyPjIwMDQ8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UdWZmZXJ5LUdpcmF1ZDwvQXV0aG9yPjxZZWFyPjIwMDQ8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277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209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05659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WdyaTwvQXV0aG9yPjxZZWFyPjIwMTE8L1llYXI+PFJl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WdyaTwvQXV0aG9yPjxZZWFyPjIwMTE8L1llYXI+PFJl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283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209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05653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edlackova&lt;/Author&gt;&lt;Year&gt;2009&lt;/Year&gt;&lt;RecNum&gt;34&lt;/RecNum&gt;&lt;DisplayText&gt;[10]&lt;/DisplayText&gt;&lt;record&gt;&lt;rec-number&gt;34&lt;/rec-number&gt;&lt;foreign-keys&gt;&lt;key app="EN" db-id="vrp9r2ds6xwswberfaqv0d93dwp2aes9ss2p" timestamp="1586855852"&gt;34&lt;/key&gt;&lt;/foreign-keys&gt;&lt;ref-type name="Journal Article"&gt;17&lt;/ref-type&gt;&lt;contributors&gt;&lt;authors&gt;&lt;author&gt;Sedlackova, J.&lt;/author&gt;&lt;author&gt;Vondracek, P.&lt;/author&gt;&lt;author&gt;Hermanova, M.&lt;/author&gt;&lt;author&gt;Zamecnik, J.&lt;/author&gt;&lt;author&gt;Hruba, Z.&lt;/author&gt;&lt;author&gt;Haberlova, J.&lt;/author&gt;&lt;author&gt;Kraus, J.&lt;/author&gt;&lt;author&gt;Marikova, T.&lt;/author&gt;&lt;author&gt;Hedvicakova, P.&lt;/author&gt;&lt;author&gt;Vohanka, S.&lt;/author&gt;&lt;author&gt;Fajkusova, L.&lt;/author&gt;&lt;/authors&gt;&lt;/contributors&gt;&lt;auth-address&gt;Centre of Molecular Biology and Gene Therapy, University Hospital Brno and Masaryk University, Brno, Czech Republic.&lt;/auth-address&gt;&lt;titles&gt;&lt;title&gt;Point mutations in Czech DMD/BMD patients and their phenotypic outcome&lt;/title&gt;&lt;secondary-title&gt;Neuromuscul Disord&lt;/secondary-title&gt;&lt;/titles&gt;&lt;periodical&gt;&lt;full-title&gt;Neuromuscul Disord&lt;/full-title&gt;&lt;/periodical&gt;&lt;pages&gt;749-53&lt;/pages&gt;&lt;volume&gt;19&lt;/volume&gt;&lt;number&gt;11&lt;/number&gt;&lt;edition&gt;2009/09/29&lt;/edition&gt;&lt;keywords&gt;&lt;keyword&gt;Base Sequence&lt;/keyword&gt;&lt;keyword&gt;Czech Republic&lt;/keyword&gt;&lt;keyword&gt;DNA Mutational Analysis/methods&lt;/keyword&gt;&lt;keyword&gt;Dystrophin/*genetics/metabolism&lt;/keyword&gt;&lt;keyword&gt;Exons&lt;/keyword&gt;&lt;keyword&gt;Female&lt;/keyword&gt;&lt;keyword&gt;Humans&lt;/keyword&gt;&lt;keyword&gt;Male&lt;/keyword&gt;&lt;keyword&gt;Molecular Sequence Data&lt;/keyword&gt;&lt;keyword&gt;Muscular Dystrophy, Duchenne/*genetics&lt;/keyword&gt;&lt;keyword&gt;*Phenotype&lt;/keyword&gt;&lt;keyword&gt;*Point Mutation&lt;/keyword&gt;&lt;keyword&gt;RNA, Messenger/metabolism&lt;/keyword&gt;&lt;/keywords&gt;&lt;dates&gt;&lt;year&gt;2009&lt;/year&gt;&lt;pub-dates&gt;&lt;date&gt;Nov&lt;/date&gt;&lt;/pub-dates&gt;&lt;/dates&gt;&lt;isbn&gt;1873-2364 (Electronic)&amp;#xD;0960-8966 (Linking)&lt;/isbn&gt;&lt;accession-num&gt;19783145&lt;/accession-num&gt;&lt;urls&gt;&lt;related-urls&gt;&lt;url&gt;https://www.ncbi.nlm.nih.gov/pubmed/19783145&lt;/url&gt;&lt;/related-urls&gt;&lt;/urls&gt;&lt;electronic-resource-num&gt;10.1016/j.nmd.2009.08.01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7</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286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09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305650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WaWVpdGV6PC9BdXRob3I+PFllYXI+MjAxNzwvWWVhcj48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WaWVpdGV6PC9BdXRob3I+PFllYXI+MjAxNzwvWWVhcj48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292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209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235179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edlackova&lt;/Author&gt;&lt;Year&gt;2009&lt;/Year&gt;&lt;RecNum&gt;34&lt;/RecNum&gt;&lt;DisplayText&gt;[10]&lt;/DisplayText&gt;&lt;record&gt;&lt;rec-number&gt;34&lt;/rec-number&gt;&lt;foreign-keys&gt;&lt;key app="EN" db-id="vrp9r2ds6xwswberfaqv0d93dwp2aes9ss2p" timestamp="1586855852"&gt;34&lt;/key&gt;&lt;/foreign-keys&gt;&lt;ref-type name="Journal Article"&gt;17&lt;/ref-type&gt;&lt;contributors&gt;&lt;authors&gt;&lt;author&gt;Sedlackova, J.&lt;/author&gt;&lt;author&gt;Vondracek, P.&lt;/author&gt;&lt;author&gt;Hermanova, M.&lt;/author&gt;&lt;author&gt;Zamecnik, J.&lt;/author&gt;&lt;author&gt;Hruba, Z.&lt;/author&gt;&lt;author&gt;Haberlova, J.&lt;/author&gt;&lt;author&gt;Kraus, J.&lt;/author&gt;&lt;author&gt;Marikova, T.&lt;/author&gt;&lt;author&gt;Hedvicakova, P.&lt;/author&gt;&lt;author&gt;Vohanka, S.&lt;/author&gt;&lt;author&gt;Fajkusova, L.&lt;/author&gt;&lt;/authors&gt;&lt;/contributors&gt;&lt;auth-address&gt;Centre of Molecular Biology and Gene Therapy, University Hospital Brno and Masaryk University, Brno, Czech Republic.&lt;/auth-address&gt;&lt;titles&gt;&lt;title&gt;Point mutations in Czech DMD/BMD patients and their phenotypic outcome&lt;/title&gt;&lt;secondary-title&gt;Neuromuscul Disord&lt;/secondary-title&gt;&lt;/titles&gt;&lt;periodical&gt;&lt;full-title&gt;Neuromuscul Disord&lt;/full-title&gt;&lt;/periodical&gt;&lt;pages&gt;749-53&lt;/pages&gt;&lt;volume&gt;19&lt;/volume&gt;&lt;number&gt;11&lt;/number&gt;&lt;edition&gt;2009/09/29&lt;/edition&gt;&lt;keywords&gt;&lt;keyword&gt;Base Sequence&lt;/keyword&gt;&lt;keyword&gt;Czech Republic&lt;/keyword&gt;&lt;keyword&gt;DNA Mutational Analysis/methods&lt;/keyword&gt;&lt;keyword&gt;Dystrophin/*genetics/metabolism&lt;/keyword&gt;&lt;keyword&gt;Exons&lt;/keyword&gt;&lt;keyword&gt;Female&lt;/keyword&gt;&lt;keyword&gt;Humans&lt;/keyword&gt;&lt;keyword&gt;Male&lt;/keyword&gt;&lt;keyword&gt;Molecular Sequence Data&lt;/keyword&gt;&lt;keyword&gt;Muscular Dystrophy, Duchenne/*genetics&lt;/keyword&gt;&lt;keyword&gt;*Phenotype&lt;/keyword&gt;&lt;keyword&gt;*Point Mutation&lt;/keyword&gt;&lt;keyword&gt;RNA, Messenger/metabolism&lt;/keyword&gt;&lt;/keywords&gt;&lt;dates&gt;&lt;year&gt;2009&lt;/year&gt;&lt;pub-dates&gt;&lt;date&gt;Nov&lt;/date&gt;&lt;/pub-dates&gt;&lt;/dates&gt;&lt;isbn&gt;1873-2364 (Electronic)&amp;#xD;0960-8966 (Linking)&lt;/isbn&gt;&lt;accession-num&gt;19783145&lt;/accession-num&gt;&lt;urls&gt;&lt;related-urls&gt;&lt;url&gt;https://www.ncbi.nlm.nih.gov/pubmed/19783145&lt;/url&gt;&lt;/related-urls&gt;&lt;/urls&gt;&lt;electronic-resource-num&gt;10.1016/j.nmd.2009.08.01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7</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310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10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235161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317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10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235154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318G&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10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235153C&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aaG9uZzwvQXV0aG9yPjxZZWFyPjIwMTk8L1llYXI+PFJl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aaG9uZzwvQXV0aG9yPjxZZWFyPjIwMTk8L1llYXI+PFJl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9, 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4</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340A&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2114*)</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235131T&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4</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352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118*)</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235119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356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11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235115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364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12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235107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370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12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235101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373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12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235098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382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212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235089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391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13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235080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407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13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235064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408G&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13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235063C&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Bai&lt;/Author&gt;&lt;Year&gt;2016&lt;/Year&gt;&lt;RecNum&gt;87&lt;/RecNum&gt;&lt;DisplayText&gt;[7]&lt;/DisplayText&gt;&lt;record&gt;&lt;rec-number&gt;87&lt;/rec-number&gt;&lt;foreign-keys&gt;&lt;key app="EN" db-id="vrp9r2ds6xwswberfaqv0d93dwp2aes9ss2p" timestamp="1587210934"&gt;87&lt;/key&gt;&lt;/foreign-keys&gt;&lt;ref-type name="Journal Article"&gt;17&lt;/ref-type&gt;&lt;contributors&gt;&lt;authors&gt;&lt;author&gt;Bai, Y.&lt;/author&gt;&lt;author&gt;Li, S.&lt;/author&gt;&lt;author&gt;Zong, Y. N.&lt;/author&gt;&lt;author&gt;Li, X. L.&lt;/author&gt;&lt;author&gt;Zhao, Z. H.&lt;/author&gt;&lt;author&gt;Kong, X. D.&lt;/author&gt;&lt;/authors&gt;&lt;/contributors&gt;&lt;auth-address&gt;Center of Prenatal Diagnosis, First Affiliated Hospital of Zhengzhou University, Zhengzhou 450052, China.&lt;/auth-address&gt;&lt;titles&gt;&lt;title&gt;[Mutation screening of 433 families with Duchenne/Becker muscular dystrophy]&lt;/title&gt;&lt;secondary-title&gt;Zhonghua Yi Xue Za Zhi&lt;/secondary-title&gt;&lt;/titles&gt;&lt;periodical&gt;&lt;full-title&gt;Zhonghua Yi Xue Za Zhi&lt;/full-title&gt;&lt;/periodical&gt;&lt;pages&gt;1261-9&lt;/pages&gt;&lt;volume&gt;96&lt;/volume&gt;&lt;number&gt;16&lt;/number&gt;&lt;edition&gt;2016/04/29&lt;/edition&gt;&lt;keywords&gt;&lt;keyword&gt;Asian Continental Ancestry Group&lt;/keyword&gt;&lt;keyword&gt;*DNA Mutational Analysis&lt;/keyword&gt;&lt;keyword&gt;Dystrophin/*genetics&lt;/keyword&gt;&lt;keyword&gt;Exons&lt;/keyword&gt;&lt;keyword&gt;Female&lt;/keyword&gt;&lt;keyword&gt;Frameshift Mutation&lt;/keyword&gt;&lt;keyword&gt;High-Throughput Nucleotide Sequencing&lt;/keyword&gt;&lt;keyword&gt;Humans&lt;/keyword&gt;&lt;keyword&gt;Multiplex Polymerase Chain Reaction&lt;/keyword&gt;&lt;keyword&gt;Muscular Dystrophy, Duchenne/*genetics&lt;/keyword&gt;&lt;keyword&gt;Mutation, Missense&lt;/keyword&gt;&lt;keyword&gt;Point Mutation&lt;/keyword&gt;&lt;keyword&gt;Polymorphism, Genetic&lt;/keyword&gt;&lt;keyword&gt;Pregnancy&lt;/keyword&gt;&lt;keyword&gt;Sequence Deletion&lt;/keyword&gt;&lt;/keywords&gt;&lt;dates&gt;&lt;year&gt;2016&lt;/year&gt;&lt;pub-dates&gt;&lt;date&gt;Apr 26&lt;/date&gt;&lt;/pub-dates&gt;&lt;/dates&gt;&lt;isbn&gt;0376-2491 (Print)&amp;#xD;0376-2491 (Linking)&lt;/isbn&gt;&lt;accession-num&gt;27122458&lt;/accession-num&gt;&lt;urls&gt;&lt;related-urls&gt;&lt;url&gt;https://www.ncbi.nlm.nih.gov/pubmed/27122458&lt;/url&gt;&lt;/related-urls&gt;&lt;/urls&gt;&lt;electronic-resource-num&gt;10.3760/cma.j.issn.0376-2491.2016.16.008&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4</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423C&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2141*)</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235048G&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Lo&lt;/Author&gt;&lt;Year&gt;2006&lt;/Year&gt;&lt;RecNum&gt;51&lt;/RecNum&gt;&lt;DisplayText&gt;[27]&lt;/DisplayText&gt;&lt;record&gt;&lt;rec-number&gt;51&lt;/rec-number&gt;&lt;foreign-keys&gt;&lt;key app="EN" db-id="vrp9r2ds6xwswberfaqv0d93dwp2aes9ss2p" timestamp="1586856058"&gt;51&lt;/key&gt;&lt;/foreign-keys&gt;&lt;ref-type name="Journal Article"&gt;17&lt;/ref-type&gt;&lt;contributors&gt;&lt;authors&gt;&lt;author&gt;Lo, I. F.&lt;/author&gt;&lt;author&gt;Lai, K. K.&lt;/author&gt;&lt;author&gt;Tong, T. M.&lt;/author&gt;&lt;author&gt;Lam, S. T.&lt;/author&gt;&lt;/authors&gt;&lt;/contributors&gt;&lt;auth-address&gt;Clinical Genetic Service, Department of Health, Hong Kong, China. dr.ivanlo@gmail.com&lt;/auth-address&gt;&lt;titles&gt;&lt;title&gt;A different spectrum of DMD gene mutations in local Chinese patients with Duchenne/Becker muscular dystrophy&lt;/title&gt;&lt;secondary-title&gt;Chin Med J (Engl)&lt;/secondary-title&gt;&lt;/titles&gt;&lt;periodical&gt;&lt;full-title&gt;Chin Med J (Engl)&lt;/full-title&gt;&lt;/periodical&gt;&lt;pages&gt;1079-87&lt;/pages&gt;&lt;volume&gt;119&lt;/volume&gt;&lt;number&gt;13&lt;/number&gt;&lt;edition&gt;2006/07/13&lt;/edition&gt;&lt;keywords&gt;&lt;keyword&gt;Asian Continental Ancestry Group&lt;/keyword&gt;&lt;keyword&gt;Dystrophin/*genetics&lt;/keyword&gt;&lt;keyword&gt;Exons&lt;/keyword&gt;&lt;keyword&gt;Genotype&lt;/keyword&gt;&lt;keyword&gt;Heterozygote&lt;/keyword&gt;&lt;keyword&gt;Humans&lt;/keyword&gt;&lt;keyword&gt;Intellectual Disability/genetics&lt;/keyword&gt;&lt;keyword&gt;Muscular Dystrophy, Duchenne/*genetics&lt;/keyword&gt;&lt;keyword&gt;*Mutation&lt;/keyword&gt;&lt;keyword&gt;Phenotype&lt;/keyword&gt;&lt;keyword&gt;Polymerase Chain Reaction&lt;/keyword&gt;&lt;/keywords&gt;&lt;dates&gt;&lt;year&gt;2006&lt;/year&gt;&lt;pub-dates&gt;&lt;date&gt;Jul 5&lt;/date&gt;&lt;/pub-dates&gt;&lt;/dates&gt;&lt;isbn&gt;0366-6999 (Print)&amp;#xD;0366-6999 (Linking)&lt;/isbn&gt;&lt;accession-num&gt;16834926&lt;/accession-num&gt;&lt;urls&gt;&lt;related-urls&gt;&lt;url&gt;https://www.ncbi.nlm.nih.gov/pubmed/16834926&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423C&gt;G</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214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235048G&gt;C</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Guo&lt;/Author&gt;&lt;Year&gt;2015&lt;/Year&gt;&lt;RecNum&gt;154&lt;/RecNum&gt;&lt;DisplayText&gt;[23]&lt;/DisplayText&gt;&lt;record&gt;&lt;rec-number&gt;154&lt;/rec-number&gt;&lt;foreign-keys&gt;&lt;key app="EN" db-id="vrp9r2ds6xwswberfaqv0d93dwp2aes9ss2p" timestamp="1587226913"&gt;154&lt;/key&gt;&lt;/foreign-keys&gt;&lt;ref-type name="Journal Article"&gt;17&lt;/ref-type&gt;&lt;contributors&gt;&lt;authors&gt;&lt;author&gt;Guo, R.&lt;/author&gt;&lt;author&gt;Zhu, G.&lt;/author&gt;&lt;author&gt;Zhu, H.&lt;/author&gt;&lt;author&gt;Ma, R.&lt;/author&gt;&lt;author&gt;Peng, Y.&lt;/author&gt;&lt;author&gt;Liang, D.&lt;/author&gt;&lt;author&gt;Wu, L.&lt;/author&gt;&lt;/authors&gt;&lt;/contributors&gt;&lt;auth-address&gt;State Key Laboratory of Medical Genetics, Central South University, Changsha, Hunan, China.&amp;#xD;Hunan Jiahui Genetics Hospital, Changsha, Hunan, China.&lt;/auth-address&gt;&lt;titles&gt;&lt;title&gt;DMD mutation spectrum analysis in 613 Chinese patients with dystrophinopathy&lt;/title&gt;&lt;secondary-title&gt;J Hum Genet&lt;/secondary-title&gt;&lt;/titles&gt;&lt;periodical&gt;&lt;full-title&gt;J Hum Genet&lt;/full-title&gt;&lt;/periodical&gt;&lt;pages&gt;435-42&lt;/pages&gt;&lt;volume&gt;60&lt;/volume&gt;&lt;number&gt;8&lt;/number&gt;&lt;edition&gt;2015/05/15&lt;/edition&gt;&lt;keywords&gt;&lt;keyword&gt;Asian Continental Ancestry Group/*genetics&lt;/keyword&gt;&lt;keyword&gt;Child, Preschool&lt;/keyword&gt;&lt;keyword&gt;China/epidemiology&lt;/keyword&gt;&lt;keyword&gt;Cohort Studies&lt;/keyword&gt;&lt;keyword&gt;DNA Mutational Analysis&lt;/keyword&gt;&lt;keyword&gt;Dystrophin/*genetics&lt;/keyword&gt;&lt;keyword&gt;Female&lt;/keyword&gt;&lt;keyword&gt;Genetic Association Studies&lt;/keyword&gt;&lt;keyword&gt;Humans&lt;/keyword&gt;&lt;keyword&gt;Male&lt;/keyword&gt;&lt;keyword&gt;Multiplex Polymerase Chain Reaction&lt;/keyword&gt;&lt;keyword&gt;Muscular Dystrophy, Duchenne/epidemiology/*genetics&lt;/keyword&gt;&lt;/keywords&gt;&lt;dates&gt;&lt;year&gt;2015&lt;/year&gt;&lt;pub-dates&gt;&lt;date&gt;Aug&lt;/date&gt;&lt;/pub-dates&gt;&lt;/dates&gt;&lt;isbn&gt;1435-232X (Electronic)&amp;#xD;1434-5161 (Linking)&lt;/isbn&gt;&lt;accession-num&gt;25972034&lt;/accession-num&gt;&lt;urls&gt;&lt;related-urls&gt;&lt;url&gt;https://www.ncbi.nlm.nih.gov/pubmed/25972034&lt;/url&gt;&lt;/related-urls&gt;&lt;/urls&gt;&lt;electronic-resource-num&gt;10.1038/jhg.2015.4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424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214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235047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428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14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235043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429G&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14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235042C&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ylor&lt;/Author&gt;&lt;Year&gt;2007&lt;/Year&gt;&lt;RecNum&gt;109&lt;/RecNum&gt;&lt;DisplayText&gt;[28]&lt;/DisplayText&gt;&lt;record&gt;&lt;rec-number&gt;109&lt;/rec-number&gt;&lt;foreign-keys&gt;&lt;key app="EN" db-id="vrp9r2ds6xwswberfaqv0d93dwp2aes9ss2p" timestamp="1587223241"&gt;109&lt;/key&gt;&lt;/foreign-keys&gt;&lt;ref-type name="Journal Article"&gt;17&lt;/ref-type&gt;&lt;contributors&gt;&lt;authors&gt;&lt;author&gt;Taylor, P. J.&lt;/author&gt;&lt;author&gt;Maroulis, S.&lt;/author&gt;&lt;author&gt;Mullan, G. L.&lt;/author&gt;&lt;author&gt;Pedersen, R. L.&lt;/author&gt;&lt;author&gt;Baumli, A.&lt;/author&gt;&lt;author&gt;Elakis, G.&lt;/author&gt;&lt;author&gt;Piras, S.&lt;/author&gt;&lt;author&gt;Walsh, C.&lt;/author&gt;&lt;author&gt;Prosper-Gutierrez, B.&lt;/author&gt;&lt;author&gt;De La Puente-Alonso, F.&lt;/author&gt;&lt;author&gt;Bell, C. G.&lt;/author&gt;&lt;author&gt;Mowat, D. R.&lt;/author&gt;&lt;author&gt;Johnston, H. M.&lt;/author&gt;&lt;author&gt;Buckley, M. F.&lt;/author&gt;&lt;/authors&gt;&lt;/contributors&gt;&lt;auth-address&gt;Molecular and Cytogenetics Unit, Department of Haematology and Genetics, South Eastern Area Laboratory Services, Prince of Wales Hospital, Randwick, Sydney, Australia.&lt;/auth-address&gt;&lt;titles&gt;&lt;title&gt;Measurement of the clinical utility of a combined mutation detection protocol in carriers of Duchenne and Becker muscular dystrophy&lt;/title&gt;&lt;secondary-title&gt;J Med Genet&lt;/secondary-title&gt;&lt;/titles&gt;&lt;periodical&gt;&lt;full-title&gt;J Med Genet&lt;/full-title&gt;&lt;/periodical&gt;&lt;pages&gt;368-72&lt;/pages&gt;&lt;volume&gt;44&lt;/volume&gt;&lt;number&gt;6&lt;/number&gt;&lt;edition&gt;2007/01/30&lt;/edition&gt;&lt;keywords&gt;&lt;keyword&gt;Female&lt;/keyword&gt;&lt;keyword&gt;*Genetic Carrier Screening&lt;/keyword&gt;&lt;keyword&gt;*Heterozygote&lt;/keyword&gt;&lt;keyword&gt;Humans&lt;/keyword&gt;&lt;keyword&gt;Male&lt;/keyword&gt;&lt;keyword&gt;Mothers&lt;/keyword&gt;&lt;keyword&gt;Muscular Dystrophy, Duchenne/diagnosis/*genetics&lt;/keyword&gt;&lt;keyword&gt;Mutation/*genetics&lt;/keyword&gt;&lt;/keywords&gt;&lt;dates&gt;&lt;year&gt;2007&lt;/year&gt;&lt;pub-dates&gt;&lt;date&gt;Jun&lt;/date&gt;&lt;/pub-dates&gt;&lt;/dates&gt;&lt;isbn&gt;1468-6244 (Electronic)&amp;#xD;0022-2593 (Linking)&lt;/isbn&gt;&lt;accession-num&gt;17259292&lt;/accession-num&gt;&lt;urls&gt;&lt;related-urls&gt;&lt;url&gt;https://www.ncbi.nlm.nih.gov/pubmed/17259292&lt;/url&gt;&lt;/related-urls&gt;&lt;/urls&gt;&lt;custom2&gt;PMC2740880&lt;/custom2&gt;&lt;electronic-resource-num&gt;10.1136/jmg.2006.04746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432T&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214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235039A&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436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214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2235035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Dolinsky&lt;/Author&gt;&lt;Year&gt;2002&lt;/Year&gt;&lt;RecNum&gt;139&lt;/RecNum&gt;&lt;DisplayText&gt;[12]&lt;/DisplayText&gt;&lt;record&gt;&lt;rec-number&gt;139&lt;/rec-number&gt;&lt;foreign-keys&gt;&lt;key app="EN" db-id="vrp9r2ds6xwswberfaqv0d93dwp2aes9ss2p" timestamp="1587226689"&gt;139&lt;/key&gt;&lt;/foreign-keys&gt;&lt;ref-type name="Journal Article"&gt;17&lt;/ref-type&gt;&lt;contributors&gt;&lt;authors&gt;&lt;author&gt;Dolinsky, L. C.&lt;/author&gt;&lt;author&gt;de Moura-Neto, R. S.&lt;/author&gt;&lt;author&gt;Falcao-Conceicao, D. N.&lt;/author&gt;&lt;/authors&gt;&lt;/contributors&gt;&lt;auth-address&gt;Departamento de Genetica, Instituto de Biologia, Universidade Federal do Rio de Janeiro, RJ, Rio de Janeiro, Brazil. dolinsky@biologia.ufrj.br&lt;/auth-address&gt;&lt;titles&gt;&lt;title&gt;DGGE analysis as a tool to identify point mutations, de novo mutations and carriers of the dystrophin gene&lt;/title&gt;&lt;secondary-title&gt;Neuromuscul Disord&lt;/secondary-title&gt;&lt;/titles&gt;&lt;periodical&gt;&lt;full-title&gt;Neuromuscul Disord&lt;/full-title&gt;&lt;/periodical&gt;&lt;pages&gt;845-8&lt;/pages&gt;&lt;volume&gt;12&lt;/volume&gt;&lt;number&gt;9&lt;/number&gt;&lt;edition&gt;2002/10/26&lt;/edition&gt;&lt;keywords&gt;&lt;keyword&gt;Brazil/epidemiology&lt;/keyword&gt;&lt;keyword&gt;DNA Mutational Analysis&lt;/keyword&gt;&lt;keyword&gt;Dystrophin/*genetics&lt;/keyword&gt;&lt;keyword&gt;Electrophoresis, Polyacrylamide Gel&lt;/keyword&gt;&lt;keyword&gt;Exons&lt;/keyword&gt;&lt;keyword&gt;Female&lt;/keyword&gt;&lt;keyword&gt;Genetic Carrier Screening&lt;/keyword&gt;&lt;keyword&gt;Humans&lt;/keyword&gt;&lt;keyword&gt;Male&lt;/keyword&gt;&lt;keyword&gt;Muscular Dystrophy, Duchenne/*genetics&lt;/keyword&gt;&lt;keyword&gt;Nucleic Acid Denaturation&lt;/keyword&gt;&lt;keyword&gt;Pedigree&lt;/keyword&gt;&lt;keyword&gt;*Point Mutation&lt;/keyword&gt;&lt;keyword&gt;Polymerase Chain Reaction/methods&lt;/keyword&gt;&lt;keyword&gt;Polymorphism, Genetic&lt;/keyword&gt;&lt;/keywords&gt;&lt;dates&gt;&lt;year&gt;2002&lt;/year&gt;&lt;pub-dates&gt;&lt;date&gt;Nov&lt;/date&gt;&lt;/pub-dates&gt;&lt;/dates&gt;&lt;isbn&gt;0960-8966 (Print)&amp;#xD;0960-8966 (Linking)&lt;/isbn&gt;&lt;accession-num&gt;12398835&lt;/accession-num&gt;&lt;urls&gt;&lt;related-urls&gt;&lt;url&gt;https://www.ncbi.nlm.nih.gov/pubmed/12398835&lt;/url&gt;&lt;/related-urls&gt;&lt;/urls&gt;&lt;electronic-resource-num&gt;10.1016/s0960-8966(02)00069-x&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439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14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86631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Marquis-Nicholson&lt;/Author&gt;&lt;Year&gt;2013&lt;/Year&gt;&lt;RecNum&gt;144&lt;/RecNum&gt;&lt;DisplayText&gt;[81]&lt;/DisplayText&gt;&lt;record&gt;&lt;rec-number&gt;144&lt;/rec-number&gt;&lt;foreign-keys&gt;&lt;key app="EN" db-id="vrp9r2ds6xwswberfaqv0d93dwp2aes9ss2p" timestamp="1587226689"&gt;144&lt;/key&gt;&lt;/foreign-keys&gt;&lt;ref-type name="Journal Article"&gt;17&lt;/ref-type&gt;&lt;contributors&gt;&lt;authors&gt;&lt;author&gt;Marquis-Nicholson, R.&lt;/author&gt;&lt;author&gt;Lai, D.&lt;/author&gt;&lt;author&gt;Lan, C. C.&lt;/author&gt;&lt;author&gt;Love, J. M.&lt;/author&gt;&lt;author&gt;Love, D. R.&lt;/author&gt;&lt;/authors&gt;&lt;/contributors&gt;&lt;auth-address&gt;Diagnostic Genetics, LabPLUS, Auckland City Hospital, P.O. Box 110031, Auckland 1148, New Zealand.&lt;/auth-address&gt;&lt;titles&gt;&lt;title&gt;A Streamlined Protocol for Molecular Testing of the DMD Gene within a Diagnostic Laboratory: A Combination of Array Comparative Genomic Hybridization and Bidirectional Sequence Analysis&lt;/title&gt;&lt;secondary-title&gt;ISRN Neurol&lt;/secondary-title&gt;&lt;/titles&gt;&lt;periodical&gt;&lt;full-title&gt;ISRN Neurol&lt;/full-title&gt;&lt;/periodical&gt;&lt;pages&gt;908317&lt;/pages&gt;&lt;volume&gt;2013&lt;/volume&gt;&lt;edition&gt;2013/03/12&lt;/edition&gt;&lt;dates&gt;&lt;year&gt;2013&lt;/year&gt;&lt;/dates&gt;&lt;isbn&gt;2090-5505 (Print)&amp;#xD;2090-5505 (Linking)&lt;/isbn&gt;&lt;accession-num&gt;23476807&lt;/accession-num&gt;&lt;urls&gt;&lt;related-urls&gt;&lt;url&gt;https://www.ncbi.nlm.nih.gov/pubmed/23476807&lt;/url&gt;&lt;/related-urls&gt;&lt;/urls&gt;&lt;custom2&gt;PMC3583148&lt;/custom2&gt;&lt;electronic-resource-num&gt;10.1155/2013/908317&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8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445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14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86625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460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15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86610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Dolinsky&lt;/Author&gt;&lt;Year&gt;2002&lt;/Year&gt;&lt;RecNum&gt;139&lt;/RecNum&gt;&lt;DisplayText&gt;[12]&lt;/DisplayText&gt;&lt;record&gt;&lt;rec-number&gt;139&lt;/rec-number&gt;&lt;foreign-keys&gt;&lt;key app="EN" db-id="vrp9r2ds6xwswberfaqv0d93dwp2aes9ss2p" timestamp="1587226689"&gt;139&lt;/key&gt;&lt;/foreign-keys&gt;&lt;ref-type name="Journal Article"&gt;17&lt;/ref-type&gt;&lt;contributors&gt;&lt;authors&gt;&lt;author&gt;Dolinsky, L. C.&lt;/author&gt;&lt;author&gt;de Moura-Neto, R. S.&lt;/author&gt;&lt;author&gt;Falcao-Conceicao, D. N.&lt;/author&gt;&lt;/authors&gt;&lt;/contributors&gt;&lt;auth-address&gt;Departamento de Genetica, Instituto de Biologia, Universidade Federal do Rio de Janeiro, RJ, Rio de Janeiro, Brazil. dolinsky@biologia.ufrj.br&lt;/auth-address&gt;&lt;titles&gt;&lt;title&gt;DGGE analysis as a tool to identify point mutations, de novo mutations and carriers of the dystrophin gene&lt;/title&gt;&lt;secondary-title&gt;Neuromuscul Disord&lt;/secondary-title&gt;&lt;/titles&gt;&lt;periodical&gt;&lt;full-title&gt;Neuromuscul Disord&lt;/full-title&gt;&lt;/periodical&gt;&lt;pages&gt;845-8&lt;/pages&gt;&lt;volume&gt;12&lt;/volume&gt;&lt;number&gt;9&lt;/number&gt;&lt;edition&gt;2002/10/26&lt;/edition&gt;&lt;keywords&gt;&lt;keyword&gt;Brazil/epidemiology&lt;/keyword&gt;&lt;keyword&gt;DNA Mutational Analysis&lt;/keyword&gt;&lt;keyword&gt;Dystrophin/*genetics&lt;/keyword&gt;&lt;keyword&gt;Electrophoresis, Polyacrylamide Gel&lt;/keyword&gt;&lt;keyword&gt;Exons&lt;/keyword&gt;&lt;keyword&gt;Female&lt;/keyword&gt;&lt;keyword&gt;Genetic Carrier Screening&lt;/keyword&gt;&lt;keyword&gt;Humans&lt;/keyword&gt;&lt;keyword&gt;Male&lt;/keyword&gt;&lt;keyword&gt;Muscular Dystrophy, Duchenne/*genetics&lt;/keyword&gt;&lt;keyword&gt;Nucleic Acid Denaturation&lt;/keyword&gt;&lt;keyword&gt;Pedigree&lt;/keyword&gt;&lt;keyword&gt;*Point Mutation&lt;/keyword&gt;&lt;keyword&gt;Polymerase Chain Reaction/methods&lt;/keyword&gt;&lt;keyword&gt;Polymorphism, Genetic&lt;/keyword&gt;&lt;/keywords&gt;&lt;dates&gt;&lt;year&gt;2002&lt;/year&gt;&lt;pub-dates&gt;&lt;date&gt;Nov&lt;/date&gt;&lt;/pub-dates&gt;&lt;/dates&gt;&lt;isbn&gt;0960-8966 (Print)&amp;#xD;0960-8966 (Linking)&lt;/isbn&gt;&lt;accession-num&gt;12398835&lt;/accession-num&gt;&lt;urls&gt;&lt;related-urls&gt;&lt;url&gt;https://www.ncbi.nlm.nih.gov/pubmed/12398835&lt;/url&gt;&lt;/related-urls&gt;&lt;/urls&gt;&lt;electronic-resource-num&gt;10.1016/s0960-8966(02)00069-x&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499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16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86571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502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16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86568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544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18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86526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QcmlvcjwvQXV0aG9yPjxZZWFyPjE5OTU8L1llYXI+PFJl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QcmlvcjwvQXV0aG9yPjxZZWFyPjE5OTU8L1llYXI+PFJl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19, 5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550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218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86520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XZWk8L0F1dGhvcj48WWVhcj4yMDE0PC9ZZWFyPjxSZWNO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==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XZWk8L0F1dGhvcj48WWVhcj4yMDE0PC9ZZWFyPjxSZWNO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==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44, 5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576G&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19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86494C&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cGl0YWxpPC9BdXRob3I+PFllYXI+MjAwOTwvWWVhcj48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cGl0YWxpPC9BdXRob3I+PFllYXI+MjAwOTwvWWVhcj48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577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19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86493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592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19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86478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lastRenderedPageBreak/>
              <w:t>45</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607A&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2203*)</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86463T&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Guo&lt;/Author&gt;&lt;Year&gt;2015&lt;/Year&gt;&lt;RecNum&gt;154&lt;/RecNum&gt;&lt;DisplayText&gt;[23]&lt;/DisplayText&gt;&lt;record&gt;&lt;rec-number&gt;154&lt;/rec-number&gt;&lt;foreign-keys&gt;&lt;key app="EN" db-id="vrp9r2ds6xwswberfaqv0d93dwp2aes9ss2p" timestamp="1587226913"&gt;154&lt;/key&gt;&lt;/foreign-keys&gt;&lt;ref-type name="Journal Article"&gt;17&lt;/ref-type&gt;&lt;contributors&gt;&lt;authors&gt;&lt;author&gt;Guo, R.&lt;/author&gt;&lt;author&gt;Zhu, G.&lt;/author&gt;&lt;author&gt;Zhu, H.&lt;/author&gt;&lt;author&gt;Ma, R.&lt;/author&gt;&lt;author&gt;Peng, Y.&lt;/author&gt;&lt;author&gt;Liang, D.&lt;/author&gt;&lt;author&gt;Wu, L.&lt;/author&gt;&lt;/authors&gt;&lt;/contributors&gt;&lt;auth-address&gt;State Key Laboratory of Medical Genetics, Central South University, Changsha, Hunan, China.&amp;#xD;Hunan Jiahui Genetics Hospital, Changsha, Hunan, China.&lt;/auth-address&gt;&lt;titles&gt;&lt;title&gt;DMD mutation spectrum analysis in 613 Chinese patients with dystrophinopathy&lt;/title&gt;&lt;secondary-title&gt;J Hum Genet&lt;/secondary-title&gt;&lt;/titles&gt;&lt;periodical&gt;&lt;full-title&gt;J Hum Genet&lt;/full-title&gt;&lt;/periodical&gt;&lt;pages&gt;435-42&lt;/pages&gt;&lt;volume&gt;60&lt;/volume&gt;&lt;number&gt;8&lt;/number&gt;&lt;edition&gt;2015/05/15&lt;/edition&gt;&lt;keywords&gt;&lt;keyword&gt;Asian Continental Ancestry Group/*genetics&lt;/keyword&gt;&lt;keyword&gt;Child, Preschool&lt;/keyword&gt;&lt;keyword&gt;China/epidemiology&lt;/keyword&gt;&lt;keyword&gt;Cohort Studies&lt;/keyword&gt;&lt;keyword&gt;DNA Mutational Analysis&lt;/keyword&gt;&lt;keyword&gt;Dystrophin/*genetics&lt;/keyword&gt;&lt;keyword&gt;Female&lt;/keyword&gt;&lt;keyword&gt;Genetic Association Studies&lt;/keyword&gt;&lt;keyword&gt;Humans&lt;/keyword&gt;&lt;keyword&gt;Male&lt;/keyword&gt;&lt;keyword&gt;Multiplex Polymerase Chain Reaction&lt;/keyword&gt;&lt;keyword&gt;Muscular Dystrophy, Duchenne/epidemiology/*genetics&lt;/keyword&gt;&lt;/keywords&gt;&lt;dates&gt;&lt;year&gt;2015&lt;/year&gt;&lt;pub-dates&gt;&lt;date&gt;Aug&lt;/date&gt;&lt;/pub-dates&gt;&lt;/dates&gt;&lt;isbn&gt;1435-232X (Electronic)&amp;#xD;1434-5161 (Linking)&lt;/isbn&gt;&lt;accession-num&gt;25972034&lt;/accession-num&gt;&lt;urls&gt;&lt;related-urls&gt;&lt;url&gt;https://www.ncbi.nlm.nih.gov/pubmed/25972034&lt;/url&gt;&lt;/related-urls&gt;&lt;/urls&gt;&lt;electronic-resource-num&gt;10.1038/jhg.2015.4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641C&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221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50318G&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649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21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50310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659T&gt;G</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222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50300A&gt;C</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674T&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222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50285A&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cGl0YWxpPC9BdXRob3I+PFllYXI+MjAwOTwvWWVhcj48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cGl0YWxpPC9BdXRob3I+PFllYXI+MjAwOTwvWWVhcj48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sz w:val="18"/>
                <w:szCs w:val="18"/>
                <w:lang w:val="it-IT" w:eastAsia="it-IT"/>
              </w:rPr>
              <w:t>4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sz w:val="18"/>
                <w:szCs w:val="18"/>
                <w:lang w:val="it-IT" w:eastAsia="it-IT"/>
              </w:rPr>
              <w:t>c.6674T&gt;G</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sz w:val="18"/>
                <w:szCs w:val="18"/>
                <w:lang w:val="it-IT" w:eastAsia="it-IT"/>
              </w:rPr>
              <w:t>p.(Leu222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sz w:val="18"/>
                <w:szCs w:val="18"/>
                <w:lang w:val="it-IT" w:eastAsia="it-IT"/>
              </w:rPr>
              <w:t>g.31950285A&gt;C</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sz w:val="18"/>
                <w:szCs w:val="18"/>
                <w:lang w:val="it-IT" w:eastAsia="it-IT"/>
              </w:rPr>
              <w:fldChar w:fldCharType="begin"/>
            </w:r>
            <w:r w:rsidRPr="00C05C1E">
              <w:rPr>
                <w:rFonts w:ascii="Times New Roman" w:eastAsia="Times New Roman" w:hAnsi="Times New Roman" w:cs="Times New Roman"/>
                <w:sz w:val="18"/>
                <w:szCs w:val="18"/>
                <w:lang w:val="it-IT" w:eastAsia="it-IT"/>
              </w:rPr>
              <w:instrText xml:space="preserve"> ADDIN EN.CITE &lt;EndNote&gt;&lt;Cite&gt;&lt;Author&gt;Taylor&lt;/Author&gt;&lt;Year&gt;2007&lt;/Year&gt;&lt;RecNum&gt;109&lt;/RecNum&gt;&lt;DisplayText&gt;[28]&lt;/DisplayText&gt;&lt;record&gt;&lt;rec-number&gt;109&lt;/rec-number&gt;&lt;foreign-keys&gt;&lt;key app="EN" db-id="vrp9r2ds6xwswberfaqv0d93dwp2aes9ss2p" timestamp="1587223241"&gt;109&lt;/key&gt;&lt;/foreign-keys&gt;&lt;ref-type name="Journal Article"&gt;17&lt;/ref-type&gt;&lt;contributors&gt;&lt;authors&gt;&lt;author&gt;Taylor, P. J.&lt;/author&gt;&lt;author&gt;Maroulis, S.&lt;/author&gt;&lt;author&gt;Mullan, G. L.&lt;/author&gt;&lt;author&gt;Pedersen, R. L.&lt;/author&gt;&lt;author&gt;Baumli, A.&lt;/author&gt;&lt;author&gt;Elakis, G.&lt;/author&gt;&lt;author&gt;Piras, S.&lt;/author&gt;&lt;author&gt;Walsh, C.&lt;/author&gt;&lt;author&gt;Prosper-Gutierrez, B.&lt;/author&gt;&lt;author&gt;De La Puente-Alonso, F.&lt;/author&gt;&lt;author&gt;Bell, C. G.&lt;/author&gt;&lt;author&gt;Mowat, D. R.&lt;/author&gt;&lt;author&gt;Johnston, H. M.&lt;/author&gt;&lt;author&gt;Buckley, M. F.&lt;/author&gt;&lt;/authors&gt;&lt;/contributors&gt;&lt;auth-address&gt;Molecular and Cytogenetics Unit, Department of Haematology and Genetics, South Eastern Area Laboratory Services, Prince of Wales Hospital, Randwick, Sydney, Australia.&lt;/auth-address&gt;&lt;titles&gt;&lt;title&gt;Measurement of the clinical utility of a combined mutation detection protocol in carriers of Duchenne and Becker muscular dystrophy&lt;/title&gt;&lt;secondary-title&gt;J Med Genet&lt;/secondary-title&gt;&lt;/titles&gt;&lt;periodical&gt;&lt;full-title&gt;J Med Genet&lt;/full-title&gt;&lt;/periodical&gt;&lt;pages&gt;368-72&lt;/pages&gt;&lt;volume&gt;44&lt;/volume&gt;&lt;number&gt;6&lt;/number&gt;&lt;edition&gt;2007/01/30&lt;/edition&gt;&lt;keywords&gt;&lt;keyword&gt;Female&lt;/keyword&gt;&lt;keyword&gt;*Genetic Carrier Screening&lt;/keyword&gt;&lt;keyword&gt;*Heterozygote&lt;/keyword&gt;&lt;keyword&gt;Humans&lt;/keyword&gt;&lt;keyword&gt;Male&lt;/keyword&gt;&lt;keyword&gt;Mothers&lt;/keyword&gt;&lt;keyword&gt;Muscular Dystrophy, Duchenne/diagnosis/*genetics&lt;/keyword&gt;&lt;keyword&gt;Mutation/*genetics&lt;/keyword&gt;&lt;/keywords&gt;&lt;dates&gt;&lt;year&gt;2007&lt;/year&gt;&lt;pub-dates&gt;&lt;date&gt;Jun&lt;/date&gt;&lt;/pub-dates&gt;&lt;/dates&gt;&lt;isbn&gt;1468-6244 (Electronic)&amp;#xD;0022-2593 (Linking)&lt;/isbn&gt;&lt;accession-num&gt;17259292&lt;/accession-num&gt;&lt;urls&gt;&lt;related-urls&gt;&lt;url&gt;https://www.ncbi.nlm.nih.gov/pubmed/17259292&lt;/url&gt;&lt;/related-urls&gt;&lt;/urls&gt;&lt;custom2&gt;PMC2740880&lt;/custom2&gt;&lt;electronic-resource-num&gt;10.1136/jmg.2006.047464&lt;/electronic-resource-num&gt;&lt;/record&gt;&lt;/Cite&gt;&lt;/EndNote&gt;</w:instrText>
            </w:r>
            <w:r w:rsidRPr="00C05C1E">
              <w:rPr>
                <w:rFonts w:ascii="Times New Roman" w:eastAsia="Times New Roman" w:hAnsi="Times New Roman" w:cs="Times New Roman"/>
                <w:sz w:val="18"/>
                <w:szCs w:val="18"/>
                <w:lang w:val="it-IT" w:eastAsia="it-IT"/>
              </w:rPr>
              <w:fldChar w:fldCharType="separate"/>
            </w:r>
            <w:r w:rsidRPr="00C05C1E">
              <w:rPr>
                <w:rFonts w:ascii="Times New Roman" w:eastAsia="Times New Roman" w:hAnsi="Times New Roman" w:cs="Times New Roman"/>
                <w:noProof/>
                <w:sz w:val="18"/>
                <w:szCs w:val="18"/>
                <w:lang w:val="it-IT" w:eastAsia="it-IT"/>
              </w:rPr>
              <w:t>[28]</w:t>
            </w:r>
            <w:r w:rsidRPr="00C05C1E">
              <w:rPr>
                <w:rFonts w:ascii="Times New Roman" w:eastAsia="Times New Roman" w:hAnsi="Times New Roman" w:cs="Times New Roman"/>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sz w:val="18"/>
                <w:szCs w:val="18"/>
                <w:lang w:val="it-IT" w:eastAsia="it-IT"/>
              </w:rPr>
            </w:pPr>
            <w:r w:rsidRPr="00C05C1E">
              <w:rPr>
                <w:rFonts w:ascii="Times New Roman" w:eastAsia="Times New Roman" w:hAnsi="Times New Roman" w:cs="Times New Roman"/>
                <w:color w:val="000000"/>
                <w:sz w:val="18"/>
                <w:szCs w:val="18"/>
                <w:lang w:val="it-IT" w:eastAsia="it-IT"/>
              </w:rPr>
              <w:t>4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sz w:val="18"/>
                <w:szCs w:val="18"/>
                <w:lang w:val="it-IT" w:eastAsia="it-IT"/>
              </w:rPr>
            </w:pPr>
            <w:r w:rsidRPr="00C05C1E">
              <w:rPr>
                <w:rFonts w:ascii="Times New Roman" w:eastAsia="Times New Roman" w:hAnsi="Times New Roman" w:cs="Times New Roman"/>
                <w:color w:val="000000"/>
                <w:sz w:val="18"/>
                <w:szCs w:val="18"/>
                <w:lang w:val="it-IT" w:eastAsia="it-IT"/>
              </w:rPr>
              <w:t>c.6677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sz w:val="18"/>
                <w:szCs w:val="18"/>
                <w:lang w:val="it-IT" w:eastAsia="it-IT"/>
              </w:rPr>
            </w:pPr>
            <w:r w:rsidRPr="00C05C1E">
              <w:rPr>
                <w:rFonts w:ascii="Times New Roman" w:eastAsia="Times New Roman" w:hAnsi="Times New Roman" w:cs="Times New Roman"/>
                <w:color w:val="000000"/>
                <w:sz w:val="18"/>
                <w:szCs w:val="18"/>
                <w:lang w:val="it-IT" w:eastAsia="it-IT"/>
              </w:rPr>
              <w:t>p.(Trp222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sz w:val="18"/>
                <w:szCs w:val="18"/>
                <w:lang w:val="it-IT" w:eastAsia="it-IT"/>
              </w:rPr>
            </w:pPr>
            <w:r w:rsidRPr="00C05C1E">
              <w:rPr>
                <w:rFonts w:ascii="Times New Roman" w:eastAsia="Times New Roman" w:hAnsi="Times New Roman" w:cs="Times New Roman"/>
                <w:color w:val="000000"/>
                <w:sz w:val="18"/>
                <w:szCs w:val="18"/>
                <w:lang w:val="it-IT" w:eastAsia="it-IT"/>
              </w:rPr>
              <w:t>g.31950282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678G&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22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50281C&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orella&lt;/Author&gt;&lt;Year&gt;2010&lt;/Year&gt;&lt;RecNum&gt;69&lt;/RecNum&gt;&lt;DisplayText&gt;[52]&lt;/DisplayText&gt;&lt;record&gt;&lt;rec-number&gt;69&lt;/rec-number&gt;&lt;foreign-keys&gt;&lt;key app="EN" db-id="vrp9r2ds6xwswberfaqv0d93dwp2aes9ss2p" timestamp="1586858745"&gt;69&lt;/key&gt;&lt;/foreign-keys&gt;&lt;ref-type name="Journal Article"&gt;17&lt;/ref-type&gt;&lt;contributors&gt;&lt;authors&gt;&lt;author&gt;Torella, A.&lt;/author&gt;&lt;author&gt;Trimarco, A.&lt;/author&gt;&lt;author&gt;Blanco Fdel, V.&lt;/author&gt;&lt;author&gt;Cuomo, A.&lt;/author&gt;&lt;author&gt;Aurino, S.&lt;/author&gt;&lt;author&gt;Piluso, G.&lt;/author&gt;&lt;author&gt;Minetti, C.&lt;/author&gt;&lt;author&gt;Politano, L.&lt;/author&gt;&lt;author&gt;Nigro, V.&lt;/author&gt;&lt;/authors&gt;&lt;/contributors&gt;&lt;auth-address&gt;Dipartimento di Patologia Generale, Seconda Universita degli Studi di Napoli, S. Andrea delle Dame, via L. De Crecchio 7, 80138 Napoli, Italy.&lt;/auth-address&gt;&lt;titles&gt;&lt;title&gt;One hundred twenty-one dystrophin point mutations detected from stored DNA samples by combinatorial denaturing high-performance liquid chromatography&lt;/title&gt;&lt;secondary-title&gt;J Mol Diagn&lt;/secondary-title&gt;&lt;/titles&gt;&lt;periodical&gt;&lt;full-title&gt;J Mol Diagn&lt;/full-title&gt;&lt;/periodical&gt;&lt;pages&gt;65-73&lt;/pages&gt;&lt;volume&gt;12&lt;/volume&gt;&lt;number&gt;1&lt;/number&gt;&lt;edition&gt;2009/12/05&lt;/edition&gt;&lt;keywords&gt;&lt;keyword&gt;Chromatography, High Pressure Liquid/economics/methods&lt;/keyword&gt;&lt;keyword&gt;DNA/*analysis/genetics&lt;/keyword&gt;&lt;keyword&gt;DNA Mutational Analysis/economics/*methods&lt;/keyword&gt;&lt;keyword&gt;Dystrophin/*genetics&lt;/keyword&gt;&lt;keyword&gt;Genetic Testing/economics/methods&lt;/keyword&gt;&lt;keyword&gt;Humans&lt;/keyword&gt;&lt;keyword&gt;Male&lt;/keyword&gt;&lt;keyword&gt;Muscular Dystrophy, Duchenne/*diagnosis/*genetics&lt;/keyword&gt;&lt;keyword&gt;*Point Mutation&lt;/keyword&gt;&lt;/keywords&gt;&lt;dates&gt;&lt;year&gt;2010&lt;/year&gt;&lt;pub-dates&gt;&lt;date&gt;Jan&lt;/date&gt;&lt;/pub-dates&gt;&lt;/dates&gt;&lt;isbn&gt;1943-7811 (Electronic)&amp;#xD;1525-1578 (Linking)&lt;/isbn&gt;&lt;accession-num&gt;19959795&lt;/accession-num&gt;&lt;urls&gt;&lt;related-urls&gt;&lt;url&gt;https://www.ncbi.nlm.nih.gov/pubmed/19959795&lt;/url&gt;&lt;/related-urls&gt;&lt;/urls&gt;&lt;custom2&gt;PMC2797720&lt;/custom2&gt;&lt;electronic-resource-num&gt;10.2353/jmoldx.2010.09007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721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y224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50238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6</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730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244*)</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50229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Hofstra&lt;/Author&gt;&lt;Year&gt;2004&lt;/Year&gt;&lt;RecNum&gt;59&lt;/RecNum&gt;&lt;DisplayText&gt;[15]&lt;/DisplayText&gt;&lt;record&gt;&lt;rec-number&gt;59&lt;/rec-number&gt;&lt;foreign-keys&gt;&lt;key app="EN" db-id="vrp9r2ds6xwswberfaqv0d93dwp2aes9ss2p" timestamp="1586856604"&gt;59&lt;/key&gt;&lt;/foreign-keys&gt;&lt;ref-type name="Journal Article"&gt;17&lt;/ref-type&gt;&lt;contributors&gt;&lt;authors&gt;&lt;author&gt;Hofstra, R. M.&lt;/author&gt;&lt;author&gt;Mulder, I. M.&lt;/author&gt;&lt;author&gt;Vossen, R.&lt;/author&gt;&lt;author&gt;de Koning-Gans, P. A.&lt;/author&gt;&lt;author&gt;Kraak, M.&lt;/author&gt;&lt;author&gt;Ginjaar, I. B.&lt;/author&gt;&lt;author&gt;van der Hout, A. H.&lt;/author&gt;&lt;author&gt;Bakker, E.&lt;/author&gt;&lt;author&gt;Buys, C. H.&lt;/author&gt;&lt;author&gt;van Ommen, G. J.&lt;/author&gt;&lt;author&gt;van Essen, A. J.&lt;/author&gt;&lt;author&gt;den Dunnen, J. T.&lt;/author&gt;&lt;/authors&gt;&lt;/contributors&gt;&lt;auth-address&gt;Department of Medical Genetics, University of Groningen, Groningen, The Netherlands. r.m.w.hofstra@medgen.azg.nl&lt;/auth-address&gt;&lt;titles&gt;&lt;title&gt;DGGE-based whole-gene mutation scanning of the dystrophin gene in Duchenne and Becker muscular dystrophy patients&lt;/title&gt;&lt;secondary-title&gt;Hum Mutat&lt;/secondary-title&gt;&lt;/titles&gt;&lt;periodical&gt;&lt;full-title&gt;Hum Mutat&lt;/full-title&gt;&lt;/periodical&gt;&lt;pages&gt;57-66&lt;/pages&gt;&lt;volume&gt;23&lt;/volume&gt;&lt;number&gt;1&lt;/number&gt;&lt;edition&gt;2003/12/26&lt;/edition&gt;&lt;keywords&gt;&lt;keyword&gt;DNA Mutational Analysis/*methods&lt;/keyword&gt;&lt;keyword&gt;Dystrophin/*genetics&lt;/keyword&gt;&lt;keyword&gt;Electrophoresis, Polyacrylamide Gel&lt;/keyword&gt;&lt;keyword&gt;Heterozygote&lt;/keyword&gt;&lt;keyword&gt;Humans&lt;/keyword&gt;&lt;keyword&gt;Muscular Dystrophy, Duchenne/diagnosis/*genetics&lt;/keyword&gt;&lt;keyword&gt;Point Mutation&lt;/keyword&gt;&lt;keyword&gt;Polymerase Chain Reaction&lt;/keyword&gt;&lt;keyword&gt;Polymorphism, Genetic&lt;/keyword&gt;&lt;keyword&gt;Reproducibility of Results&lt;/keyword&gt;&lt;/keywords&gt;&lt;dates&gt;&lt;year&gt;2004&lt;/year&gt;&lt;pub-dates&gt;&lt;date&gt;Jan&lt;/date&gt;&lt;/pub-dates&gt;&lt;/dates&gt;&lt;isbn&gt;1098-1004 (Electronic)&amp;#xD;1059-7794 (Linking)&lt;/isbn&gt;&lt;accession-num&gt;14695533&lt;/accession-num&gt;&lt;urls&gt;&lt;related-urls&gt;&lt;url&gt;https://www.ncbi.nlm.nih.gov/pubmed/14695533&lt;/url&gt;&lt;/related-urls&gt;&lt;/urls&gt;&lt;electronic-resource-num&gt;10.1002/humu.1028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733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24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50226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742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24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50217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754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25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50205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Guo&lt;/Author&gt;&lt;Year&gt;2015&lt;/Year&gt;&lt;RecNum&gt;154&lt;/RecNum&gt;&lt;DisplayText&gt;[23]&lt;/DisplayText&gt;&lt;record&gt;&lt;rec-number&gt;154&lt;/rec-number&gt;&lt;foreign-keys&gt;&lt;key app="EN" db-id="vrp9r2ds6xwswberfaqv0d93dwp2aes9ss2p" timestamp="1587226913"&gt;154&lt;/key&gt;&lt;/foreign-keys&gt;&lt;ref-type name="Journal Article"&gt;17&lt;/ref-type&gt;&lt;contributors&gt;&lt;authors&gt;&lt;author&gt;Guo, R.&lt;/author&gt;&lt;author&gt;Zhu, G.&lt;/author&gt;&lt;author&gt;Zhu, H.&lt;/author&gt;&lt;author&gt;Ma, R.&lt;/author&gt;&lt;author&gt;Peng, Y.&lt;/author&gt;&lt;author&gt;Liang, D.&lt;/author&gt;&lt;author&gt;Wu, L.&lt;/author&gt;&lt;/authors&gt;&lt;/contributors&gt;&lt;auth-address&gt;State Key Laboratory of Medical Genetics, Central South University, Changsha, Hunan, China.&amp;#xD;Hunan Jiahui Genetics Hospital, Changsha, Hunan, China.&lt;/auth-address&gt;&lt;titles&gt;&lt;title&gt;DMD mutation spectrum analysis in 613 Chinese patients with dystrophinopathy&lt;/title&gt;&lt;secondary-title&gt;J Hum Genet&lt;/secondary-title&gt;&lt;/titles&gt;&lt;periodical&gt;&lt;full-title&gt;J Hum Genet&lt;/full-title&gt;&lt;/periodical&gt;&lt;pages&gt;435-42&lt;/pages&gt;&lt;volume&gt;60&lt;/volume&gt;&lt;number&gt;8&lt;/number&gt;&lt;edition&gt;2015/05/15&lt;/edition&gt;&lt;keywords&gt;&lt;keyword&gt;Asian Continental Ancestry Group/*genetics&lt;/keyword&gt;&lt;keyword&gt;Child, Preschool&lt;/keyword&gt;&lt;keyword&gt;China/epidemiology&lt;/keyword&gt;&lt;keyword&gt;Cohort Studies&lt;/keyword&gt;&lt;keyword&gt;DNA Mutational Analysis&lt;/keyword&gt;&lt;keyword&gt;Dystrophin/*genetics&lt;/keyword&gt;&lt;keyword&gt;Female&lt;/keyword&gt;&lt;keyword&gt;Genetic Association Studies&lt;/keyword&gt;&lt;keyword&gt;Humans&lt;/keyword&gt;&lt;keyword&gt;Male&lt;/keyword&gt;&lt;keyword&gt;Multiplex Polymerase Chain Reaction&lt;/keyword&gt;&lt;keyword&gt;Muscular Dystrophy, Duchenne/epidemiology/*genetics&lt;/keyword&gt;&lt;/keywords&gt;&lt;dates&gt;&lt;year&gt;2015&lt;/year&gt;&lt;pub-dates&gt;&lt;date&gt;Aug&lt;/date&gt;&lt;/pub-dates&gt;&lt;/dates&gt;&lt;isbn&gt;1435-232X (Electronic)&amp;#xD;1434-5161 (Linking)&lt;/isbn&gt;&lt;accession-num&gt;25972034&lt;/accession-num&gt;&lt;urls&gt;&lt;related-urls&gt;&lt;url&gt;https://www.ncbi.nlm.nih.gov/pubmed/25972034&lt;/url&gt;&lt;/related-urls&gt;&lt;/urls&gt;&lt;electronic-resource-num&gt;10.1038/jhg.2015.4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790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26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47835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Roberts&lt;/Author&gt;&lt;Year&gt;1994&lt;/Year&gt;&lt;RecNum&gt;84&lt;/RecNum&gt;&lt;DisplayText&gt;[11]&lt;/DisplayText&gt;&lt;record&gt;&lt;rec-number&gt;84&lt;/rec-number&gt;&lt;foreign-keys&gt;&lt;key app="EN" db-id="vrp9r2ds6xwswberfaqv0d93dwp2aes9ss2p" timestamp="1587210051"&gt;84&lt;/key&gt;&lt;/foreign-keys&gt;&lt;ref-type name="Journal Article"&gt;17&lt;/ref-type&gt;&lt;contributors&gt;&lt;authors&gt;&lt;author&gt;Roberts, R. G.&lt;/author&gt;&lt;author&gt;Gardner, R. J.&lt;/author&gt;&lt;author&gt;Bobrow, M.&lt;/author&gt;&lt;/authors&gt;&lt;/contributors&gt;&lt;auth-address&gt;Paediatric Research Unit, Guy&amp;apos;s Hospital, London, England.&lt;/auth-address&gt;&lt;titles&gt;&lt;title&gt;Searching for the 1 in 2,400,000: a review of dystrophin gene point mutations&lt;/title&gt;&lt;secondary-title&gt;Hum Mutat&lt;/secondary-title&gt;&lt;/titles&gt;&lt;periodical&gt;&lt;full-title&gt;Hum Mutat&lt;/full-title&gt;&lt;/periodical&gt;&lt;pages&gt;1-11&lt;/pages&gt;&lt;volume&gt;4&lt;/volume&gt;&lt;number&gt;1&lt;/number&gt;&lt;edition&gt;1994/01/01&lt;/edition&gt;&lt;keywords&gt;&lt;keyword&gt;DNA/genetics&lt;/keyword&gt;&lt;keyword&gt;DNA Mutational Analysis&lt;/keyword&gt;&lt;keyword&gt;Dystrophin/*genetics&lt;/keyword&gt;&lt;keyword&gt;Genetic Techniques&lt;/keyword&gt;&lt;keyword&gt;Humans&lt;/keyword&gt;&lt;keyword&gt;Muscular Dystrophies/genetics&lt;/keyword&gt;&lt;keyword&gt;Peptide Chain Termination, Translational/genetics&lt;/keyword&gt;&lt;keyword&gt;Phenotype&lt;/keyword&gt;&lt;keyword&gt;*Point Mutation&lt;/keyword&gt;&lt;keyword&gt;RNA, Messenger/genetics&lt;/keyword&gt;&lt;/keywords&gt;&lt;dates&gt;&lt;year&gt;1994&lt;/year&gt;&lt;/dates&gt;&lt;isbn&gt;1059-7794 (Print)&amp;#xD;1059-7794 (Linking)&lt;/isbn&gt;&lt;accession-num&gt;7951253&lt;/accession-num&gt;&lt;urls&gt;&lt;related-urls&gt;&lt;url&gt;https://www.ncbi.nlm.nih.gov/pubmed/7951253&lt;/url&gt;&lt;/related-urls&gt;&lt;/urls&gt;&lt;electronic-resource-num&gt;10.1002/humu.1380040102&lt;/electronic-resource-num&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805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26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47820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805C&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26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47820G&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809T&gt;G</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227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47816A&gt;C</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Kohli&lt;/Author&gt;&lt;Year&gt;2010&lt;/Year&gt;&lt;RecNum&gt;172&lt;/RecNum&gt;&lt;DisplayText&gt;[82]&lt;/DisplayText&gt;&lt;record&gt;&lt;rec-number&gt;172&lt;/rec-number&gt;&lt;foreign-keys&gt;&lt;key app="EN" db-id="vrp9r2ds6xwswberfaqv0d93dwp2aes9ss2p" timestamp="1587230229"&gt;172&lt;/key&gt;&lt;/foreign-keys&gt;&lt;ref-type name="Journal Article"&gt;17&lt;/ref-type&gt;&lt;contributors&gt;&lt;authors&gt;&lt;author&gt;Kohli, S.&lt;/author&gt;&lt;author&gt;Saxena, R.&lt;/author&gt;&lt;author&gt;Thomas, E.&lt;/author&gt;&lt;author&gt;Singh, J.&lt;/author&gt;&lt;author&gt;Verma, I. C.&lt;/author&gt;&lt;/authors&gt;&lt;/contributors&gt;&lt;auth-address&gt;Centre of Medical Genetics, Sir Ganga Ram Hospital, New Delhi, India. kohli_sudha@yahoo.com&lt;/auth-address&gt;&lt;titles&gt;&lt;title&gt;Gene changes in Duchenne muscular dystrophy: comparison of multiplex PCR and multiplex ligation-dependent probe amplification techniques&lt;/title&gt;&lt;secondary-title&gt;Neurol India&lt;/secondary-title&gt;&lt;/titles&gt;&lt;periodical&gt;&lt;full-title&gt;Neurol India&lt;/full-title&gt;&lt;/periodical&gt;&lt;pages&gt;852-6&lt;/pages&gt;&lt;volume&gt;58&lt;/volume&gt;&lt;number&gt;6&lt;/number&gt;&lt;edition&gt;2010/12/15&lt;/edition&gt;&lt;keywords&gt;&lt;keyword&gt;DNA Mutational Analysis/methods&lt;/keyword&gt;&lt;keyword&gt;Exons/genetics&lt;/keyword&gt;&lt;keyword&gt;Female&lt;/keyword&gt;&lt;keyword&gt;*Gene Deletion&lt;/keyword&gt;&lt;keyword&gt;*Gene Duplication&lt;/keyword&gt;&lt;keyword&gt;Humans&lt;/keyword&gt;&lt;keyword&gt;India&lt;/keyword&gt;&lt;keyword&gt;Male&lt;/keyword&gt;&lt;keyword&gt;Muscular Dystrophy, Duchenne/diagnosis/*genetics&lt;/keyword&gt;&lt;keyword&gt;Polymerase Chain Reaction&lt;/keyword&gt;&lt;/keywords&gt;&lt;dates&gt;&lt;year&gt;2010&lt;/year&gt;&lt;pub-dates&gt;&lt;date&gt;Nov-Dec&lt;/date&gt;&lt;/pub-dates&gt;&lt;/dates&gt;&lt;isbn&gt;0028-3886 (Print)&amp;#xD;0028-3886 (Linking)&lt;/isbn&gt;&lt;accession-num&gt;21150048&lt;/accession-num&gt;&lt;urls&gt;&lt;related-urls&gt;&lt;url&gt;https://www.ncbi.nlm.nih.gov/pubmed/21150048&lt;/url&gt;&lt;/related-urls&gt;&lt;/urls&gt;&lt;electronic-resource-num&gt;10.4103/0028-3886.7374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8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856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28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47769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862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28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47763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868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229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47757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880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229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47745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dWZmZXJ5LUdpcmF1ZDwvQXV0aG9yPjxZZWFyPjIwMDQ8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UdWZmZXJ5LUdpcmF1ZDwvQXV0aG9yPjxZZWFyPjIwMDQ8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889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29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47736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905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30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47720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edlackova&lt;/Author&gt;&lt;Year&gt;2009&lt;/Year&gt;&lt;RecNum&gt;34&lt;/RecNum&gt;&lt;DisplayText&gt;[10]&lt;/DisplayText&gt;&lt;record&gt;&lt;rec-number&gt;34&lt;/rec-number&gt;&lt;foreign-keys&gt;&lt;key app="EN" db-id="vrp9r2ds6xwswberfaqv0d93dwp2aes9ss2p" timestamp="1586855852"&gt;34&lt;/key&gt;&lt;/foreign-keys&gt;&lt;ref-type name="Journal Article"&gt;17&lt;/ref-type&gt;&lt;contributors&gt;&lt;authors&gt;&lt;author&gt;Sedlackova, J.&lt;/author&gt;&lt;author&gt;Vondracek, P.&lt;/author&gt;&lt;author&gt;Hermanova, M.&lt;/author&gt;&lt;author&gt;Zamecnik, J.&lt;/author&gt;&lt;author&gt;Hruba, Z.&lt;/author&gt;&lt;author&gt;Haberlova, J.&lt;/author&gt;&lt;author&gt;Kraus, J.&lt;/author&gt;&lt;author&gt;Marikova, T.&lt;/author&gt;&lt;author&gt;Hedvicakova, P.&lt;/author&gt;&lt;author&gt;Vohanka, S.&lt;/author&gt;&lt;author&gt;Fajkusova, L.&lt;/author&gt;&lt;/authors&gt;&lt;/contributors&gt;&lt;auth-address&gt;Centre of Molecular Biology and Gene Therapy, University Hospital Brno and Masaryk University, Brno, Czech Republic.&lt;/auth-address&gt;&lt;titles&gt;&lt;title&gt;Point mutations in Czech DMD/BMD patients and their phenotypic outcome&lt;/title&gt;&lt;secondary-title&gt;Neuromuscul Disord&lt;/secondary-title&gt;&lt;/titles&gt;&lt;periodical&gt;&lt;full-title&gt;Neuromuscul Disord&lt;/full-title&gt;&lt;/periodical&gt;&lt;pages&gt;749-53&lt;/pages&gt;&lt;volume&gt;19&lt;/volume&gt;&lt;number&gt;11&lt;/number&gt;&lt;edition&gt;2009/09/29&lt;/edition&gt;&lt;keywords&gt;&lt;keyword&gt;Base Sequence&lt;/keyword&gt;&lt;keyword&gt;Czech Republic&lt;/keyword&gt;&lt;keyword&gt;DNA Mutational Analysis/methods&lt;/keyword&gt;&lt;keyword&gt;Dystrophin/*genetics/metabolism&lt;/keyword&gt;&lt;keyword&gt;Exons&lt;/keyword&gt;&lt;keyword&gt;Female&lt;/keyword&gt;&lt;keyword&gt;Humans&lt;/keyword&gt;&lt;keyword&gt;Male&lt;/keyword&gt;&lt;keyword&gt;Molecular Sequence Data&lt;/keyword&gt;&lt;keyword&gt;Muscular Dystrophy, Duchenne/*genetics&lt;/keyword&gt;&lt;keyword&gt;*Phenotype&lt;/keyword&gt;&lt;keyword&gt;*Point Mutation&lt;/keyword&gt;&lt;keyword&gt;RNA, Messenger/metabolism&lt;/keyword&gt;&lt;/keywords&gt;&lt;dates&gt;&lt;year&gt;2009&lt;/year&gt;&lt;pub-dates&gt;&lt;date&gt;Nov&lt;/date&gt;&lt;/pub-dates&gt;&lt;/dates&gt;&lt;isbn&gt;1873-2364 (Electronic)&amp;#xD;0960-8966 (Linking)&lt;/isbn&gt;&lt;accession-num&gt;19783145&lt;/accession-num&gt;&lt;urls&gt;&lt;related-urls&gt;&lt;url&gt;https://www.ncbi.nlm.nih.gov/pubmed/19783145&lt;/url&gt;&lt;/related-urls&gt;&lt;/urls&gt;&lt;electronic-resource-num&gt;10.1016/j.nmd.2009.08.01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906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30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947719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8</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926T&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2309*)</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893477A&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943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31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893460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WdyaTwvQXV0aG9yPjxZZWFyPjIwMTE8L1llYXI+PFJl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WdyaTwvQXV0aG9yPjxZZWFyPjIwMTE8L1llYXI+PFJl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8</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949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317*)</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893454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955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31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893448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8A265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Clemens&lt;/Author&gt;&lt;Year&gt;1992&lt;/Year&gt;&lt;RecNum&gt;141&lt;/RecNum&gt;&lt;DisplayText&gt;[83]&lt;/DisplayText&gt;&lt;record&gt;&lt;rec-number&gt;141&lt;/rec-number&gt;&lt;foreign-keys&gt;&lt;key app="EN" db-id="vrp9r2ds6xwswberfaqv0d93dwp2aes9ss2p" timestamp="1587226689"&gt;141&lt;/key&gt;&lt;/foreign-keys&gt;&lt;ref-type name="Journal Article"&gt;17&lt;/ref-type&gt;&lt;contributors&gt;&lt;authors&gt;&lt;author&gt;Clemens, P. R.&lt;/author&gt;&lt;author&gt;Ward, P. A.&lt;/author&gt;&lt;author&gt;Caskey, C. T.&lt;/author&gt;&lt;author&gt;Bulman, D. E.&lt;/author&gt;&lt;author&gt;Fenwick, R. G.&lt;/author&gt;&lt;/authors&gt;&lt;/contributors&gt;&lt;auth-address&gt;Institute for Molecular Genetics, Baylor College of Medicine, Houston, TX 77030.&lt;/auth-address&gt;&lt;titles&gt;&lt;title&gt;Premature chain termination mutation causing Duchenne muscular dystrophy&lt;/title&gt;&lt;secondary-title&gt;Neurology&lt;/secondary-title&gt;&lt;/titles&gt;&lt;periodical&gt;&lt;full-title&gt;Neurology&lt;/full-title&gt;&lt;/periodical&gt;&lt;pages&gt;1775-82&lt;/pages&gt;&lt;volume&gt;42&lt;/volume&gt;&lt;number&gt;9&lt;/number&gt;&lt;edition&gt;1992/09/01&lt;/edition&gt;&lt;keywords&gt;&lt;keyword&gt;Amino Acid Sequence&lt;/keyword&gt;&lt;keyword&gt;Base Sequence&lt;/keyword&gt;&lt;keyword&gt;Child, Preschool&lt;/keyword&gt;&lt;keyword&gt;Deoxyribonuclease HindIII&lt;/keyword&gt;&lt;keyword&gt;Dystrophin/analysis/*genetics&lt;/keyword&gt;&lt;keyword&gt;Humans&lt;/keyword&gt;&lt;keyword&gt;Immunohistochemistry&lt;/keyword&gt;&lt;keyword&gt;Male&lt;/keyword&gt;&lt;keyword&gt;Molecular Sequence Data&lt;/keyword&gt;&lt;keyword&gt;Muscular Dystrophies/*genetics/metabolism&lt;/keyword&gt;&lt;keyword&gt;Mutation/*genetics&lt;/keyword&gt;&lt;keyword&gt;Pedigree&lt;/keyword&gt;&lt;keyword&gt;Polymerase Chain Reaction&lt;/keyword&gt;&lt;/keywords&gt;&lt;dates&gt;&lt;year&gt;1992&lt;/year&gt;&lt;pub-dates&gt;&lt;date&gt;Sep&lt;/date&gt;&lt;/pub-dates&gt;&lt;/dates&gt;&lt;isbn&gt;0028-3878 (Print)&amp;#xD;0028-3878 (Linking)&lt;/isbn&gt;&lt;accession-num&gt;1513469&lt;/accession-num&gt;&lt;urls&gt;&lt;related-urls&gt;&lt;url&gt;https://www.ncbi.nlm.nih.gov/pubmed/1513469&lt;/url&gt;&lt;/related-urls&gt;&lt;/urls&gt;&lt;electronic-resource-num&gt;10.1212/wnl.42.9.177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8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973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32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893430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MsIDUwXTwvRGlzcGxheVRleHQ+PHJlY29y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MsIDUwXTwvRGlzcGxheVRleHQ+PHJlY29y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13, 5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975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32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893428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979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32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893424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6982A&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232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893421T&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8</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006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336*)</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893397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en-US" w:eastAsia="it-IT"/>
              </w:rPr>
              <w:fldChar w:fldCharType="begin">
                <w:fldData xml:space="preserve">PEVuZE5vdGU+PENpdGU+PEF1dGhvcj5OZXJpPC9BdXRob3I+PFllYXI+MjAyMDwvWWVhcj48UmVj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</w:fldData>
              </w:fldChar>
            </w:r>
            <w:r w:rsidR="008256A6">
              <w:rPr>
                <w:rFonts w:ascii="Times New Roman" w:eastAsia="Times New Roman" w:hAnsi="Times New Roman" w:cs="Times New Roman"/>
                <w:color w:val="000000"/>
                <w:sz w:val="18"/>
                <w:szCs w:val="18"/>
                <w:lang w:val="en-US" w:eastAsia="it-IT"/>
              </w:rPr>
              <w:instrText xml:space="preserve"> ADDIN EN.CITE </w:instrText>
            </w:r>
            <w:r w:rsidR="008256A6">
              <w:rPr>
                <w:rFonts w:ascii="Times New Roman" w:eastAsia="Times New Roman" w:hAnsi="Times New Roman" w:cs="Times New Roman"/>
                <w:color w:val="000000"/>
                <w:sz w:val="18"/>
                <w:szCs w:val="18"/>
                <w:lang w:val="en-US" w:eastAsia="it-IT"/>
              </w:rPr>
              <w:fldChar w:fldCharType="begin">
                <w:fldData xml:space="preserve">PEVuZE5vdGU+PENpdGU+PEF1dGhvcj5OZXJpPC9BdXRob3I+PFllYXI+MjAyMDwvWWVhcj48UmVj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</w:fldData>
              </w:fldChar>
            </w:r>
            <w:r w:rsidR="008256A6">
              <w:rPr>
                <w:rFonts w:ascii="Times New Roman" w:eastAsia="Times New Roman" w:hAnsi="Times New Roman" w:cs="Times New Roman"/>
                <w:color w:val="000000"/>
                <w:sz w:val="18"/>
                <w:szCs w:val="18"/>
                <w:lang w:val="en-US" w:eastAsia="it-IT"/>
              </w:rPr>
              <w:instrText xml:space="preserve"> ADDIN EN.CITE.DATA </w:instrText>
            </w:r>
            <w:r w:rsidR="008256A6">
              <w:rPr>
                <w:rFonts w:ascii="Times New Roman" w:eastAsia="Times New Roman" w:hAnsi="Times New Roman" w:cs="Times New Roman"/>
                <w:color w:val="000000"/>
                <w:sz w:val="18"/>
                <w:szCs w:val="18"/>
                <w:lang w:val="en-US" w:eastAsia="it-IT"/>
              </w:rPr>
            </w:r>
            <w:r w:rsidR="008256A6">
              <w:rPr>
                <w:rFonts w:ascii="Times New Roman" w:eastAsia="Times New Roman" w:hAnsi="Times New Roman" w:cs="Times New Roman"/>
                <w:color w:val="000000"/>
                <w:sz w:val="18"/>
                <w:szCs w:val="18"/>
                <w:lang w:val="en-US" w:eastAsia="it-IT"/>
              </w:rPr>
              <w:fldChar w:fldCharType="end"/>
            </w:r>
            <w:r w:rsidRPr="00C05C1E">
              <w:rPr>
                <w:rFonts w:ascii="Times New Roman" w:eastAsia="Times New Roman" w:hAnsi="Times New Roman" w:cs="Times New Roman"/>
                <w:color w:val="000000"/>
                <w:sz w:val="18"/>
                <w:szCs w:val="18"/>
                <w:lang w:val="en-US" w:eastAsia="it-IT"/>
              </w:rPr>
            </w:r>
            <w:r w:rsidRPr="00C05C1E">
              <w:rPr>
                <w:rFonts w:ascii="Times New Roman" w:eastAsia="Times New Roman" w:hAnsi="Times New Roman" w:cs="Times New Roman"/>
                <w:color w:val="000000"/>
                <w:sz w:val="18"/>
                <w:szCs w:val="18"/>
                <w:lang w:val="en-US" w:eastAsia="it-IT"/>
              </w:rPr>
              <w:fldChar w:fldCharType="separate"/>
            </w:r>
            <w:r w:rsidR="008256A6">
              <w:rPr>
                <w:rFonts w:ascii="Times New Roman" w:eastAsia="Times New Roman" w:hAnsi="Times New Roman" w:cs="Times New Roman"/>
                <w:noProof/>
                <w:color w:val="000000"/>
                <w:sz w:val="18"/>
                <w:szCs w:val="18"/>
                <w:lang w:val="en-US" w:eastAsia="it-IT"/>
              </w:rPr>
              <w:t>[33]</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6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8</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010T&gt;G</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2337*)</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893393A&gt;C</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029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34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893374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Lb25nPC9BdXRob3I+PFllYXI+MjAxOTwvWWVhcj48UmVj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Lb25nPC9BdXRob3I+PFllYXI+MjAxOTwvWWVhcj48UmVj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031T&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234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893372A&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dW5uaWZmPC9BdXRob3I+PFllYXI+MjAwOTwvWWVhcj48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DdW5uaWZmPC9BdXRob3I+PFllYXI+MjAwOTwvWWVhcj48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054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35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893349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Dolinsky&lt;/Author&gt;&lt;Year&gt;2002&lt;/Year&gt;&lt;RecNum&gt;139&lt;/RecNum&gt;&lt;DisplayText&gt;[12]&lt;/DisplayText&gt;&lt;record&gt;&lt;rec-number&gt;139&lt;/rec-number&gt;&lt;foreign-keys&gt;&lt;key app="EN" db-id="vrp9r2ds6xwswberfaqv0d93dwp2aes9ss2p" timestamp="1587226689"&gt;139&lt;/key&gt;&lt;/foreign-keys&gt;&lt;ref-type name="Journal Article"&gt;17&lt;/ref-type&gt;&lt;contributors&gt;&lt;authors&gt;&lt;author&gt;Dolinsky, L. C.&lt;/author&gt;&lt;author&gt;de Moura-Neto, R. S.&lt;/author&gt;&lt;author&gt;Falcao-Conceicao, D. N.&lt;/author&gt;&lt;/authors&gt;&lt;/contributors&gt;&lt;auth-address&gt;Departamento de Genetica, Instituto de Biologia, Universidade Federal do Rio de Janeiro, RJ, Rio de Janeiro, Brazil. dolinsky@biologia.ufrj.br&lt;/auth-address&gt;&lt;titles&gt;&lt;title&gt;DGGE analysis as a tool to identify point mutations, de novo mutations and carriers of the dystrophin gene&lt;/title&gt;&lt;secondary-title&gt;Neuromuscul Disord&lt;/secondary-title&gt;&lt;/titles&gt;&lt;periodical&gt;&lt;full-title&gt;Neuromuscul Disord&lt;/full-title&gt;&lt;/periodical&gt;&lt;pages&gt;845-8&lt;/pages&gt;&lt;volume&gt;12&lt;/volume&gt;&lt;number&gt;9&lt;/number&gt;&lt;edition&gt;2002/10/26&lt;/edition&gt;&lt;keywords&gt;&lt;keyword&gt;Brazil/epidemiology&lt;/keyword&gt;&lt;keyword&gt;DNA Mutational Analysis&lt;/keyword&gt;&lt;keyword&gt;Dystrophin/*genetics&lt;/keyword&gt;&lt;keyword&gt;Electrophoresis, Polyacrylamide Gel&lt;/keyword&gt;&lt;keyword&gt;Exons&lt;/keyword&gt;&lt;keyword&gt;Female&lt;/keyword&gt;&lt;keyword&gt;Genetic Carrier Screening&lt;/keyword&gt;&lt;keyword&gt;Humans&lt;/keyword&gt;&lt;keyword&gt;Male&lt;/keyword&gt;&lt;keyword&gt;Muscular Dystrophy, Duchenne/*genetics&lt;/keyword&gt;&lt;keyword&gt;Nucleic Acid Denaturation&lt;/keyword&gt;&lt;keyword&gt;Pedigree&lt;/keyword&gt;&lt;keyword&gt;*Point Mutation&lt;/keyword&gt;&lt;keyword&gt;Polymerase Chain Reaction/methods&lt;/keyword&gt;&lt;keyword&gt;Polymorphism, Genetic&lt;/keyword&gt;&lt;/keywords&gt;&lt;dates&gt;&lt;year&gt;2002&lt;/year&gt;&lt;pub-dates&gt;&lt;date&gt;Nov&lt;/date&gt;&lt;/pub-dates&gt;&lt;/dates&gt;&lt;isbn&gt;0960-8966 (Print)&amp;#xD;0960-8966 (Linking)&lt;/isbn&gt;&lt;accession-num&gt;12398835&lt;/accession-num&gt;&lt;urls&gt;&lt;related-urls&gt;&lt;url&gt;https://www.ncbi.nlm.nih.gov/pubmed/12398835&lt;/url&gt;&lt;/related-urls&gt;&lt;/urls&gt;&lt;electronic-resource-num&gt;10.1016/s0960-8966(02)00069-x&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075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35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893328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105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FE244F"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369*, Glu2367_Lys2400del]</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854930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1C37B3" w:rsidRPr="00C05C1E" w:rsidTr="001B361D">
        <w:trPr>
          <w:trHeight w:val="6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9</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126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376*)</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854909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159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FE244F"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387*, Glu2367_Lys2400del]</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854876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OYWxsYW1pbGxpPC9BdXRob3I+PFllYXI+MjAxODwvWWVh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OYWxsYW1pbGxpPC9BdXRob3I+PFllYXI+MjAxODwvWWVh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8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6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lastRenderedPageBreak/>
              <w:t>4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170C&gt;G</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239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854865G&gt;C</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189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39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854846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0</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204A&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2402*)</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838197T&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8A2651"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229G&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41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838172C&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0</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255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419*)</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838146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288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y243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838113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318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44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792301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008A2651" w:rsidRPr="00C05C1E">
              <w:rPr>
                <w:rFonts w:ascii="Times New Roman" w:eastAsia="Times New Roman" w:hAnsi="Times New Roman" w:cs="Times New Roman"/>
                <w:color w:val="000000"/>
                <w:sz w:val="18"/>
                <w:szCs w:val="18"/>
                <w:lang w:val="it-IT" w:eastAsia="it-IT"/>
              </w:rPr>
              <w:instrText xml:space="preserve"> ADDIN EN.CITE &lt;EndNote&gt;&lt;Cite&gt;&lt;Author&gt;Yu&lt;/Author&gt;&lt;Year&gt;2017&lt;/Year&gt;&lt;RecNum&gt;137&lt;/RecNum&gt;&lt;DisplayText&gt;[85]&lt;/DisplayText&gt;&lt;record&gt;&lt;rec-number&gt;137&lt;/rec-number&gt;&lt;foreign-keys&gt;&lt;key app="EN" db-id="vrp9r2ds6xwswberfaqv0d93dwp2aes9ss2p" timestamp="1587226689"&gt;137&lt;/key&gt;&lt;/foreign-keys&gt;&lt;ref-type name="Journal Article"&gt;17&lt;/ref-type&gt;&lt;contributors&gt;&lt;authors&gt;&lt;author&gt;Yu, H.&lt;/author&gt;&lt;author&gt;Chen, Y. C.&lt;/author&gt;&lt;author&gt;Liu, G. L.&lt;/author&gt;&lt;author&gt;Wu, Z. Y.&lt;/author&gt;&lt;/authors&gt;&lt;/contributors&gt;&lt;auth-address&gt;Department of Neurology and Research Center of Neurology, Second Affiliated Hospital, Zhejiang University School of Medicine, Hangzhou, Zhejiang 310009, China.&amp;#xD;Department of Neurology and Institute of Neurology, First Affiliated Hospital, Fujian Medical University, Fuzhou, Fujian 350004, China.&lt;/auth-address&gt;&lt;titles&gt;&lt;title&gt;A De novo Mutation in Dystrophin Causing Muscular Dystrophy in a Female Patient&lt;/title&gt;&lt;secondary-title&gt;Chin Med J (Engl)&lt;/secondary-title&gt;&lt;/titles&gt;&lt;periodical&gt;&lt;full-title&gt;Chin Med J (Engl)&lt;/full-title&gt;&lt;/periodical&gt;&lt;pages&gt;2273-2278&lt;/pages&gt;&lt;volume&gt;130&lt;/volume&gt;&lt;number&gt;19&lt;/number&gt;&lt;edition&gt;2017/09/25&lt;/edition&gt;&lt;keywords&gt;&lt;keyword&gt;Adolescent&lt;/keyword&gt;&lt;keyword&gt;DNA Mutational Analysis&lt;/keyword&gt;&lt;keyword&gt;Dystrophin/*genetics&lt;/keyword&gt;&lt;keyword&gt;Exons/genetics&lt;/keyword&gt;&lt;keyword&gt;Female&lt;/keyword&gt;&lt;keyword&gt;Haplotypes/genetics&lt;/keyword&gt;&lt;keyword&gt;High-Throughput Nucleotide Sequencing/methods&lt;/keyword&gt;&lt;keyword&gt;Humans&lt;/keyword&gt;&lt;keyword&gt;Male&lt;/keyword&gt;&lt;keyword&gt;Middle Aged&lt;/keyword&gt;&lt;keyword&gt;Muscular Dystrophy, Duchenne/*genetics&lt;/keyword&gt;&lt;keyword&gt;Mutation/*genetics&lt;/keyword&gt;&lt;keyword&gt;Pedigree&lt;/keyword&gt;&lt;/keywords&gt;&lt;dates&gt;&lt;year&gt;2017&lt;/year&gt;&lt;pub-dates&gt;&lt;date&gt;Oct 5&lt;/date&gt;&lt;/pub-dates&gt;&lt;/dates&gt;&lt;isbn&gt;2542-5641 (Electronic)&amp;#xD;0366-6999 (Linking)&lt;/isbn&gt;&lt;accession-num&gt;28937030&lt;/accession-num&gt;&lt;urls&gt;&lt;related-urls&gt;&lt;url&gt;https://www.ncbi.nlm.nih.gov/pubmed/28937030&lt;/url&gt;&lt;/related-urls&gt;&lt;/urls&gt;&lt;custom2&gt;PMC5634074&lt;/custom2&gt;&lt;electronic-resource-num&gt;10.4103/0366-6999.215338&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8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OTHER</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339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44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792280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Dolinsky&lt;/Author&gt;&lt;Year&gt;2002&lt;/Year&gt;&lt;RecNum&gt;139&lt;/RecNum&gt;&lt;DisplayText&gt;[12]&lt;/DisplayText&gt;&lt;record&gt;&lt;rec-number&gt;139&lt;/rec-number&gt;&lt;foreign-keys&gt;&lt;key app="EN" db-id="vrp9r2ds6xwswberfaqv0d93dwp2aes9ss2p" timestamp="1587226689"&gt;139&lt;/key&gt;&lt;/foreign-keys&gt;&lt;ref-type name="Journal Article"&gt;17&lt;/ref-type&gt;&lt;contributors&gt;&lt;authors&gt;&lt;author&gt;Dolinsky, L. C.&lt;/author&gt;&lt;author&gt;de Moura-Neto, R. S.&lt;/author&gt;&lt;author&gt;Falcao-Conceicao, D. N.&lt;/author&gt;&lt;/authors&gt;&lt;/contributors&gt;&lt;auth-address&gt;Departamento de Genetica, Instituto de Biologia, Universidade Federal do Rio de Janeiro, RJ, Rio de Janeiro, Brazil. dolinsky@biologia.ufrj.br&lt;/auth-address&gt;&lt;titles&gt;&lt;title&gt;DGGE analysis as a tool to identify point mutations, de novo mutations and carriers of the dystrophin gene&lt;/title&gt;&lt;secondary-title&gt;Neuromuscul Disord&lt;/secondary-title&gt;&lt;/titles&gt;&lt;periodical&gt;&lt;full-title&gt;Neuromuscul Disord&lt;/full-title&gt;&lt;/periodical&gt;&lt;pages&gt;845-8&lt;/pages&gt;&lt;volume&gt;12&lt;/volume&gt;&lt;number&gt;9&lt;/number&gt;&lt;edition&gt;2002/10/26&lt;/edition&gt;&lt;keywords&gt;&lt;keyword&gt;Brazil/epidemiology&lt;/keyword&gt;&lt;keyword&gt;DNA Mutational Analysis&lt;/keyword&gt;&lt;keyword&gt;Dystrophin/*genetics&lt;/keyword&gt;&lt;keyword&gt;Electrophoresis, Polyacrylamide Gel&lt;/keyword&gt;&lt;keyword&gt;Exons&lt;/keyword&gt;&lt;keyword&gt;Female&lt;/keyword&gt;&lt;keyword&gt;Genetic Carrier Screening&lt;/keyword&gt;&lt;keyword&gt;Humans&lt;/keyword&gt;&lt;keyword&gt;Male&lt;/keyword&gt;&lt;keyword&gt;Muscular Dystrophy, Duchenne/*genetics&lt;/keyword&gt;&lt;keyword&gt;Nucleic Acid Denaturation&lt;/keyword&gt;&lt;keyword&gt;Pedigree&lt;/keyword&gt;&lt;keyword&gt;*Point Mutation&lt;/keyword&gt;&lt;keyword&gt;Polymerase Chain Reaction/methods&lt;/keyword&gt;&lt;keyword&gt;Polymorphism, Genetic&lt;/keyword&gt;&lt;/keywords&gt;&lt;dates&gt;&lt;year&gt;2002&lt;/year&gt;&lt;pub-dates&gt;&lt;date&gt;Nov&lt;/date&gt;&lt;/pub-dates&gt;&lt;/dates&gt;&lt;isbn&gt;0960-8966 (Print)&amp;#xD;0960-8966 (Linking)&lt;/isbn&gt;&lt;accession-num&gt;12398835&lt;/accession-num&gt;&lt;urls&gt;&lt;related-urls&gt;&lt;url&gt;https://www.ncbi.nlm.nih.gov/pubmed/12398835&lt;/url&gt;&lt;/related-urls&gt;&lt;/urls&gt;&lt;electronic-resource-num&gt;10.1016/s0960-8966(02)00069-x&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402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46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792217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Hwa&lt;/Author&gt;&lt;Year&gt;2008&lt;/Year&gt;&lt;RecNum&gt;163&lt;/RecNum&gt;&lt;DisplayText&gt;[42]&lt;/DisplayText&gt;&lt;record&gt;&lt;rec-number&gt;163&lt;/rec-number&gt;&lt;foreign-keys&gt;&lt;key app="EN" db-id="vrp9r2ds6xwswberfaqv0d93dwp2aes9ss2p" timestamp="1587230229"&gt;163&lt;/key&gt;&lt;/foreign-keys&gt;&lt;ref-type name="Journal Article"&gt;17&lt;/ref-type&gt;&lt;contributors&gt;&lt;authors&gt;&lt;author&gt;Hwa, H. L.&lt;/author&gt;&lt;author&gt;Chang, Y. Y.&lt;/author&gt;&lt;author&gt;Huang, C. H.&lt;/author&gt;&lt;author&gt;Chen, C. H.&lt;/author&gt;&lt;author&gt;Kao, Y. S.&lt;/author&gt;&lt;author&gt;Jong, Y. J.&lt;/author&gt;&lt;author&gt;Chao, M. C.&lt;/author&gt;&lt;author&gt;Ko, T. M.&lt;/author&gt;&lt;/authors&gt;&lt;/contributors&gt;&lt;auth-address&gt;Department of Obstetrics and Gynecology, National Taiwan University Hospital, Taipei, Taiwan.&lt;/auth-address&gt;&lt;titles&gt;&lt;title&gt;Small mutations of the DMD gene in Taiwanese families&lt;/title&gt;&lt;secondary-title&gt;J Formos Med Assoc&lt;/secondary-title&gt;&lt;/titles&gt;&lt;periodical&gt;&lt;full-title&gt;J Formos Med Assoc&lt;/full-title&gt;&lt;/periodical&gt;&lt;pages&gt;463-9&lt;/pages&gt;&lt;volume&gt;107&lt;/volume&gt;&lt;number&gt;6&lt;/number&gt;&lt;edition&gt;2008/06/28&lt;/edition&gt;&lt;keywords&gt;&lt;keyword&gt;Codon, Nonsense&lt;/keyword&gt;&lt;keyword&gt;Dystrophin/*genetics&lt;/keyword&gt;&lt;keyword&gt;Female&lt;/keyword&gt;&lt;keyword&gt;Frameshift Mutation&lt;/keyword&gt;&lt;keyword&gt;Humans&lt;/keyword&gt;&lt;keyword&gt;Male&lt;/keyword&gt;&lt;keyword&gt;Muscular Dystrophy, Duchenne/*genetics&lt;/keyword&gt;&lt;keyword&gt;*Mutation&lt;/keyword&gt;&lt;keyword&gt;Taiwan&lt;/keyword&gt;&lt;/keywords&gt;&lt;dates&gt;&lt;year&gt;2008&lt;/year&gt;&lt;pub-dates&gt;&lt;date&gt;Jun&lt;/date&gt;&lt;/pub-dates&gt;&lt;/dates&gt;&lt;isbn&gt;0929-6646 (Print)&amp;#xD;0929-6646 (Linking)&lt;/isbn&gt;&lt;accession-num&gt;18583217&lt;/accession-num&gt;&lt;urls&gt;&lt;related-urls&gt;&lt;url&gt;https://www.ncbi.nlm.nih.gov/pubmed/18583217&lt;/url&gt;&lt;/related-urls&gt;&lt;/urls&gt;&lt;electronic-resource-num&gt;10.1016/S0929-6646(08)60154-0&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436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47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792183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471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49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792148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510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50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792109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XYW5nPC9BdXRob3I+PFllYXI+MjAxNzwvWWVhcj48UmVj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XYW5nPC9BdXRob3I+PFllYXI+MjAxNzwvWWVhcj48UmVj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537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51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792082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SaWJlaXJvPC9BdXRob3I+PFllYXI+MjAxODwvWWVhcj48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SaWJlaXJvPC9BdXRob3I+PFllYXI+MjAxODwvWWVhcj48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8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561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52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747847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564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52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747844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008A2651" w:rsidRPr="00C05C1E">
              <w:rPr>
                <w:rFonts w:ascii="Times New Roman" w:eastAsia="Times New Roman" w:hAnsi="Times New Roman" w:cs="Times New Roman"/>
                <w:color w:val="000000"/>
                <w:sz w:val="18"/>
                <w:szCs w:val="18"/>
                <w:lang w:val="it-IT" w:eastAsia="it-IT"/>
              </w:rPr>
              <w:instrText xml:space="preserve"> ADDIN EN.CITE &lt;EndNote&gt;&lt;Cite&gt;&lt;Author&gt;Tuffery-Giraud&lt;/Author&gt;&lt;Year&gt;1999&lt;/Year&gt;&lt;RecNum&gt;171&lt;/RecNum&gt;&lt;DisplayText&gt;[87]&lt;/DisplayText&gt;&lt;record&gt;&lt;rec-number&gt;171&lt;/rec-number&gt;&lt;foreign-keys&gt;&lt;key app="EN" db-id="vrp9r2ds6xwswberfaqv0d93dwp2aes9ss2p" timestamp="1587230229"&gt;171&lt;/key&gt;&lt;/foreign-keys&gt;&lt;ref-type name="Journal Article"&gt;17&lt;/ref-type&gt;&lt;contributors&gt;&lt;authors&gt;&lt;author&gt;Tuffery-Giraud, S.&lt;/author&gt;&lt;author&gt;Chambert, S.&lt;/author&gt;&lt;author&gt;Demaille, J.&lt;/author&gt;&lt;author&gt;Claustres, M.&lt;/author&gt;&lt;/authors&gt;&lt;/contributors&gt;&lt;auth-address&gt;Laboratoire de Genetique Moleculaire, Institut de Genetique Humaine CNRS/UPR 1142, Institut de Biologie, Montpellier, France. tuffery@igh.cnrs.fr&lt;/auth-address&gt;&lt;titles&gt;&lt;title&gt;Point mutations in the dystrophin gene: evidence for frequent use of cryptic splice sites as a result of splicing defects&lt;/title&gt;&lt;secondary-title&gt;Hum Mutat&lt;/secondary-title&gt;&lt;/titles&gt;&lt;periodical&gt;&lt;full-title&gt;Hum Mutat&lt;/full-title&gt;&lt;/periodical&gt;&lt;pages&gt;359-68&lt;/pages&gt;&lt;volume&gt;14&lt;/volume&gt;&lt;number&gt;5&lt;/number&gt;&lt;edition&gt;1999/10/26&lt;/edition&gt;&lt;keywords&gt;&lt;keyword&gt;Base Sequence&lt;/keyword&gt;&lt;keyword&gt;Codon, Nonsense&lt;/keyword&gt;&lt;keyword&gt;DNA/genetics&lt;/keyword&gt;&lt;keyword&gt;Dystrophin/*genetics&lt;/keyword&gt;&lt;keyword&gt;Frameshift Mutation&lt;/keyword&gt;&lt;keyword&gt;Humans&lt;/keyword&gt;&lt;keyword&gt;Male&lt;/keyword&gt;&lt;keyword&gt;Muscular Dystrophy, Duchenne/*genetics&lt;/keyword&gt;&lt;keyword&gt;*Point Mutation&lt;/keyword&gt;&lt;keyword&gt;RNA Splicing/genetics&lt;/keyword&gt;&lt;keyword&gt;RNA, Messenger/genetics&lt;/keyword&gt;&lt;keyword&gt;Reverse Transcriptase Polymerase Chain Reaction&lt;/keyword&gt;&lt;/keywords&gt;&lt;dates&gt;&lt;year&gt;1999&lt;/year&gt;&lt;/dates&gt;&lt;isbn&gt;1059-7794 (Print)&amp;#xD;1059-7794 (Linking)&lt;/isbn&gt;&lt;accession-num&gt;10533061&lt;/accession-num&gt;&lt;urls&gt;&lt;related-urls&gt;&lt;url&gt;https://www.ncbi.nlm.nih.gov/pubmed/10533061&lt;/url&gt;&lt;/related-urls&gt;&lt;/urls&gt;&lt;electronic-resource-num&gt;10.1002/(SICI)1098-1004(199911)14:5&amp;lt;359::AID-HUMU1&amp;gt;3.0.CO;2-K&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8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576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52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747832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582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52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747826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ylor&lt;/Author&gt;&lt;Year&gt;2007&lt;/Year&gt;&lt;RecNum&gt;109&lt;/RecNum&gt;&lt;DisplayText&gt;[28]&lt;/DisplayText&gt;&lt;record&gt;&lt;rec-number&gt;109&lt;/rec-number&gt;&lt;foreign-keys&gt;&lt;key app="EN" db-id="vrp9r2ds6xwswberfaqv0d93dwp2aes9ss2p" timestamp="1587223241"&gt;109&lt;/key&gt;&lt;/foreign-keys&gt;&lt;ref-type name="Journal Article"&gt;17&lt;/ref-type&gt;&lt;contributors&gt;&lt;authors&gt;&lt;author&gt;Taylor, P. J.&lt;/author&gt;&lt;author&gt;Maroulis, S.&lt;/author&gt;&lt;author&gt;Mullan, G. L.&lt;/author&gt;&lt;author&gt;Pedersen, R. L.&lt;/author&gt;&lt;author&gt;Baumli, A.&lt;/author&gt;&lt;author&gt;Elakis, G.&lt;/author&gt;&lt;author&gt;Piras, S.&lt;/author&gt;&lt;author&gt;Walsh, C.&lt;/author&gt;&lt;author&gt;Prosper-Gutierrez, B.&lt;/author&gt;&lt;author&gt;De La Puente-Alonso, F.&lt;/author&gt;&lt;author&gt;Bell, C. G.&lt;/author&gt;&lt;author&gt;Mowat, D. R.&lt;/author&gt;&lt;author&gt;Johnston, H. M.&lt;/author&gt;&lt;author&gt;Buckley, M. F.&lt;/author&gt;&lt;/authors&gt;&lt;/contributors&gt;&lt;auth-address&gt;Molecular and Cytogenetics Unit, Department of Haematology and Genetics, South Eastern Area Laboratory Services, Prince of Wales Hospital, Randwick, Sydney, Australia.&lt;/auth-address&gt;&lt;titles&gt;&lt;title&gt;Measurement of the clinical utility of a combined mutation detection protocol in carriers of Duchenne and Becker muscular dystrophy&lt;/title&gt;&lt;secondary-title&gt;J Med Genet&lt;/secondary-title&gt;&lt;/titles&gt;&lt;periodical&gt;&lt;full-title&gt;J Med Genet&lt;/full-title&gt;&lt;/periodical&gt;&lt;pages&gt;368-72&lt;/pages&gt;&lt;volume&gt;44&lt;/volume&gt;&lt;number&gt;6&lt;/number&gt;&lt;edition&gt;2007/01/30&lt;/edition&gt;&lt;keywords&gt;&lt;keyword&gt;Female&lt;/keyword&gt;&lt;keyword&gt;*Genetic Carrier Screening&lt;/keyword&gt;&lt;keyword&gt;*Heterozygote&lt;/keyword&gt;&lt;keyword&gt;Humans&lt;/keyword&gt;&lt;keyword&gt;Male&lt;/keyword&gt;&lt;keyword&gt;Mothers&lt;/keyword&gt;&lt;keyword&gt;Muscular Dystrophy, Duchenne/diagnosis/*genetics&lt;/keyword&gt;&lt;keyword&gt;Mutation/*genetics&lt;/keyword&gt;&lt;/keywords&gt;&lt;dates&gt;&lt;year&gt;2007&lt;/year&gt;&lt;pub-dates&gt;&lt;date&gt;Jun&lt;/date&gt;&lt;/pub-dates&gt;&lt;/dates&gt;&lt;isbn&gt;1468-6244 (Electronic)&amp;#xD;0022-2593 (Linking)&lt;/isbn&gt;&lt;accession-num&gt;17259292&lt;/accession-num&gt;&lt;urls&gt;&lt;related-urls&gt;&lt;url&gt;https://www.ncbi.nlm.nih.gov/pubmed/17259292&lt;/url&gt;&lt;/related-urls&gt;&lt;/urls&gt;&lt;custom2&gt;PMC2740880&lt;/custom2&gt;&lt;electronic-resource-num&gt;10.1136/jmg.2006.04746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585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52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747823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88L0F1dGhvcj48WWVhcj4yMDE3PC9ZZWFyPjxSZWNO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88L0F1dGhvcj48WWVhcj4yMDE3PC9ZZWFyPjxSZWNO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657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255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747751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edlackova&lt;/Author&gt;&lt;Year&gt;2009&lt;/Year&gt;&lt;RecNum&gt;34&lt;/RecNum&gt;&lt;DisplayText&gt;[10]&lt;/DisplayText&gt;&lt;record&gt;&lt;rec-number&gt;34&lt;/rec-number&gt;&lt;foreign-keys&gt;&lt;key app="EN" db-id="vrp9r2ds6xwswberfaqv0d93dwp2aes9ss2p" timestamp="1586855852"&gt;34&lt;/key&gt;&lt;/foreign-keys&gt;&lt;ref-type name="Journal Article"&gt;17&lt;/ref-type&gt;&lt;contributors&gt;&lt;authors&gt;&lt;author&gt;Sedlackova, J.&lt;/author&gt;&lt;author&gt;Vondracek, P.&lt;/author&gt;&lt;author&gt;Hermanova, M.&lt;/author&gt;&lt;author&gt;Zamecnik, J.&lt;/author&gt;&lt;author&gt;Hruba, Z.&lt;/author&gt;&lt;author&gt;Haberlova, J.&lt;/author&gt;&lt;author&gt;Kraus, J.&lt;/author&gt;&lt;author&gt;Marikova, T.&lt;/author&gt;&lt;author&gt;Hedvicakova, P.&lt;/author&gt;&lt;author&gt;Vohanka, S.&lt;/author&gt;&lt;author&gt;Fajkusova, L.&lt;/author&gt;&lt;/authors&gt;&lt;/contributors&gt;&lt;auth-address&gt;Centre of Molecular Biology and Gene Therapy, University Hospital Brno and Masaryk University, Brno, Czech Republic.&lt;/auth-address&gt;&lt;titles&gt;&lt;title&gt;Point mutations in Czech DMD/BMD patients and their phenotypic outcome&lt;/title&gt;&lt;secondary-title&gt;Neuromuscul Disord&lt;/secondary-title&gt;&lt;/titles&gt;&lt;periodical&gt;&lt;full-title&gt;Neuromuscul Disord&lt;/full-title&gt;&lt;/periodical&gt;&lt;pages&gt;749-53&lt;/pages&gt;&lt;volume&gt;19&lt;/volume&gt;&lt;number&gt;11&lt;/number&gt;&lt;edition&gt;2009/09/29&lt;/edition&gt;&lt;keywords&gt;&lt;keyword&gt;Base Sequence&lt;/keyword&gt;&lt;keyword&gt;Czech Republic&lt;/keyword&gt;&lt;keyword&gt;DNA Mutational Analysis/methods&lt;/keyword&gt;&lt;keyword&gt;Dystrophin/*genetics/metabolism&lt;/keyword&gt;&lt;keyword&gt;Exons&lt;/keyword&gt;&lt;keyword&gt;Female&lt;/keyword&gt;&lt;keyword&gt;Humans&lt;/keyword&gt;&lt;keyword&gt;Male&lt;/keyword&gt;&lt;keyword&gt;Molecular Sequence Data&lt;/keyword&gt;&lt;keyword&gt;Muscular Dystrophy, Duchenne/*genetics&lt;/keyword&gt;&lt;keyword&gt;*Phenotype&lt;/keyword&gt;&lt;keyword&gt;*Point Mutation&lt;/keyword&gt;&lt;keyword&gt;RNA, Messenger/metabolism&lt;/keyword&gt;&lt;/keywords&gt;&lt;dates&gt;&lt;year&gt;2009&lt;/year&gt;&lt;pub-dates&gt;&lt;date&gt;Nov&lt;/date&gt;&lt;/pub-dates&gt;&lt;/dates&gt;&lt;isbn&gt;1873-2364 (Electronic)&amp;#xD;0960-8966 (Linking)&lt;/isbn&gt;&lt;accession-num&gt;19783145&lt;/accession-num&gt;&lt;urls&gt;&lt;related-urls&gt;&lt;url&gt;https://www.ncbi.nlm.nih.gov/pubmed/19783145&lt;/url&gt;&lt;/related-urls&gt;&lt;/urls&gt;&lt;electronic-resource-num&gt;10.1016/j.nmd.2009.08.01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672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55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97692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Mendell&lt;/Author&gt;&lt;Year&gt;2001&lt;/Year&gt;&lt;RecNum&gt;106&lt;/RecNum&gt;&lt;DisplayText&gt;[30]&lt;/DisplayText&gt;&lt;record&gt;&lt;rec-number&gt;106&lt;/rec-number&gt;&lt;foreign-keys&gt;&lt;key app="EN" db-id="vrp9r2ds6xwswberfaqv0d93dwp2aes9ss2p" timestamp="1587223241"&gt;106&lt;/key&gt;&lt;/foreign-keys&gt;&lt;ref-type name="Journal Article"&gt;17&lt;/ref-type&gt;&lt;contributors&gt;&lt;authors&gt;&lt;author&gt;Mendell, J. R.&lt;/author&gt;&lt;author&gt;Buzin, C. H.&lt;/author&gt;&lt;author&gt;Feng, J.&lt;/author&gt;&lt;author&gt;Yan, J.&lt;/author&gt;&lt;author&gt;Serrano, C.&lt;/author&gt;&lt;author&gt;Sangani, D. S.&lt;/author&gt;&lt;author&gt;Wall, C.&lt;/author&gt;&lt;author&gt;Prior, T. W.&lt;/author&gt;&lt;author&gt;Sommer, S. S.&lt;/author&gt;&lt;/authors&gt;&lt;/contributors&gt;&lt;auth-address&gt;Department of Neurology, The Ohio State University Medical Center, Columbus, 43210, USA. mendell1@osu.edu&lt;/auth-address&gt;&lt;titles&gt;&lt;title&gt;Diagnosis of Duchenne dystrophy by enhanced detection of small mutations&lt;/title&gt;&lt;secondary-title&gt;Neurology&lt;/secondary-title&gt;&lt;/titles&gt;&lt;periodical&gt;&lt;full-title&gt;Neurology&lt;/full-title&gt;&lt;/periodical&gt;&lt;pages&gt;645-50&lt;/pages&gt;&lt;volume&gt;57&lt;/volume&gt;&lt;number&gt;4&lt;/number&gt;&lt;edition&gt;2001/08/29&lt;/edition&gt;&lt;keywords&gt;&lt;keyword&gt;Adolescent&lt;/keyword&gt;&lt;keyword&gt;Child&lt;/keyword&gt;&lt;keyword&gt;Child, Preschool&lt;/keyword&gt;&lt;keyword&gt;Codon, Nonsense&lt;/keyword&gt;&lt;keyword&gt;DNA/genetics&lt;/keyword&gt;&lt;keyword&gt;DNA Mutational Analysis&lt;/keyword&gt;&lt;keyword&gt;Dystrophin/genetics&lt;/keyword&gt;&lt;keyword&gt;Frameshift Mutation&lt;/keyword&gt;&lt;keyword&gt;Gene Deletion&lt;/keyword&gt;&lt;keyword&gt;Humans&lt;/keyword&gt;&lt;keyword&gt;Muscular Dystrophy, Duchenne/diagnosis/*genetics&lt;/keyword&gt;&lt;keyword&gt;Mutation/*genetics&lt;/keyword&gt;&lt;keyword&gt;*Polymorphism, Single-Stranded Conformational&lt;/keyword&gt;&lt;/keywords&gt;&lt;dates&gt;&lt;year&gt;2001&lt;/year&gt;&lt;pub-dates&gt;&lt;date&gt;Aug 28&lt;/date&gt;&lt;/pub-dates&gt;&lt;/dates&gt;&lt;isbn&gt;0028-3878 (Print)&amp;#xD;0028-3878 (Linking)&lt;/isbn&gt;&lt;accession-num&gt;11524473&lt;/accession-num&gt;&lt;urls&gt;&lt;related-urls&gt;&lt;url&gt;https://www.ncbi.nlm.nih.gov/pubmed/11524473&lt;/url&gt;&lt;/related-urls&gt;&lt;/urls&gt;&lt;electronic-resource-num&gt;10.1212/wnl.57.4.64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682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56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97682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683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56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97681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3</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693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565*)</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97671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696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56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97668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717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57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97647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Bai&lt;/Author&gt;&lt;Year&gt;2016&lt;/Year&gt;&lt;RecNum&gt;87&lt;/RecNum&gt;&lt;DisplayText&gt;[7]&lt;/DisplayText&gt;&lt;record&gt;&lt;rec-number&gt;87&lt;/rec-number&gt;&lt;foreign-keys&gt;&lt;key app="EN" db-id="vrp9r2ds6xwswberfaqv0d93dwp2aes9ss2p" timestamp="1587210934"&gt;87&lt;/key&gt;&lt;/foreign-keys&gt;&lt;ref-type name="Journal Article"&gt;17&lt;/ref-type&gt;&lt;contributors&gt;&lt;authors&gt;&lt;author&gt;Bai, Y.&lt;/author&gt;&lt;author&gt;Li, S.&lt;/author&gt;&lt;author&gt;Zong, Y. N.&lt;/author&gt;&lt;author&gt;Li, X. L.&lt;/author&gt;&lt;author&gt;Zhao, Z. H.&lt;/author&gt;&lt;author&gt;Kong, X. D.&lt;/author&gt;&lt;/authors&gt;&lt;/contributors&gt;&lt;auth-address&gt;Center of Prenatal Diagnosis, First Affiliated Hospital of Zhengzhou University, Zhengzhou 450052, China.&lt;/auth-address&gt;&lt;titles&gt;&lt;title&gt;[Mutation screening of 433 families with Duchenne/Becker muscular dystrophy]&lt;/title&gt;&lt;secondary-title&gt;Zhonghua Yi Xue Za Zhi&lt;/secondary-title&gt;&lt;/titles&gt;&lt;periodical&gt;&lt;full-title&gt;Zhonghua Yi Xue Za Zhi&lt;/full-title&gt;&lt;/periodical&gt;&lt;pages&gt;1261-9&lt;/pages&gt;&lt;volume&gt;96&lt;/volume&gt;&lt;number&gt;16&lt;/number&gt;&lt;edition&gt;2016/04/29&lt;/edition&gt;&lt;keywords&gt;&lt;keyword&gt;Asian Continental Ancestry Group&lt;/keyword&gt;&lt;keyword&gt;*DNA Mutational Analysis&lt;/keyword&gt;&lt;keyword&gt;Dystrophin/*genetics&lt;/keyword&gt;&lt;keyword&gt;Exons&lt;/keyword&gt;&lt;keyword&gt;Female&lt;/keyword&gt;&lt;keyword&gt;Frameshift Mutation&lt;/keyword&gt;&lt;keyword&gt;High-Throughput Nucleotide Sequencing&lt;/keyword&gt;&lt;keyword&gt;Humans&lt;/keyword&gt;&lt;keyword&gt;Multiplex Polymerase Chain Reaction&lt;/keyword&gt;&lt;keyword&gt;Muscular Dystrophy, Duchenne/*genetics&lt;/keyword&gt;&lt;keyword&gt;Mutation, Missense&lt;/keyword&gt;&lt;keyword&gt;Point Mutation&lt;/keyword&gt;&lt;keyword&gt;Polymorphism, Genetic&lt;/keyword&gt;&lt;keyword&gt;Pregnancy&lt;/keyword&gt;&lt;keyword&gt;Sequence Deletion&lt;/keyword&gt;&lt;/keywords&gt;&lt;dates&gt;&lt;year&gt;2016&lt;/year&gt;&lt;pub-dates&gt;&lt;date&gt;Apr 26&lt;/date&gt;&lt;/pub-dates&gt;&lt;/dates&gt;&lt;isbn&gt;0376-2491 (Print)&amp;#xD;0376-2491 (Linking)&lt;/isbn&gt;&lt;accession-num&gt;27122458&lt;/accession-num&gt;&lt;urls&gt;&lt;related-urls&gt;&lt;url&gt;https://www.ncbi.nlm.nih.gov/pubmed/27122458&lt;/url&gt;&lt;/related-urls&gt;&lt;/urls&gt;&lt;electronic-resource-num&gt;10.3760/cma.j.issn.0376-2491.2016.16.008&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3</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720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574*)</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97644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736T&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257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97628A&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736T&gt;G</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257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97628A&gt;C</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750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58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97614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755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58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97609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Lo&lt;/Author&gt;&lt;Year&gt;2006&lt;/Year&gt;&lt;RecNum&gt;51&lt;/RecNum&gt;&lt;DisplayText&gt;[27]&lt;/DisplayText&gt;&lt;record&gt;&lt;rec-number&gt;51&lt;/rec-number&gt;&lt;foreign-keys&gt;&lt;key app="EN" db-id="vrp9r2ds6xwswberfaqv0d93dwp2aes9ss2p" timestamp="1586856058"&gt;51&lt;/key&gt;&lt;/foreign-keys&gt;&lt;ref-type name="Journal Article"&gt;17&lt;/ref-type&gt;&lt;contributors&gt;&lt;authors&gt;&lt;author&gt;Lo, I. F.&lt;/author&gt;&lt;author&gt;Lai, K. K.&lt;/author&gt;&lt;author&gt;Tong, T. M.&lt;/author&gt;&lt;author&gt;Lam, S. T.&lt;/author&gt;&lt;/authors&gt;&lt;/contributors&gt;&lt;auth-address&gt;Clinical Genetic Service, Department of Health, Hong Kong, China. dr.ivanlo@gmail.com&lt;/auth-address&gt;&lt;titles&gt;&lt;title&gt;A different spectrum of DMD gene mutations in local Chinese patients with Duchenne/Becker muscular dystrophy&lt;/title&gt;&lt;secondary-title&gt;Chin Med J (Engl)&lt;/secondary-title&gt;&lt;/titles&gt;&lt;periodical&gt;&lt;full-title&gt;Chin Med J (Engl)&lt;/full-title&gt;&lt;/periodical&gt;&lt;pages&gt;1079-87&lt;/pages&gt;&lt;volume&gt;119&lt;/volume&gt;&lt;number&gt;13&lt;/number&gt;&lt;edition&gt;2006/07/13&lt;/edition&gt;&lt;keywords&gt;&lt;keyword&gt;Asian Continental Ancestry Group&lt;/keyword&gt;&lt;keyword&gt;Dystrophin/*genetics&lt;/keyword&gt;&lt;keyword&gt;Exons&lt;/keyword&gt;&lt;keyword&gt;Genotype&lt;/keyword&gt;&lt;keyword&gt;Heterozygote&lt;/keyword&gt;&lt;keyword&gt;Humans&lt;/keyword&gt;&lt;keyword&gt;Intellectual Disability/genetics&lt;/keyword&gt;&lt;keyword&gt;Muscular Dystrophy, Duchenne/*genetics&lt;/keyword&gt;&lt;keyword&gt;*Mutation&lt;/keyword&gt;&lt;keyword&gt;Phenotype&lt;/keyword&gt;&lt;keyword&gt;Polymerase Chain Reaction&lt;/keyword&gt;&lt;/keywords&gt;&lt;dates&gt;&lt;year&gt;2006&lt;/year&gt;&lt;pub-dates&gt;&lt;date&gt;Jul 5&lt;/date&gt;&lt;/pub-dates&gt;&lt;/dates&gt;&lt;isbn&gt;0366-6999 (Print)&amp;#xD;0366-6999 (Linking)&lt;/isbn&gt;&lt;accession-num&gt;16834926&lt;/accession-num&gt;&lt;urls&gt;&lt;related-urls&gt;&lt;url&gt;https://www.ncbi.nlm.nih.gov/pubmed/16834926&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771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59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97593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3</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792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598*)</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97572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Wang&lt;/Author&gt;&lt;Year&gt;2019&lt;/Year&gt;&lt;RecNum&gt;62&lt;/RecNum&gt;&lt;DisplayText&gt;[21]&lt;/DisplayText&gt;&lt;record&gt;&lt;rec-number&gt;62&lt;/rec-number&gt;&lt;foreign-keys&gt;&lt;key app="EN" db-id="vrp9r2ds6xwswberfaqv0d93dwp2aes9ss2p" timestamp="1586856604"&gt;62&lt;/key&gt;&lt;/foreign-keys&gt;&lt;ref-type name="Journal Article"&gt;17&lt;/ref-type&gt;&lt;contributors&gt;&lt;authors&gt;&lt;author&gt;Wang, D.&lt;/author&gt;&lt;author&gt;Gao, M.&lt;/author&gt;&lt;author&gt;Zhang, K.&lt;/author&gt;&lt;author&gt;Jin, R.&lt;/author&gt;&lt;author&gt;Lv, Y.&lt;/author&gt;&lt;author&gt;Liu, Y.&lt;/author&gt;&lt;author&gt;Ma, J.&lt;/author&gt;&lt;author&gt;Wan, Y.&lt;/author&gt;&lt;author&gt;Gai, Z.&lt;/author&gt;&lt;author&gt;Liu, Y.&lt;/author&gt;&lt;/authors&gt;&lt;/contributors&gt;&lt;auth-address&gt;Pediatric Research Institute, Qilu Children&amp;apos;s Hospital, Shandong University, Ji&amp;apos;nan, China.&amp;#xD;Neurology Department, Qilu Children&amp;apos;s Hospital, Shandong University, Ji&amp;apos;nan, China.&lt;/auth-address&gt;&lt;titles&gt;&lt;title&gt;Molecular Genetics Analysis of 70 Chinese Families With Muscular Dystrophy Using Multiplex Ligation-Dependent Probe Amplification and Next-Generation Sequencing&lt;/title&gt;&lt;secondary-title&gt;Front Pharmacol&lt;/secondary-title&gt;&lt;/titles&gt;&lt;pages&gt;814&lt;/pages&gt;&lt;volume&gt;10&lt;/volume&gt;&lt;edition&gt;2019/08/14&lt;/edition&gt;&lt;keywords&gt;&lt;keyword&gt;Lama2&lt;/keyword&gt;&lt;keyword&gt;dystrophin (DMD)&lt;/keyword&gt;&lt;keyword&gt;merosin-deficient congenital muscular dystrophy type 1A&lt;/keyword&gt;&lt;keyword&gt;multiplex ligation-dependent probe amplification&lt;/keyword&gt;&lt;keyword&gt;muscular dystrophy&lt;/keyword&gt;&lt;keyword&gt;next-generation sequencing&lt;/keyword&gt;&lt;/keywords&gt;&lt;dates&gt;&lt;year&gt;2019&lt;/year&gt;&lt;/dates&gt;&lt;isbn&gt;1663-9812 (Print)&amp;#xD;1663-9812 (Linking)&lt;/isbn&gt;&lt;accession-num&gt;31404137&lt;/accession-num&gt;&lt;urls&gt;&lt;related-urls&gt;&lt;url&gt;https://www.ncbi.nlm.nih.gov/pubmed/31404137&lt;/url&gt;&lt;/related-urls&gt;&lt;/urls&gt;&lt;custom2&gt;PMC6669794&lt;/custom2&gt;&lt;electronic-resource-num&gt;10.3389/fphar.2019.0081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798A&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260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97566T&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3</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814C&gt;G</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2605*)</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97550G&gt;C</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817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60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97547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818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60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97546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3</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822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608*)</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97542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855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261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97509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864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62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97500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Bai&lt;/Author&gt;&lt;Year&gt;2016&lt;/Year&gt;&lt;RecNum&gt;87&lt;/RecNum&gt;&lt;DisplayText&gt;[7]&lt;/DisplayText&gt;&lt;record&gt;&lt;rec-number&gt;87&lt;/rec-number&gt;&lt;foreign-keys&gt;&lt;key app="EN" db-id="vrp9r2ds6xwswberfaqv0d93dwp2aes9ss2p" timestamp="1587210934"&gt;87&lt;/key&gt;&lt;/foreign-keys&gt;&lt;ref-type name="Journal Article"&gt;17&lt;/ref-type&gt;&lt;contributors&gt;&lt;authors&gt;&lt;author&gt;Bai, Y.&lt;/author&gt;&lt;author&gt;Li, S.&lt;/author&gt;&lt;author&gt;Zong, Y. N.&lt;/author&gt;&lt;author&gt;Li, X. L.&lt;/author&gt;&lt;author&gt;Zhao, Z. H.&lt;/author&gt;&lt;author&gt;Kong, X. D.&lt;/author&gt;&lt;/authors&gt;&lt;/contributors&gt;&lt;auth-address&gt;Center of Prenatal Diagnosis, First Affiliated Hospital of Zhengzhou University, Zhengzhou 450052, China.&lt;/auth-address&gt;&lt;titles&gt;&lt;title&gt;[Mutation screening of 433 families with Duchenne/Becker muscular dystrophy]&lt;/title&gt;&lt;secondary-title&gt;Zhonghua Yi Xue Za Zhi&lt;/secondary-title&gt;&lt;/titles&gt;&lt;periodical&gt;&lt;full-title&gt;Zhonghua Yi Xue Za Zhi&lt;/full-title&gt;&lt;/periodical&gt;&lt;pages&gt;1261-9&lt;/pages&gt;&lt;volume&gt;96&lt;/volume&gt;&lt;number&gt;16&lt;/number&gt;&lt;edition&gt;2016/04/29&lt;/edition&gt;&lt;keywords&gt;&lt;keyword&gt;Asian Continental Ancestry Group&lt;/keyword&gt;&lt;keyword&gt;*DNA Mutational Analysis&lt;/keyword&gt;&lt;keyword&gt;Dystrophin/*genetics&lt;/keyword&gt;&lt;keyword&gt;Exons&lt;/keyword&gt;&lt;keyword&gt;Female&lt;/keyword&gt;&lt;keyword&gt;Frameshift Mutation&lt;/keyword&gt;&lt;keyword&gt;High-Throughput Nucleotide Sequencing&lt;/keyword&gt;&lt;keyword&gt;Humans&lt;/keyword&gt;&lt;keyword&gt;Multiplex Polymerase Chain Reaction&lt;/keyword&gt;&lt;keyword&gt;Muscular Dystrophy, Duchenne/*genetics&lt;/keyword&gt;&lt;keyword&gt;Mutation, Missense&lt;/keyword&gt;&lt;keyword&gt;Point Mutation&lt;/keyword&gt;&lt;keyword&gt;Polymorphism, Genetic&lt;/keyword&gt;&lt;keyword&gt;Pregnancy&lt;/keyword&gt;&lt;keyword&gt;Sequence Deletion&lt;/keyword&gt;&lt;/keywords&gt;&lt;dates&gt;&lt;year&gt;2016&lt;/year&gt;&lt;pub-dates&gt;&lt;date&gt;Apr 26&lt;/date&gt;&lt;/pub-dates&gt;&lt;/dates&gt;&lt;isbn&gt;0376-2491 (Print)&amp;#xD;0376-2491 (Linking)&lt;/isbn&gt;&lt;accession-num&gt;27122458&lt;/accession-num&gt;&lt;urls&gt;&lt;related-urls&gt;&lt;url&gt;https://www.ncbi.nlm.nih.gov/pubmed/27122458&lt;/url&gt;&lt;/related-urls&gt;&lt;/urls&gt;&lt;electronic-resource-num&gt;10.3760/cma.j.issn.0376-2491.2016.16.008&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4</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873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625*)</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76261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894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63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76240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898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63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76236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aaGFuZzwvQXV0aG9yPjxZZWFyPjIwMTk8L1llYXI+PFJl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aaGFuZzwvQXV0aG9yPjxZZWFyPjIwMTk8L1llYXI+PFJl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8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899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63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76235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ZYW5nPC9BdXRob3I+PFllYXI+MjAxOTwvWWVhcj48UmVj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ZYW5nPC9BdXRob3I+PFllYXI+MjAxOTwvWWVhcj48UmVj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lastRenderedPageBreak/>
              <w:t>5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7969A&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265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76165T&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Guo&lt;/Author&gt;&lt;Year&gt;2015&lt;/Year&gt;&lt;RecNum&gt;154&lt;/RecNum&gt;&lt;DisplayText&gt;[23]&lt;/DisplayText&gt;&lt;record&gt;&lt;rec-number&gt;154&lt;/rec-number&gt;&lt;foreign-keys&gt;&lt;key app="EN" db-id="vrp9r2ds6xwswberfaqv0d93dwp2aes9ss2p" timestamp="1587226913"&gt;154&lt;/key&gt;&lt;/foreign-keys&gt;&lt;ref-type name="Journal Article"&gt;17&lt;/ref-type&gt;&lt;contributors&gt;&lt;authors&gt;&lt;author&gt;Guo, R.&lt;/author&gt;&lt;author&gt;Zhu, G.&lt;/author&gt;&lt;author&gt;Zhu, H.&lt;/author&gt;&lt;author&gt;Ma, R.&lt;/author&gt;&lt;author&gt;Peng, Y.&lt;/author&gt;&lt;author&gt;Liang, D.&lt;/author&gt;&lt;author&gt;Wu, L.&lt;/author&gt;&lt;/authors&gt;&lt;/contributors&gt;&lt;auth-address&gt;State Key Laboratory of Medical Genetics, Central South University, Changsha, Hunan, China.&amp;#xD;Hunan Jiahui Genetics Hospital, Changsha, Hunan, China.&lt;/auth-address&gt;&lt;titles&gt;&lt;title&gt;DMD mutation spectrum analysis in 613 Chinese patients with dystrophinopathy&lt;/title&gt;&lt;secondary-title&gt;J Hum Genet&lt;/secondary-title&gt;&lt;/titles&gt;&lt;periodical&gt;&lt;full-title&gt;J Hum Genet&lt;/full-title&gt;&lt;/periodical&gt;&lt;pages&gt;435-42&lt;/pages&gt;&lt;volume&gt;60&lt;/volume&gt;&lt;number&gt;8&lt;/number&gt;&lt;edition&gt;2015/05/15&lt;/edition&gt;&lt;keywords&gt;&lt;keyword&gt;Asian Continental Ancestry Group/*genetics&lt;/keyword&gt;&lt;keyword&gt;Child, Preschool&lt;/keyword&gt;&lt;keyword&gt;China/epidemiology&lt;/keyword&gt;&lt;keyword&gt;Cohort Studies&lt;/keyword&gt;&lt;keyword&gt;DNA Mutational Analysis&lt;/keyword&gt;&lt;keyword&gt;Dystrophin/*genetics&lt;/keyword&gt;&lt;keyword&gt;Female&lt;/keyword&gt;&lt;keyword&gt;Genetic Association Studies&lt;/keyword&gt;&lt;keyword&gt;Humans&lt;/keyword&gt;&lt;keyword&gt;Male&lt;/keyword&gt;&lt;keyword&gt;Multiplex Polymerase Chain Reaction&lt;/keyword&gt;&lt;keyword&gt;Muscular Dystrophy, Duchenne/epidemiology/*genetics&lt;/keyword&gt;&lt;/keywords&gt;&lt;dates&gt;&lt;year&gt;2015&lt;/year&gt;&lt;pub-dates&gt;&lt;date&gt;Aug&lt;/date&gt;&lt;/pub-dates&gt;&lt;/dates&gt;&lt;isbn&gt;1435-232X (Electronic)&amp;#xD;1434-5161 (Linking)&lt;/isbn&gt;&lt;accession-num&gt;25972034&lt;/accession-num&gt;&lt;urls&gt;&lt;related-urls&gt;&lt;url&gt;https://www.ncbi.nlm.nih.gov/pubmed/25972034&lt;/url&gt;&lt;/related-urls&gt;&lt;/urls&gt;&lt;electronic-resource-num&gt;10.1038/jhg.2015.4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009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67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76125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YWlsbG91cjwvQXV0aG9yPjxZZWFyPjIwMDg8L1llYXI+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YWlsbG91cjwvQXV0aG9yPjxZZWFyPjIwMDg8L1llYXI+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6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010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67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76124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038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268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45969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ywgNTMsIDcxXTwvRGlzcGxheVRleHQ+PHJlY29y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ywgNTMsIDcxXTwvRGlzcGxheVRleHQ+PHJlY29y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3, 53, 7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en-US"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en-US" w:eastAsia="it-IT"/>
              </w:rPr>
              <w:t>18</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en-US" w:eastAsia="it-IT"/>
              </w:rPr>
              <w:t>5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en-US" w:eastAsia="it-IT"/>
              </w:rPr>
              <w:t>c.8053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en-US" w:eastAsia="it-IT"/>
              </w:rPr>
              <w:t>p.(Glu268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en-US" w:eastAsia="it-IT"/>
              </w:rPr>
              <w:t>g.31645954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en-US" w:eastAsia="it-IT"/>
              </w:rPr>
              <w:instrText xml:space="preserve"> ADDIN EN.CITE </w:instrText>
            </w:r>
            <w:r w:rsidRPr="00C05C1E">
              <w:rPr>
                <w:rFonts w:ascii="Times New Roman" w:eastAsia="Times New Roman" w:hAnsi="Times New Roman" w:cs="Times New Roman"/>
                <w:color w:val="000000"/>
                <w:sz w:val="18"/>
                <w:szCs w:val="18"/>
                <w:lang w:val="en-US"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en-US" w:eastAsia="it-IT"/>
              </w:rPr>
              <w:instrText xml:space="preserve"> ADDIN EN.CITE.DATA </w:instrText>
            </w:r>
            <w:r w:rsidRPr="00C05C1E">
              <w:rPr>
                <w:rFonts w:ascii="Times New Roman" w:eastAsia="Times New Roman" w:hAnsi="Times New Roman" w:cs="Times New Roman"/>
                <w:color w:val="000000"/>
                <w:sz w:val="18"/>
                <w:szCs w:val="18"/>
                <w:lang w:val="en-US" w:eastAsia="it-IT"/>
              </w:rPr>
            </w:r>
            <w:r w:rsidRPr="00C05C1E">
              <w:rPr>
                <w:rFonts w:ascii="Times New Roman" w:eastAsia="Times New Roman" w:hAnsi="Times New Roman" w:cs="Times New Roman"/>
                <w:color w:val="000000"/>
                <w:sz w:val="18"/>
                <w:szCs w:val="18"/>
                <w:lang w:val="en-US" w:eastAsia="it-IT"/>
              </w:rPr>
              <w:fldChar w:fldCharType="end"/>
            </w:r>
            <w:r w:rsidRPr="00C05C1E">
              <w:rPr>
                <w:rFonts w:ascii="Times New Roman" w:eastAsia="Times New Roman" w:hAnsi="Times New Roman" w:cs="Times New Roman"/>
                <w:color w:val="000000"/>
                <w:sz w:val="18"/>
                <w:szCs w:val="18"/>
                <w:lang w:val="en-US" w:eastAsia="it-IT"/>
              </w:rPr>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3]</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t>5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t>c.8069T&gt;G</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t>p.(Leu269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t>g.31645938A&gt;C</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fldData xml:space="preserve">PEVuZE5vdGU+PENpdGU+PEF1dGhvcj5kZSBBbG1laWRhPC9BdXRob3I+PFllYXI+MjAxNzwvWWVh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</w:fldData>
              </w:fldChar>
            </w:r>
            <w:r w:rsidRPr="00C05C1E">
              <w:rPr>
                <w:rFonts w:ascii="Times New Roman" w:eastAsia="Times New Roman" w:hAnsi="Times New Roman" w:cs="Times New Roman"/>
                <w:color w:val="000000"/>
                <w:sz w:val="18"/>
                <w:szCs w:val="18"/>
                <w:lang w:val="en-US" w:eastAsia="it-IT"/>
              </w:rPr>
              <w:instrText xml:space="preserve"> ADDIN EN.CITE </w:instrText>
            </w:r>
            <w:r w:rsidRPr="00C05C1E">
              <w:rPr>
                <w:rFonts w:ascii="Times New Roman" w:eastAsia="Times New Roman" w:hAnsi="Times New Roman" w:cs="Times New Roman"/>
                <w:color w:val="000000"/>
                <w:sz w:val="18"/>
                <w:szCs w:val="18"/>
                <w:lang w:val="en-US" w:eastAsia="it-IT"/>
              </w:rPr>
              <w:fldChar w:fldCharType="begin">
                <w:fldData xml:space="preserve">PEVuZE5vdGU+PENpdGU+PEF1dGhvcj5kZSBBbG1laWRhPC9BdXRob3I+PFllYXI+MjAxNzwvWWVh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</w:fldData>
              </w:fldChar>
            </w:r>
            <w:r w:rsidRPr="00C05C1E">
              <w:rPr>
                <w:rFonts w:ascii="Times New Roman" w:eastAsia="Times New Roman" w:hAnsi="Times New Roman" w:cs="Times New Roman"/>
                <w:color w:val="000000"/>
                <w:sz w:val="18"/>
                <w:szCs w:val="18"/>
                <w:lang w:val="en-US" w:eastAsia="it-IT"/>
              </w:rPr>
              <w:instrText xml:space="preserve"> ADDIN EN.CITE.DATA </w:instrText>
            </w:r>
            <w:r w:rsidRPr="00C05C1E">
              <w:rPr>
                <w:rFonts w:ascii="Times New Roman" w:eastAsia="Times New Roman" w:hAnsi="Times New Roman" w:cs="Times New Roman"/>
                <w:color w:val="000000"/>
                <w:sz w:val="18"/>
                <w:szCs w:val="18"/>
                <w:lang w:val="en-US" w:eastAsia="it-IT"/>
              </w:rPr>
            </w:r>
            <w:r w:rsidRPr="00C05C1E">
              <w:rPr>
                <w:rFonts w:ascii="Times New Roman" w:eastAsia="Times New Roman" w:hAnsi="Times New Roman" w:cs="Times New Roman"/>
                <w:color w:val="000000"/>
                <w:sz w:val="18"/>
                <w:szCs w:val="18"/>
                <w:lang w:val="en-US" w:eastAsia="it-IT"/>
              </w:rPr>
              <w:fldChar w:fldCharType="end"/>
            </w:r>
            <w:r w:rsidRPr="00C05C1E">
              <w:rPr>
                <w:rFonts w:ascii="Times New Roman" w:eastAsia="Times New Roman" w:hAnsi="Times New Roman" w:cs="Times New Roman"/>
                <w:color w:val="000000"/>
                <w:sz w:val="18"/>
                <w:szCs w:val="18"/>
                <w:lang w:val="en-US" w:eastAsia="it-IT"/>
              </w:rPr>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69]</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t>5</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t>5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it-IT" w:eastAsia="it-IT"/>
              </w:rPr>
              <w:t>c.8074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it-IT" w:eastAsia="it-IT"/>
              </w:rPr>
              <w:t>p.(Gln269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it-IT" w:eastAsia="it-IT"/>
              </w:rPr>
              <w:t>g.31645933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ylor&lt;/Author&gt;&lt;Year&gt;2007&lt;/Year&gt;&lt;RecNum&gt;109&lt;/RecNum&gt;&lt;DisplayText&gt;[28]&lt;/DisplayText&gt;&lt;record&gt;&lt;rec-number&gt;109&lt;/rec-number&gt;&lt;foreign-keys&gt;&lt;key app="EN" db-id="vrp9r2ds6xwswberfaqv0d93dwp2aes9ss2p" timestamp="1587223241"&gt;109&lt;/key&gt;&lt;/foreign-keys&gt;&lt;ref-type name="Journal Article"&gt;17&lt;/ref-type&gt;&lt;contributors&gt;&lt;authors&gt;&lt;author&gt;Taylor, P. J.&lt;/author&gt;&lt;author&gt;Maroulis, S.&lt;/author&gt;&lt;author&gt;Mullan, G. L.&lt;/author&gt;&lt;author&gt;Pedersen, R. L.&lt;/author&gt;&lt;author&gt;Baumli, A.&lt;/author&gt;&lt;author&gt;Elakis, G.&lt;/author&gt;&lt;author&gt;Piras, S.&lt;/author&gt;&lt;author&gt;Walsh, C.&lt;/author&gt;&lt;author&gt;Prosper-Gutierrez, B.&lt;/author&gt;&lt;author&gt;De La Puente-Alonso, F.&lt;/author&gt;&lt;author&gt;Bell, C. G.&lt;/author&gt;&lt;author&gt;Mowat, D. R.&lt;/author&gt;&lt;author&gt;Johnston, H. M.&lt;/author&gt;&lt;author&gt;Buckley, M. F.&lt;/author&gt;&lt;/authors&gt;&lt;/contributors&gt;&lt;auth-address&gt;Molecular and Cytogenetics Unit, Department of Haematology and Genetics, South Eastern Area Laboratory Services, Prince of Wales Hospital, Randwick, Sydney, Australia.&lt;/auth-address&gt;&lt;titles&gt;&lt;title&gt;Measurement of the clinical utility of a combined mutation detection protocol in carriers of Duchenne and Becker muscular dystrophy&lt;/title&gt;&lt;secondary-title&gt;J Med Genet&lt;/secondary-title&gt;&lt;/titles&gt;&lt;periodical&gt;&lt;full-title&gt;J Med Genet&lt;/full-title&gt;&lt;/periodical&gt;&lt;pages&gt;368-72&lt;/pages&gt;&lt;volume&gt;44&lt;/volume&gt;&lt;number&gt;6&lt;/number&gt;&lt;edition&gt;2007/01/30&lt;/edition&gt;&lt;keywords&gt;&lt;keyword&gt;Female&lt;/keyword&gt;&lt;keyword&gt;*Genetic Carrier Screening&lt;/keyword&gt;&lt;keyword&gt;*Heterozygote&lt;/keyword&gt;&lt;keyword&gt;Humans&lt;/keyword&gt;&lt;keyword&gt;Male&lt;/keyword&gt;&lt;keyword&gt;Mothers&lt;/keyword&gt;&lt;keyword&gt;Muscular Dystrophy, Duchenne/diagnosis/*genetics&lt;/keyword&gt;&lt;keyword&gt;Mutation/*genetics&lt;/keyword&gt;&lt;/keywords&gt;&lt;dates&gt;&lt;year&gt;2007&lt;/year&gt;&lt;pub-dates&gt;&lt;date&gt;Jun&lt;/date&gt;&lt;/pub-dates&gt;&lt;/dates&gt;&lt;isbn&gt;1468-6244 (Electronic)&amp;#xD;0022-2593 (Linking)&lt;/isbn&gt;&lt;accession-num&gt;17259292&lt;/accession-num&gt;&lt;urls&gt;&lt;related-urls&gt;&lt;url&gt;https://www.ncbi.nlm.nih.gov/pubmed/17259292&lt;/url&gt;&lt;/related-urls&gt;&lt;/urls&gt;&lt;custom2&gt;PMC2740880&lt;/custom2&gt;&lt;electronic-resource-num&gt;10.1136/jmg.2006.04746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it-IT" w:eastAsia="it-IT"/>
              </w:rPr>
              <w:t>5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077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69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45930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098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270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45909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Whittock&lt;/Author&gt;&lt;Year&gt;1997&lt;/Year&gt;&lt;RecNum&gt;133&lt;/RecNum&gt;&lt;DisplayText&gt;[45]&lt;/DisplayText&gt;&lt;record&gt;&lt;rec-number&gt;133&lt;/rec-number&gt;&lt;foreign-keys&gt;&lt;key app="EN" db-id="vrp9r2ds6xwswberfaqv0d93dwp2aes9ss2p" timestamp="1587226689"&gt;133&lt;/key&gt;&lt;/foreign-keys&gt;&lt;ref-type name="Journal Article"&gt;17&lt;/ref-type&gt;&lt;contributors&gt;&lt;authors&gt;&lt;author&gt;Whittock, N. V.&lt;/author&gt;&lt;author&gt;Roberts, R. G.&lt;/author&gt;&lt;author&gt;Mathew, C. G.&lt;/author&gt;&lt;author&gt;Abbs, S. J.&lt;/author&gt;&lt;/authors&gt;&lt;/contributors&gt;&lt;auth-address&gt;Paediatric Research Unit, Guy&amp;apos;s Hospital, London, UK.&lt;/auth-address&gt;&lt;titles&gt;&lt;title&gt;Dystrophin point mutation screening using a multiplexed protein truncation test&lt;/title&gt;&lt;secondary-title&gt;Genet Test&lt;/secondary-title&gt;&lt;/titles&gt;&lt;periodical&gt;&lt;full-title&gt;Genet Test&lt;/full-title&gt;&lt;/periodical&gt;&lt;pages&gt;115-23&lt;/pages&gt;&lt;volume&gt;1&lt;/volume&gt;&lt;number&gt;2&lt;/number&gt;&lt;edition&gt;1997/01/01&lt;/edition&gt;&lt;keywords&gt;&lt;keyword&gt;Amino Acid Sequence&lt;/keyword&gt;&lt;keyword&gt;Base Sequence&lt;/keyword&gt;&lt;keyword&gt;DNA Primers/genetics&lt;/keyword&gt;&lt;keyword&gt;DNA, Complementary/genetics&lt;/keyword&gt;&lt;keyword&gt;Dystrophin/*genetics&lt;/keyword&gt;&lt;keyword&gt;Female&lt;/keyword&gt;&lt;keyword&gt;Genetic Carrier Screening&lt;/keyword&gt;&lt;keyword&gt;Genetic Testing/*methods&lt;/keyword&gt;&lt;keyword&gt;Humans&lt;/keyword&gt;&lt;keyword&gt;Male&lt;/keyword&gt;&lt;keyword&gt;Muscular Dystrophies/*genetics&lt;/keyword&gt;&lt;keyword&gt;Open Reading Frames&lt;/keyword&gt;&lt;keyword&gt;*Point Mutation&lt;/keyword&gt;&lt;keyword&gt;Reverse Transcriptase Polymerase Chain Reaction/methods&lt;/keyword&gt;&lt;/keywords&gt;&lt;dates&gt;&lt;year&gt;1997&lt;/year&gt;&lt;/dates&gt;&lt;isbn&gt;1090-6576 (Print)&amp;#xD;1090-6576 (Linking)&lt;/isbn&gt;&lt;accession-num&gt;10464635&lt;/accession-num&gt;&lt;urls&gt;&lt;related-urls&gt;&lt;url&gt;https://www.ncbi.nlm.nih.gov/pubmed/10464635&lt;/url&gt;&lt;/related-urls&gt;&lt;/urls&gt;&lt;electronic-resource-num&gt;10.1089/gte.1997.1.11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146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71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45861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161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272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45846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176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72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45831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dWZmZXJ5LUdpcmF1ZDwvQXV0aG9yPjxZZWFyPjIwMDQ8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UdWZmZXJ5LUdpcmF1ZDwvQXV0aG9yPjxZZWFyPjIwMDQ8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194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273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45813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197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73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45810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Lb25nPC9BdXRob3I+PFllYXI+MjAxOTwvWWVhcj48UmVj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Lb25nPC9BdXRob3I+PFllYXI+MjAxOTwvWWVhcj48UmVj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209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73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45798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MaW08L0F1dGhvcj48WWVhcj4yMDExPC9ZZWFyPjxSZWNO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MaW08L0F1dGhvcj48WWVhcj4yMDExPC9ZZWFyPjxSZWNO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4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213G&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73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45794C&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214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73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45793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WaWVpdGV6PC9BdXRob3I+PFllYXI+MjAxNzwvWWVhcj48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WaWVpdGV6PC9BdXRob3I+PFllYXI+MjAxNzwvWWVhcj48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215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73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645792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6</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269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757*)</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525519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Prior&lt;/Author&gt;&lt;Year&gt;1995&lt;/Year&gt;&lt;RecNum&gt;189&lt;/RecNum&gt;&lt;DisplayText&gt;[55]&lt;/DisplayText&gt;&lt;record&gt;&lt;rec-number&gt;189&lt;/rec-number&gt;&lt;foreign-keys&gt;&lt;key app="EN" db-id="vrp9r2ds6xwswberfaqv0d93dwp2aes9ss2p" timestamp="1587240810"&gt;189&lt;/key&gt;&lt;/foreign-keys&gt;&lt;ref-type name="Journal Article"&gt;17&lt;/ref-type&gt;&lt;contributors&gt;&lt;authors&gt;&lt;author&gt;Prior, T. W.&lt;/author&gt;&lt;author&gt;Bartolo, C.&lt;/author&gt;&lt;author&gt;Pearl, D. K.&lt;/author&gt;&lt;author&gt;Papp, A. C.&lt;/author&gt;&lt;author&gt;Snyder, P. J.&lt;/author&gt;&lt;author&gt;Sedra, M. S.&lt;/author&gt;&lt;author&gt;Burghes, A. H.&lt;/author&gt;&lt;author&gt;Mendell, J. R.&lt;/author&gt;&lt;/authors&gt;&lt;/contributors&gt;&lt;auth-address&gt;Department of Pathology, Ohio State University, Columbus 43210, USA.&lt;/auth-address&gt;&lt;titles&gt;&lt;title&gt;Spectrum of small mutations in the dystrophin coding region&lt;/title&gt;&lt;secondary-title&gt;Am J Hum Genet&lt;/secondary-title&gt;&lt;/titles&gt;&lt;periodical&gt;&lt;full-title&gt;Am J Hum Genet&lt;/full-title&gt;&lt;/periodical&gt;&lt;pages&gt;22-33&lt;/pages&gt;&lt;volume&gt;57&lt;/volume&gt;&lt;number&gt;1&lt;/number&gt;&lt;edition&gt;1995/07/01&lt;/edition&gt;&lt;keywords&gt;&lt;keyword&gt;Base Sequence&lt;/keyword&gt;&lt;keyword&gt;DNA Mutational Analysis&lt;/keyword&gt;&lt;keyword&gt;Dystrophin/*genetics&lt;/keyword&gt;&lt;keyword&gt;Exons&lt;/keyword&gt;&lt;keyword&gt;Humans&lt;/keyword&gt;&lt;keyword&gt;Molecular Sequence Data&lt;/keyword&gt;&lt;keyword&gt;Muscular Dystrophies/*genetics&lt;/keyword&gt;&lt;keyword&gt;Nucleic Acid Heteroduplexes/analysis&lt;/keyword&gt;&lt;keyword&gt;*Point Mutation&lt;/keyword&gt;&lt;keyword&gt;Polymerase Chain Reaction&lt;/keyword&gt;&lt;keyword&gt;Sequence Deletion&lt;/keyword&gt;&lt;/keywords&gt;&lt;dates&gt;&lt;year&gt;1995&lt;/year&gt;&lt;pub-dates&gt;&lt;date&gt;Jul&lt;/date&gt;&lt;/pub-dates&gt;&lt;/dates&gt;&lt;isbn&gt;0002-9297 (Print)&amp;#xD;0002-9297 (Linking)&lt;/isbn&gt;&lt;accession-num&gt;7611292&lt;/accession-num&gt;&lt;urls&gt;&lt;related-urls&gt;&lt;url&gt;https://www.ncbi.nlm.nih.gov/pubmed/7611292&lt;/url&gt;&lt;/related-urls&gt;&lt;/urls&gt;&lt;custom2&gt;PMC1801231&lt;/custom2&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299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76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525489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326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77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525462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353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278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525435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6</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357G&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786*)</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525431C&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Whittock&lt;/Author&gt;&lt;Year&gt;1997&lt;/Year&gt;&lt;RecNum&gt;133&lt;/RecNum&gt;&lt;DisplayText&gt;[45]&lt;/DisplayText&gt;&lt;record&gt;&lt;rec-number&gt;133&lt;/rec-number&gt;&lt;foreign-keys&gt;&lt;key app="EN" db-id="vrp9r2ds6xwswberfaqv0d93dwp2aes9ss2p" timestamp="1587226689"&gt;133&lt;/key&gt;&lt;/foreign-keys&gt;&lt;ref-type name="Journal Article"&gt;17&lt;/ref-type&gt;&lt;contributors&gt;&lt;authors&gt;&lt;author&gt;Whittock, N. V.&lt;/author&gt;&lt;author&gt;Roberts, R. G.&lt;/author&gt;&lt;author&gt;Mathew, C. G.&lt;/author&gt;&lt;author&gt;Abbs, S. J.&lt;/author&gt;&lt;/authors&gt;&lt;/contributors&gt;&lt;auth-address&gt;Paediatric Research Unit, Guy&amp;apos;s Hospital, London, UK.&lt;/auth-address&gt;&lt;titles&gt;&lt;title&gt;Dystrophin point mutation screening using a multiplexed protein truncation test&lt;/title&gt;&lt;secondary-title&gt;Genet Test&lt;/secondary-title&gt;&lt;/titles&gt;&lt;periodical&gt;&lt;full-title&gt;Genet Test&lt;/full-title&gt;&lt;/periodical&gt;&lt;pages&gt;115-23&lt;/pages&gt;&lt;volume&gt;1&lt;/volume&gt;&lt;number&gt;2&lt;/number&gt;&lt;edition&gt;1997/01/01&lt;/edition&gt;&lt;keywords&gt;&lt;keyword&gt;Amino Acid Sequence&lt;/keyword&gt;&lt;keyword&gt;Base Sequence&lt;/keyword&gt;&lt;keyword&gt;DNA Primers/genetics&lt;/keyword&gt;&lt;keyword&gt;DNA, Complementary/genetics&lt;/keyword&gt;&lt;keyword&gt;Dystrophin/*genetics&lt;/keyword&gt;&lt;keyword&gt;Female&lt;/keyword&gt;&lt;keyword&gt;Genetic Carrier Screening&lt;/keyword&gt;&lt;keyword&gt;Genetic Testing/*methods&lt;/keyword&gt;&lt;keyword&gt;Humans&lt;/keyword&gt;&lt;keyword&gt;Male&lt;/keyword&gt;&lt;keyword&gt;Muscular Dystrophies/*genetics&lt;/keyword&gt;&lt;keyword&gt;Open Reading Frames&lt;/keyword&gt;&lt;keyword&gt;*Point Mutation&lt;/keyword&gt;&lt;keyword&gt;Reverse Transcriptase Polymerase Chain Reaction/methods&lt;/keyword&gt;&lt;/keywords&gt;&lt;dates&gt;&lt;year&gt;1997&lt;/year&gt;&lt;/dates&gt;&lt;isbn&gt;1090-6576 (Print)&amp;#xD;1090-6576 (Linking)&lt;/isbn&gt;&lt;accession-num&gt;10464635&lt;/accession-num&gt;&lt;urls&gt;&lt;related-urls&gt;&lt;url&gt;https://www.ncbi.nlm.nih.gov/pubmed/10464635&lt;/url&gt;&lt;/related-urls&gt;&lt;/urls&gt;&lt;electronic-resource-num&gt;10.1089/gte.1997.1.11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358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78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525430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6</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371A&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2791*)</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525417T&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008256A6">
              <w:rPr>
                <w:rFonts w:ascii="Times New Roman" w:eastAsia="Times New Roman" w:hAnsi="Times New Roman" w:cs="Times New Roman"/>
                <w:color w:val="000000"/>
                <w:sz w:val="18"/>
                <w:szCs w:val="18"/>
                <w:lang w:val="it-IT" w:eastAsia="it-IT"/>
              </w:rPr>
              <w:instrText xml:space="preserve"> ADDIN EN.CITE &lt;EndNote&gt;&lt;Cite&gt;&lt;Author&gt;Prior&lt;/Author&gt;&lt;Year&gt;2005&lt;/Year&gt;&lt;RecNum&gt;58&lt;/RecNum&gt;&lt;DisplayText&gt;[34]&lt;/DisplayText&gt;&lt;record&gt;&lt;rec-number&gt;58&lt;/rec-number&gt;&lt;foreign-keys&gt;&lt;key app="EN" db-id="vrp9r2ds6xwswberfaqv0d93dwp2aes9ss2p" timestamp="1586856604"&gt;58&lt;/key&gt;&lt;/foreign-keys&gt;&lt;ref-type name="Journal Article"&gt;17&lt;/ref-type&gt;&lt;contributors&gt;&lt;authors&gt;&lt;author&gt;Prior, T. W.&lt;/author&gt;&lt;author&gt;Bridgeman, S. J.&lt;/author&gt;&lt;/authors&gt;&lt;/contributors&gt;&lt;auth-address&gt;Department of Pathology, The Ohio State University, 125 Hamilton Hall, 1645 Neil Ave., Columbus, Ohio 43210, USA. prior-1@medctr.osu.edu&lt;/auth-address&gt;&lt;titles&gt;&lt;title&gt;Experience and strategy for the molecular testing of Duchenne muscular dystrophy&lt;/title&gt;&lt;secondary-title&gt;J Mol Diagn&lt;/secondary-title&gt;&lt;/titles&gt;&lt;periodical&gt;&lt;full-title&gt;J Mol Diagn&lt;/full-title&gt;&lt;/periodical&gt;&lt;pages&gt;317-26&lt;/pages&gt;&lt;volume&gt;7&lt;/volume&gt;&lt;number&gt;3&lt;/number&gt;&lt;edition&gt;2005/07/29&lt;/edition&gt;&lt;keywords&gt;&lt;keyword&gt;Dystrophin/*genetics&lt;/keyword&gt;&lt;keyword&gt;Female&lt;/keyword&gt;&lt;keyword&gt;Genetic Testing&lt;/keyword&gt;&lt;keyword&gt;Humans&lt;/keyword&gt;&lt;keyword&gt;Male&lt;/keyword&gt;&lt;keyword&gt;Muscular Dystrophies/*diagnosis/*genetics&lt;/keyword&gt;&lt;keyword&gt;Pedigree&lt;/keyword&gt;&lt;keyword&gt;Point Mutation&lt;/keyword&gt;&lt;keyword&gt;Prenatal Diagnosis&lt;/keyword&gt;&lt;/keywords&gt;&lt;dates&gt;&lt;year&gt;2005&lt;/year&gt;&lt;pub-dates&gt;&lt;date&gt;Aug&lt;/date&gt;&lt;/pub-dates&gt;&lt;/dates&gt;&lt;isbn&gt;1525-1578 (Print)&amp;#xD;1525-1578 (Linking)&lt;/isbn&gt;&lt;accession-num&gt;16049303&lt;/accession-num&gt;&lt;urls&gt;&lt;related-urls&gt;&lt;url&gt;https://www.ncbi.nlm.nih.gov/pubmed/16049303&lt;/url&gt;&lt;/related-urls&gt;&lt;/urls&gt;&lt;custom2&gt;PMC1867542&lt;/custom2&gt;&lt;electronic-resource-num&gt;10.1016/S1525-1578(10)60560-0&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374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279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525414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edlackova&lt;/Author&gt;&lt;Year&gt;2009&lt;/Year&gt;&lt;RecNum&gt;34&lt;/RecNum&gt;&lt;DisplayText&gt;[10]&lt;/DisplayText&gt;&lt;record&gt;&lt;rec-number&gt;34&lt;/rec-number&gt;&lt;foreign-keys&gt;&lt;key app="EN" db-id="vrp9r2ds6xwswberfaqv0d93dwp2aes9ss2p" timestamp="1586855852"&gt;34&lt;/key&gt;&lt;/foreign-keys&gt;&lt;ref-type name="Journal Article"&gt;17&lt;/ref-type&gt;&lt;contributors&gt;&lt;authors&gt;&lt;author&gt;Sedlackova, J.&lt;/author&gt;&lt;author&gt;Vondracek, P.&lt;/author&gt;&lt;author&gt;Hermanova, M.&lt;/author&gt;&lt;author&gt;Zamecnik, J.&lt;/author&gt;&lt;author&gt;Hruba, Z.&lt;/author&gt;&lt;author&gt;Haberlova, J.&lt;/author&gt;&lt;author&gt;Kraus, J.&lt;/author&gt;&lt;author&gt;Marikova, T.&lt;/author&gt;&lt;author&gt;Hedvicakova, P.&lt;/author&gt;&lt;author&gt;Vohanka, S.&lt;/author&gt;&lt;author&gt;Fajkusova, L.&lt;/author&gt;&lt;/authors&gt;&lt;/contributors&gt;&lt;auth-address&gt;Centre of Molecular Biology and Gene Therapy, University Hospital Brno and Masaryk University, Brno, Czech Republic.&lt;/auth-address&gt;&lt;titles&gt;&lt;title&gt;Point mutations in Czech DMD/BMD patients and their phenotypic outcome&lt;/title&gt;&lt;secondary-title&gt;Neuromuscul Disord&lt;/secondary-title&gt;&lt;/titles&gt;&lt;periodical&gt;&lt;full-title&gt;Neuromuscul Disord&lt;/full-title&gt;&lt;/periodical&gt;&lt;pages&gt;749-53&lt;/pages&gt;&lt;volume&gt;19&lt;/volume&gt;&lt;number&gt;11&lt;/number&gt;&lt;edition&gt;2009/09/29&lt;/edition&gt;&lt;keywords&gt;&lt;keyword&gt;Base Sequence&lt;/keyword&gt;&lt;keyword&gt;Czech Republic&lt;/keyword&gt;&lt;keyword&gt;DNA Mutational Analysis/methods&lt;/keyword&gt;&lt;keyword&gt;Dystrophin/*genetics/metabolism&lt;/keyword&gt;&lt;keyword&gt;Exons&lt;/keyword&gt;&lt;keyword&gt;Female&lt;/keyword&gt;&lt;keyword&gt;Humans&lt;/keyword&gt;&lt;keyword&gt;Male&lt;/keyword&gt;&lt;keyword&gt;Molecular Sequence Data&lt;/keyword&gt;&lt;keyword&gt;Muscular Dystrophy, Duchenne/*genetics&lt;/keyword&gt;&lt;keyword&gt;*Phenotype&lt;/keyword&gt;&lt;keyword&gt;*Point Mutation&lt;/keyword&gt;&lt;keyword&gt;RNA, Messenger/metabolism&lt;/keyword&gt;&lt;/keywords&gt;&lt;dates&gt;&lt;year&gt;2009&lt;/year&gt;&lt;pub-dates&gt;&lt;date&gt;Nov&lt;/date&gt;&lt;/pub-dates&gt;&lt;/dates&gt;&lt;isbn&gt;1873-2364 (Electronic)&amp;#xD;0960-8966 (Linking)&lt;/isbn&gt;&lt;accession-num&gt;19783145&lt;/accession-num&gt;&lt;urls&gt;&lt;related-urls&gt;&lt;url&gt;https://www.ncbi.nlm.nih.gov/pubmed/19783145&lt;/url&gt;&lt;/related-urls&gt;&lt;/urls&gt;&lt;electronic-resource-num&gt;10.1016/j.nmd.2009.08.01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416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80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515036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YXlsb3I8L0F1dGhvcj48WWVhcj4yMDA3PC9ZZWFyPjxS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UYXlsb3I8L0F1dGhvcj48WWVhcj4yMDA3PC9ZZWFyPjxS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13, 2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420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80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515032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422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280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515030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orella&lt;/Author&gt;&lt;Year&gt;2010&lt;/Year&gt;&lt;RecNum&gt;69&lt;/RecNum&gt;&lt;DisplayText&gt;[52]&lt;/DisplayText&gt;&lt;record&gt;&lt;rec-number&gt;69&lt;/rec-number&gt;&lt;foreign-keys&gt;&lt;key app="EN" db-id="vrp9r2ds6xwswberfaqv0d93dwp2aes9ss2p" timestamp="1586858745"&gt;69&lt;/key&gt;&lt;/foreign-keys&gt;&lt;ref-type name="Journal Article"&gt;17&lt;/ref-type&gt;&lt;contributors&gt;&lt;authors&gt;&lt;author&gt;Torella, A.&lt;/author&gt;&lt;author&gt;Trimarco, A.&lt;/author&gt;&lt;author&gt;Blanco Fdel, V.&lt;/author&gt;&lt;author&gt;Cuomo, A.&lt;/author&gt;&lt;author&gt;Aurino, S.&lt;/author&gt;&lt;author&gt;Piluso, G.&lt;/author&gt;&lt;author&gt;Minetti, C.&lt;/author&gt;&lt;author&gt;Politano, L.&lt;/author&gt;&lt;author&gt;Nigro, V.&lt;/author&gt;&lt;/authors&gt;&lt;/contributors&gt;&lt;auth-address&gt;Dipartimento di Patologia Generale, Seconda Universita degli Studi di Napoli, S. Andrea delle Dame, via L. De Crecchio 7, 80138 Napoli, Italy.&lt;/auth-address&gt;&lt;titles&gt;&lt;title&gt;One hundred twenty-one dystrophin point mutations detected from stored DNA samples by combinatorial denaturing high-performance liquid chromatography&lt;/title&gt;&lt;secondary-title&gt;J Mol Diagn&lt;/secondary-title&gt;&lt;/titles&gt;&lt;periodical&gt;&lt;full-title&gt;J Mol Diagn&lt;/full-title&gt;&lt;/periodical&gt;&lt;pages&gt;65-73&lt;/pages&gt;&lt;volume&gt;12&lt;/volume&gt;&lt;number&gt;1&lt;/number&gt;&lt;edition&gt;2009/12/05&lt;/edition&gt;&lt;keywords&gt;&lt;keyword&gt;Chromatography, High Pressure Liquid/economics/methods&lt;/keyword&gt;&lt;keyword&gt;DNA/*analysis/genetics&lt;/keyword&gt;&lt;keyword&gt;DNA Mutational Analysis/economics/*methods&lt;/keyword&gt;&lt;keyword&gt;Dystrophin/*genetics&lt;/keyword&gt;&lt;keyword&gt;Genetic Testing/economics/methods&lt;/keyword&gt;&lt;keyword&gt;Humans&lt;/keyword&gt;&lt;keyword&gt;Male&lt;/keyword&gt;&lt;keyword&gt;Muscular Dystrophy, Duchenne/*diagnosis/*genetics&lt;/keyword&gt;&lt;keyword&gt;*Point Mutation&lt;/keyword&gt;&lt;/keywords&gt;&lt;dates&gt;&lt;year&gt;2010&lt;/year&gt;&lt;pub-dates&gt;&lt;date&gt;Jan&lt;/date&gt;&lt;/pub-dates&gt;&lt;/dates&gt;&lt;isbn&gt;1943-7811 (Electronic)&amp;#xD;1525-1578 (Linking)&lt;/isbn&gt;&lt;accession-num&gt;19959795&lt;/accession-num&gt;&lt;urls&gt;&lt;related-urls&gt;&lt;url&gt;https://www.ncbi.nlm.nih.gov/pubmed/19959795&lt;/url&gt;&lt;/related-urls&gt;&lt;/urls&gt;&lt;custom2&gt;PMC2797720&lt;/custom2&gt;&lt;electronic-resource-num&gt;10.2353/jmoldx.2010.09007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443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81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515009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QcmlvcjwvQXV0aG9yPjxZZWFyPjE5OTU8L1llYXI+PFJl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</w:fldData>
              </w:fldChar>
            </w:r>
            <w:r w:rsidR="00822920">
              <w:rPr>
                <w:rFonts w:ascii="Times New Roman" w:eastAsia="Times New Roman" w:hAnsi="Times New Roman" w:cs="Times New Roman"/>
                <w:color w:val="000000"/>
                <w:sz w:val="18"/>
                <w:szCs w:val="18"/>
                <w:lang w:val="it-IT" w:eastAsia="it-IT"/>
              </w:rPr>
              <w:instrText xml:space="preserve"> ADDIN EN.CITE </w:instrText>
            </w:r>
            <w:r w:rsidR="00822920">
              <w:rPr>
                <w:rFonts w:ascii="Times New Roman" w:eastAsia="Times New Roman" w:hAnsi="Times New Roman" w:cs="Times New Roman"/>
                <w:color w:val="000000"/>
                <w:sz w:val="18"/>
                <w:szCs w:val="18"/>
                <w:lang w:val="it-IT" w:eastAsia="it-IT"/>
              </w:rPr>
              <w:fldChar w:fldCharType="begin">
                <w:fldData xml:space="preserve">PEVuZE5vdGU+PENpdGU+PEF1dGhvcj5QcmlvcjwvQXV0aG9yPjxZZWFyPjE5OTU8L1llYXI+PFJl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</w:fldData>
              </w:fldChar>
            </w:r>
            <w:r w:rsidR="00822920">
              <w:rPr>
                <w:rFonts w:ascii="Times New Roman" w:eastAsia="Times New Roman" w:hAnsi="Times New Roman" w:cs="Times New Roman"/>
                <w:color w:val="000000"/>
                <w:sz w:val="18"/>
                <w:szCs w:val="18"/>
                <w:lang w:val="it-IT" w:eastAsia="it-IT"/>
              </w:rPr>
              <w:instrText xml:space="preserve"> ADDIN EN.CITE.DATA </w:instrText>
            </w:r>
            <w:r w:rsidR="00822920">
              <w:rPr>
                <w:rFonts w:ascii="Times New Roman" w:eastAsia="Times New Roman" w:hAnsi="Times New Roman" w:cs="Times New Roman"/>
                <w:color w:val="000000"/>
                <w:sz w:val="18"/>
                <w:szCs w:val="18"/>
                <w:lang w:val="it-IT" w:eastAsia="it-IT"/>
              </w:rPr>
            </w:r>
            <w:r w:rsidR="00822920">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2920">
              <w:rPr>
                <w:rFonts w:ascii="Times New Roman" w:eastAsia="Times New Roman" w:hAnsi="Times New Roman" w:cs="Times New Roman"/>
                <w:noProof/>
                <w:color w:val="000000"/>
                <w:sz w:val="18"/>
                <w:szCs w:val="18"/>
                <w:lang w:val="it-IT" w:eastAsia="it-IT"/>
              </w:rPr>
              <w:t>[3, 5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459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82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514993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460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82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514992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464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82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514988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479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82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514973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483T&gt;G</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282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514969A&gt;C</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491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83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514961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527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284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514925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560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85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97208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575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85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97193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Wang&lt;/Author&gt;&lt;Year&gt;2019&lt;/Year&gt;&lt;RecNum&gt;62&lt;/RecNum&gt;&lt;DisplayText&gt;[21]&lt;/DisplayText&gt;&lt;record&gt;&lt;rec-number&gt;62&lt;/rec-number&gt;&lt;foreign-keys&gt;&lt;key app="EN" db-id="vrp9r2ds6xwswberfaqv0d93dwp2aes9ss2p" timestamp="1586856604"&gt;62&lt;/key&gt;&lt;/foreign-keys&gt;&lt;ref-type name="Journal Article"&gt;17&lt;/ref-type&gt;&lt;contributors&gt;&lt;authors&gt;&lt;author&gt;Wang, D.&lt;/author&gt;&lt;author&gt;Gao, M.&lt;/author&gt;&lt;author&gt;Zhang, K.&lt;/author&gt;&lt;author&gt;Jin, R.&lt;/author&gt;&lt;author&gt;Lv, Y.&lt;/author&gt;&lt;author&gt;Liu, Y.&lt;/author&gt;&lt;author&gt;Ma, J.&lt;/author&gt;&lt;author&gt;Wan, Y.&lt;/author&gt;&lt;author&gt;Gai, Z.&lt;/author&gt;&lt;author&gt;Liu, Y.&lt;/author&gt;&lt;/authors&gt;&lt;/contributors&gt;&lt;auth-address&gt;Pediatric Research Institute, Qilu Children&amp;apos;s Hospital, Shandong University, Ji&amp;apos;nan, China.&amp;#xD;Neurology Department, Qilu Children&amp;apos;s Hospital, Shandong University, Ji&amp;apos;nan, China.&lt;/auth-address&gt;&lt;titles&gt;&lt;title&gt;Molecular Genetics Analysis of 70 Chinese Families With Muscular Dystrophy Using Multiplex Ligation-Dependent Probe Amplification and Next-Generation Sequencing&lt;/title&gt;&lt;secondary-title&gt;Front Pharmacol&lt;/secondary-title&gt;&lt;/titles&gt;&lt;pages&gt;814&lt;/pages&gt;&lt;volume&gt;10&lt;/volume&gt;&lt;edition&gt;2019/08/14&lt;/edition&gt;&lt;keywords&gt;&lt;keyword&gt;Lama2&lt;/keyword&gt;&lt;keyword&gt;dystrophin (DMD)&lt;/keyword&gt;&lt;keyword&gt;merosin-deficient congenital muscular dystrophy type 1A&lt;/keyword&gt;&lt;keyword&gt;multiplex ligation-dependent probe amplification&lt;/keyword&gt;&lt;keyword&gt;muscular dystrophy&lt;/keyword&gt;&lt;keyword&gt;next-generation sequencing&lt;/keyword&gt;&lt;/keywords&gt;&lt;dates&gt;&lt;year&gt;2019&lt;/year&gt;&lt;/dates&gt;&lt;isbn&gt;1663-9812 (Print)&amp;#xD;1663-9812 (Linking)&lt;/isbn&gt;&lt;accession-num&gt;31404137&lt;/accession-num&gt;&lt;urls&gt;&lt;related-urls&gt;&lt;url&gt;https://www.ncbi.nlm.nih.gov/pubmed/31404137&lt;/url&gt;&lt;/related-urls&gt;&lt;/urls&gt;&lt;custom2&gt;PMC6669794&lt;/custom2&gt;&lt;electronic-resource-num&gt;10.3389/fphar.2019.0081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608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287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97160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edlackova&lt;/Author&gt;&lt;Year&gt;2009&lt;/Year&gt;&lt;RecNum&gt;34&lt;/RecNum&gt;&lt;DisplayText&gt;[10]&lt;/DisplayText&gt;&lt;record&gt;&lt;rec-number&gt;34&lt;/rec-number&gt;&lt;foreign-keys&gt;&lt;key app="EN" db-id="vrp9r2ds6xwswberfaqv0d93dwp2aes9ss2p" timestamp="1586855852"&gt;34&lt;/key&gt;&lt;/foreign-keys&gt;&lt;ref-type name="Journal Article"&gt;17&lt;/ref-type&gt;&lt;contributors&gt;&lt;authors&gt;&lt;author&gt;Sedlackova, J.&lt;/author&gt;&lt;author&gt;Vondracek, P.&lt;/author&gt;&lt;author&gt;Hermanova, M.&lt;/author&gt;&lt;author&gt;Zamecnik, J.&lt;/author&gt;&lt;author&gt;Hruba, Z.&lt;/author&gt;&lt;author&gt;Haberlova, J.&lt;/author&gt;&lt;author&gt;Kraus, J.&lt;/author&gt;&lt;author&gt;Marikova, T.&lt;/author&gt;&lt;author&gt;Hedvicakova, P.&lt;/author&gt;&lt;author&gt;Vohanka, S.&lt;/author&gt;&lt;author&gt;Fajkusova, L.&lt;/author&gt;&lt;/authors&gt;&lt;/contributors&gt;&lt;auth-address&gt;Centre of Molecular Biology and Gene Therapy, University Hospital Brno and Masaryk University, Brno, Czech Republic.&lt;/auth-address&gt;&lt;titles&gt;&lt;title&gt;Point mutations in Czech DMD/BMD patients and their phenotypic outcome&lt;/title&gt;&lt;secondary-title&gt;Neuromuscul Disord&lt;/secondary-title&gt;&lt;/titles&gt;&lt;periodical&gt;&lt;full-title&gt;Neuromuscul Disord&lt;/full-title&gt;&lt;/periodical&gt;&lt;pages&gt;749-53&lt;/pages&gt;&lt;volume&gt;19&lt;/volume&gt;&lt;number&gt;11&lt;/number&gt;&lt;edition&gt;2009/09/29&lt;/edition&gt;&lt;keywords&gt;&lt;keyword&gt;Base Sequence&lt;/keyword&gt;&lt;keyword&gt;Czech Republic&lt;/keyword&gt;&lt;keyword&gt;DNA Mutational Analysis/methods&lt;/keyword&gt;&lt;keyword&gt;Dystrophin/*genetics/metabolism&lt;/keyword&gt;&lt;keyword&gt;Exons&lt;/keyword&gt;&lt;keyword&gt;Female&lt;/keyword&gt;&lt;keyword&gt;Humans&lt;/keyword&gt;&lt;keyword&gt;Male&lt;/keyword&gt;&lt;keyword&gt;Molecular Sequence Data&lt;/keyword&gt;&lt;keyword&gt;Muscular Dystrophy, Duchenne/*genetics&lt;/keyword&gt;&lt;keyword&gt;*Phenotype&lt;/keyword&gt;&lt;keyword&gt;*Point Mutation&lt;/keyword&gt;&lt;keyword&gt;RNA, Messenger/metabolism&lt;/keyword&gt;&lt;/keywords&gt;&lt;dates&gt;&lt;year&gt;2009&lt;/year&gt;&lt;pub-dates&gt;&lt;date&gt;Nov&lt;/date&gt;&lt;/pub-dates&gt;&lt;/dates&gt;&lt;isbn&gt;1873-2364 (Electronic)&amp;#xD;0960-8966 (Linking)&lt;/isbn&gt;&lt;accession-num&gt;19783145&lt;/accession-num&gt;&lt;urls&gt;&lt;related-urls&gt;&lt;url&gt;https://www.ncbi.nlm.nih.gov/pubmed/19783145&lt;/url&gt;&lt;/related-urls&gt;&lt;/urls&gt;&lt;electronic-resource-num&gt;10.1016/j.nmd.2009.08.01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5</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626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87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97142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647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288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97121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655C&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288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97113G&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OTHER</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656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88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97112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008A2651" w:rsidRPr="00C05C1E">
              <w:rPr>
                <w:rFonts w:ascii="Times New Roman" w:eastAsia="Times New Roman" w:hAnsi="Times New Roman" w:cs="Times New Roman"/>
                <w:color w:val="000000"/>
                <w:sz w:val="18"/>
                <w:szCs w:val="18"/>
                <w:lang w:val="it-IT" w:eastAsia="it-IT"/>
              </w:rPr>
              <w:instrText xml:space="preserve"> ADDIN EN.CITE &lt;EndNote&gt;&lt;Cite&gt;&lt;Author&gt;Chen&lt;/Author&gt;&lt;Year&gt;2007&lt;/Year&gt;&lt;RecNum&gt;167&lt;/RecNum&gt;&lt;DisplayText&gt;[88]&lt;/DisplayText&gt;&lt;record&gt;&lt;rec-number&gt;167&lt;/rec-number&gt;&lt;foreign-keys&gt;&lt;key app="EN" db-id="vrp9r2ds6xwswberfaqv0d93dwp2aes9ss2p" timestamp="1587230229"&gt;167&lt;/key&gt;&lt;/foreign-keys&gt;&lt;ref-type name="Journal Article"&gt;17&lt;/ref-type&gt;&lt;contributors&gt;&lt;authors&gt;&lt;author&gt;Chen, Y. N.&lt;/author&gt;&lt;author&gt;Zhou, X.&lt;/author&gt;&lt;author&gt;Jin, C. L.&lt;/author&gt;&lt;author&gt;Xu, Y.&lt;/author&gt;&lt;author&gt;Lin, C. K.&lt;/author&gt;&lt;author&gt;Cao, L. H.&lt;/author&gt;&lt;author&gt;Li, N.&lt;/author&gt;&lt;author&gt;Zhang, X.&lt;/author&gt;&lt;author&gt;Luo, Y.&lt;/author&gt;&lt;/authors&gt;&lt;/contributors&gt;&lt;auth-address&gt;The Research Center for Human Genomics and MOH Key Laboratory of Cell Biology, China Medical University, Shenyang 110001, China.&lt;/auth-address&gt;&lt;titles&gt;&lt;title&gt;[Detection of new mutations in the dystrophin gene by denaturing high-performance liquid chromatography]&lt;/title&gt;&lt;secondary-title&gt;Zhonghua Er Ke Za Zhi&lt;/secondary-title&gt;&lt;/titles&gt;&lt;periodical&gt;&lt;full-title&gt;Zhonghua Er Ke Za Zhi&lt;/full-title&gt;&lt;/periodical&gt;&lt;pages&gt;413-6&lt;/pages&gt;&lt;volume&gt;45&lt;/volume&gt;&lt;number&gt;6&lt;/number&gt;&lt;edition&gt;2007/09/21&lt;/edition&gt;&lt;keywords&gt;&lt;keyword&gt;Chromatography, High Pressure Liquid/methods/*trends&lt;/keyword&gt;&lt;keyword&gt;DNA Mutational Analysis&lt;/keyword&gt;&lt;keyword&gt;Dystrophin/*genetics&lt;/keyword&gt;&lt;keyword&gt;Humans&lt;/keyword&gt;&lt;keyword&gt;Infant&lt;/keyword&gt;&lt;keyword&gt;Male&lt;/keyword&gt;&lt;keyword&gt;Muscular Dystrophy, Duchenne/*genetics&lt;/keyword&gt;&lt;keyword&gt;*Mutation&lt;/keyword&gt;&lt;keyword&gt;*Sequence Deletion&lt;/keyword&gt;&lt;/keywords&gt;&lt;dates&gt;&lt;year&gt;2007&lt;/year&gt;&lt;pub-dates&gt;&lt;date&gt;Jun&lt;/date&gt;&lt;/pub-dates&gt;&lt;/dates&gt;&lt;isbn&gt;0578-1310 (Print)&amp;#xD;0578-1310 (Linking)&lt;/isbn&gt;&lt;accession-num&gt;17880784&lt;/accession-num&gt;&lt;urls&gt;&lt;related-urls&gt;&lt;url&gt;https://www.ncbi.nlm.nih.gov/pubmed/17880784&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8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lastRenderedPageBreak/>
              <w:t>5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680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89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96480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9</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686A&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2896*)</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96474T&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Dolinsky&lt;/Author&gt;&lt;Year&gt;2002&lt;/Year&gt;&lt;RecNum&gt;139&lt;/RecNum&gt;&lt;DisplayText&gt;[12]&lt;/DisplayText&gt;&lt;record&gt;&lt;rec-number&gt;139&lt;/rec-number&gt;&lt;foreign-keys&gt;&lt;key app="EN" db-id="vrp9r2ds6xwswberfaqv0d93dwp2aes9ss2p" timestamp="1587226689"&gt;139&lt;/key&gt;&lt;/foreign-keys&gt;&lt;ref-type name="Journal Article"&gt;17&lt;/ref-type&gt;&lt;contributors&gt;&lt;authors&gt;&lt;author&gt;Dolinsky, L. C.&lt;/author&gt;&lt;author&gt;de Moura-Neto, R. S.&lt;/author&gt;&lt;author&gt;Falcao-Conceicao, D. N.&lt;/author&gt;&lt;/authors&gt;&lt;/contributors&gt;&lt;auth-address&gt;Departamento de Genetica, Instituto de Biologia, Universidade Federal do Rio de Janeiro, RJ, Rio de Janeiro, Brazil. dolinsky@biologia.ufrj.br&lt;/auth-address&gt;&lt;titles&gt;&lt;title&gt;DGGE analysis as a tool to identify point mutations, de novo mutations and carriers of the dystrophin gene&lt;/title&gt;&lt;secondary-title&gt;Neuromuscul Disord&lt;/secondary-title&gt;&lt;/titles&gt;&lt;periodical&gt;&lt;full-title&gt;Neuromuscul Disord&lt;/full-title&gt;&lt;/periodical&gt;&lt;pages&gt;845-8&lt;/pages&gt;&lt;volume&gt;12&lt;/volume&gt;&lt;number&gt;9&lt;/number&gt;&lt;edition&gt;2002/10/26&lt;/edition&gt;&lt;keywords&gt;&lt;keyword&gt;Brazil/epidemiology&lt;/keyword&gt;&lt;keyword&gt;DNA Mutational Analysis&lt;/keyword&gt;&lt;keyword&gt;Dystrophin/*genetics&lt;/keyword&gt;&lt;keyword&gt;Electrophoresis, Polyacrylamide Gel&lt;/keyword&gt;&lt;keyword&gt;Exons&lt;/keyword&gt;&lt;keyword&gt;Female&lt;/keyword&gt;&lt;keyword&gt;Genetic Carrier Screening&lt;/keyword&gt;&lt;keyword&gt;Humans&lt;/keyword&gt;&lt;keyword&gt;Male&lt;/keyword&gt;&lt;keyword&gt;Muscular Dystrophy, Duchenne/*genetics&lt;/keyword&gt;&lt;keyword&gt;Nucleic Acid Denaturation&lt;/keyword&gt;&lt;keyword&gt;Pedigree&lt;/keyword&gt;&lt;keyword&gt;*Point Mutation&lt;/keyword&gt;&lt;keyword&gt;Polymerase Chain Reaction/methods&lt;/keyword&gt;&lt;keyword&gt;Polymorphism, Genetic&lt;/keyword&gt;&lt;/keywords&gt;&lt;dates&gt;&lt;year&gt;2002&lt;/year&gt;&lt;pub-dates&gt;&lt;date&gt;Nov&lt;/date&gt;&lt;/pub-dates&gt;&lt;/dates&gt;&lt;isbn&gt;0960-8966 (Print)&amp;#xD;0960-8966 (Linking)&lt;/isbn&gt;&lt;accession-num&gt;12398835&lt;/accession-num&gt;&lt;urls&gt;&lt;related-urls&gt;&lt;url&gt;https://www.ncbi.nlm.nih.gov/pubmed/12398835&lt;/url&gt;&lt;/related-urls&gt;&lt;/urls&gt;&lt;electronic-resource-num&gt;10.1016/s0960-8966(02)00069-x&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9</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692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898*)</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96468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MsIDYxXTwvRGlzcGxheVRleHQ+PHJlY29y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MsIDYxXTwvRGlzcGxheVRleHQ+PHJlY29y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13, 6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713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290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96447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QcmlvcjwvQXV0aG9yPjxZZWFyPjE5OTU8L1llYXI+PFJl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QcmlvcjwvQXV0aG9yPjxZZWFyPjE5OTU8L1llYXI+PFJl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19, 5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4</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728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91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96432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745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91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96415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Lo&lt;/Author&gt;&lt;Year&gt;2006&lt;/Year&gt;&lt;RecNum&gt;51&lt;/RecNum&gt;&lt;DisplayText&gt;[27]&lt;/DisplayText&gt;&lt;record&gt;&lt;rec-number&gt;51&lt;/rec-number&gt;&lt;foreign-keys&gt;&lt;key app="EN" db-id="vrp9r2ds6xwswberfaqv0d93dwp2aes9ss2p" timestamp="1586856058"&gt;51&lt;/key&gt;&lt;/foreign-keys&gt;&lt;ref-type name="Journal Article"&gt;17&lt;/ref-type&gt;&lt;contributors&gt;&lt;authors&gt;&lt;author&gt;Lo, I. F.&lt;/author&gt;&lt;author&gt;Lai, K. K.&lt;/author&gt;&lt;author&gt;Tong, T. M.&lt;/author&gt;&lt;author&gt;Lam, S. T.&lt;/author&gt;&lt;/authors&gt;&lt;/contributors&gt;&lt;auth-address&gt;Clinical Genetic Service, Department of Health, Hong Kong, China. dr.ivanlo@gmail.com&lt;/auth-address&gt;&lt;titles&gt;&lt;title&gt;A different spectrum of DMD gene mutations in local Chinese patients with Duchenne/Becker muscular dystrophy&lt;/title&gt;&lt;secondary-title&gt;Chin Med J (Engl)&lt;/secondary-title&gt;&lt;/titles&gt;&lt;periodical&gt;&lt;full-title&gt;Chin Med J (Engl)&lt;/full-title&gt;&lt;/periodical&gt;&lt;pages&gt;1079-87&lt;/pages&gt;&lt;volume&gt;119&lt;/volume&gt;&lt;number&gt;13&lt;/number&gt;&lt;edition&gt;2006/07/13&lt;/edition&gt;&lt;keywords&gt;&lt;keyword&gt;Asian Continental Ancestry Group&lt;/keyword&gt;&lt;keyword&gt;Dystrophin/*genetics&lt;/keyword&gt;&lt;keyword&gt;Exons&lt;/keyword&gt;&lt;keyword&gt;Genotype&lt;/keyword&gt;&lt;keyword&gt;Heterozygote&lt;/keyword&gt;&lt;keyword&gt;Humans&lt;/keyword&gt;&lt;keyword&gt;Intellectual Disability/genetics&lt;/keyword&gt;&lt;keyword&gt;Muscular Dystrophy, Duchenne/*genetics&lt;/keyword&gt;&lt;keyword&gt;*Mutation&lt;/keyword&gt;&lt;keyword&gt;Phenotype&lt;/keyword&gt;&lt;keyword&gt;Polymerase Chain Reaction&lt;/keyword&gt;&lt;/keywords&gt;&lt;dates&gt;&lt;year&gt;2006&lt;/year&gt;&lt;pub-dates&gt;&lt;date&gt;Jul 5&lt;/date&gt;&lt;/pub-dates&gt;&lt;/dates&gt;&lt;isbn&gt;0366-6999 (Print)&amp;#xD;0366-6999 (Linking)&lt;/isbn&gt;&lt;accession-num&gt;16834926&lt;/accession-num&gt;&lt;urls&gt;&lt;related-urls&gt;&lt;url&gt;https://www.ncbi.nlm.nih.gov/pubmed/16834926&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OTHER</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746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91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96414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774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92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96386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ylor&lt;/Author&gt;&lt;Year&gt;2007&lt;/Year&gt;&lt;RecNum&gt;109&lt;/RecNum&gt;&lt;DisplayText&gt;[28]&lt;/DisplayText&gt;&lt;record&gt;&lt;rec-number&gt;109&lt;/rec-number&gt;&lt;foreign-keys&gt;&lt;key app="EN" db-id="vrp9r2ds6xwswberfaqv0d93dwp2aes9ss2p" timestamp="1587223241"&gt;109&lt;/key&gt;&lt;/foreign-keys&gt;&lt;ref-type name="Journal Article"&gt;17&lt;/ref-type&gt;&lt;contributors&gt;&lt;authors&gt;&lt;author&gt;Taylor, P. J.&lt;/author&gt;&lt;author&gt;Maroulis, S.&lt;/author&gt;&lt;author&gt;Mullan, G. L.&lt;/author&gt;&lt;author&gt;Pedersen, R. L.&lt;/author&gt;&lt;author&gt;Baumli, A.&lt;/author&gt;&lt;author&gt;Elakis, G.&lt;/author&gt;&lt;author&gt;Piras, S.&lt;/author&gt;&lt;author&gt;Walsh, C.&lt;/author&gt;&lt;author&gt;Prosper-Gutierrez, B.&lt;/author&gt;&lt;author&gt;De La Puente-Alonso, F.&lt;/author&gt;&lt;author&gt;Bell, C. G.&lt;/author&gt;&lt;author&gt;Mowat, D. R.&lt;/author&gt;&lt;author&gt;Johnston, H. M.&lt;/author&gt;&lt;author&gt;Buckley, M. F.&lt;/author&gt;&lt;/authors&gt;&lt;/contributors&gt;&lt;auth-address&gt;Molecular and Cytogenetics Unit, Department of Haematology and Genetics, South Eastern Area Laboratory Services, Prince of Wales Hospital, Randwick, Sydney, Australia.&lt;/auth-address&gt;&lt;titles&gt;&lt;title&gt;Measurement of the clinical utility of a combined mutation detection protocol in carriers of Duchenne and Becker muscular dystrophy&lt;/title&gt;&lt;secondary-title&gt;J Med Genet&lt;/secondary-title&gt;&lt;/titles&gt;&lt;periodical&gt;&lt;full-title&gt;J Med Genet&lt;/full-title&gt;&lt;/periodical&gt;&lt;pages&gt;368-72&lt;/pages&gt;&lt;volume&gt;44&lt;/volume&gt;&lt;number&gt;6&lt;/number&gt;&lt;edition&gt;2007/01/30&lt;/edition&gt;&lt;keywords&gt;&lt;keyword&gt;Female&lt;/keyword&gt;&lt;keyword&gt;*Genetic Carrier Screening&lt;/keyword&gt;&lt;keyword&gt;*Heterozygote&lt;/keyword&gt;&lt;keyword&gt;Humans&lt;/keyword&gt;&lt;keyword&gt;Male&lt;/keyword&gt;&lt;keyword&gt;Mothers&lt;/keyword&gt;&lt;keyword&gt;Muscular Dystrophy, Duchenne/diagnosis/*genetics&lt;/keyword&gt;&lt;keyword&gt;Mutation/*genetics&lt;/keyword&gt;&lt;/keywords&gt;&lt;dates&gt;&lt;year&gt;2007&lt;/year&gt;&lt;pub-dates&gt;&lt;date&gt;Jun&lt;/date&gt;&lt;/pub-dates&gt;&lt;/dates&gt;&lt;isbn&gt;1468-6244 (Electronic)&amp;#xD;0022-2593 (Linking)&lt;/isbn&gt;&lt;accession-num&gt;17259292&lt;/accession-num&gt;&lt;urls&gt;&lt;related-urls&gt;&lt;url&gt;https://www.ncbi.nlm.nih.gov/pubmed/17259292&lt;/url&gt;&lt;/related-urls&gt;&lt;/urls&gt;&lt;custom2&gt;PMC2740880&lt;/custom2&gt;&lt;electronic-resource-num&gt;10.1136/jmg.2006.04746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775G&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92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96385C&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776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92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96384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008A2651" w:rsidRPr="00C05C1E">
              <w:rPr>
                <w:rFonts w:ascii="Times New Roman" w:eastAsia="Times New Roman" w:hAnsi="Times New Roman" w:cs="Times New Roman"/>
                <w:color w:val="000000"/>
                <w:sz w:val="18"/>
                <w:szCs w:val="18"/>
                <w:lang w:val="it-IT" w:eastAsia="it-IT"/>
              </w:rPr>
              <w:instrText xml:space="preserve"> ADDIN EN.CITE &lt;EndNote&gt;&lt;Cite&gt;&lt;Author&gt;Todorova&lt;/Author&gt;&lt;Year&gt;2008&lt;/Year&gt;&lt;RecNum&gt;168&lt;/RecNum&gt;&lt;DisplayText&gt;[89]&lt;/DisplayText&gt;&lt;record&gt;&lt;rec-number&gt;168&lt;/rec-number&gt;&lt;foreign-keys&gt;&lt;key app="EN" db-id="vrp9r2ds6xwswberfaqv0d93dwp2aes9ss2p" timestamp="1587230229"&gt;168&lt;/key&gt;&lt;/foreign-keys&gt;&lt;ref-type name="Journal Article"&gt;17&lt;/ref-type&gt;&lt;contributors&gt;&lt;authors&gt;&lt;author&gt;Todorova, A.&lt;/author&gt;&lt;author&gt;Todorov, T.&lt;/author&gt;&lt;author&gt;Georgieva, B.&lt;/author&gt;&lt;author&gt;Lukova, M.&lt;/author&gt;&lt;author&gt;Guergueltcheva, V.&lt;/author&gt;&lt;author&gt;Kremensky, I.&lt;/author&gt;&lt;author&gt;Mitev, V.&lt;/author&gt;&lt;/authors&gt;&lt;/contributors&gt;&lt;auth-address&gt;Department of Chemistry and Biochemistry, Medical Faculty, Sofia Medical University, 2 Zdrave str., Sofia 1431, Bulgaria. todorova_albena@abv.bg&lt;/auth-address&gt;&lt;titles&gt;&lt;title&gt;MLPA analysis/complete sequencing of the DMD gene in a group of Bulgarian Duchenne/Becker muscular dystrophy patients&lt;/title&gt;&lt;secondary-title&gt;Neuromuscul Disord&lt;/secondary-title&gt;&lt;/titles&gt;&lt;periodical&gt;&lt;full-title&gt;Neuromuscul Disord&lt;/full-title&gt;&lt;/periodical&gt;&lt;pages&gt;667-70&lt;/pages&gt;&lt;volume&gt;18&lt;/volume&gt;&lt;number&gt;8&lt;/number&gt;&lt;edition&gt;2008/07/26&lt;/edition&gt;&lt;keywords&gt;&lt;keyword&gt;Bulgaria/epidemiology&lt;/keyword&gt;&lt;keyword&gt;Dystrophin/*genetics&lt;/keyword&gt;&lt;keyword&gt;Electrophoresis, Capillary&lt;/keyword&gt;&lt;keyword&gt;Exons/genetics&lt;/keyword&gt;&lt;keyword&gt;Female&lt;/keyword&gt;&lt;keyword&gt;Gene Deletion&lt;/keyword&gt;&lt;keyword&gt;Gene Frequency&lt;/keyword&gt;&lt;keyword&gt;Heterozygote&lt;/keyword&gt;&lt;keyword&gt;Humans&lt;/keyword&gt;&lt;keyword&gt;Infant&lt;/keyword&gt;&lt;keyword&gt;Male&lt;/keyword&gt;&lt;keyword&gt;Muscular Dystrophy, Duchenne/epidemiology/*genetics&lt;/keyword&gt;&lt;keyword&gt;Mutation/genetics/physiology&lt;/keyword&gt;&lt;keyword&gt;Nucleic Acid Amplification Techniques&lt;/keyword&gt;&lt;keyword&gt;Phenotype&lt;/keyword&gt;&lt;/keywords&gt;&lt;dates&gt;&lt;year&gt;2008&lt;/year&gt;&lt;pub-dates&gt;&lt;date&gt;Aug&lt;/date&gt;&lt;/pub-dates&gt;&lt;/dates&gt;&lt;isbn&gt;0960-8966 (Print)&amp;#xD;0960-8966 (Linking)&lt;/isbn&gt;&lt;accession-num&gt;18653336&lt;/accession-num&gt;&lt;urls&gt;&lt;related-urls&gt;&lt;url&gt;https://www.ncbi.nlm.nih.gov/pubmed/18653336&lt;/url&gt;&lt;/related-urls&gt;&lt;/urls&gt;&lt;electronic-resource-num&gt;10.1016/j.nmd.2008.06.36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8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791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93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96369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800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93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96360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dWg8L0F1dGhvcj48WWVhcj4yMDE3PC9ZZWFyPjxSZWNO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TdWg8L0F1dGhvcj48WWVhcj4yMDE3PC9ZZWFyPjxSZWNO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9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812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293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96348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854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95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96306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edlackova&lt;/Author&gt;&lt;Year&gt;2009&lt;/Year&gt;&lt;RecNum&gt;34&lt;/RecNum&gt;&lt;DisplayText&gt;[10]&lt;/DisplayText&gt;&lt;record&gt;&lt;rec-number&gt;34&lt;/rec-number&gt;&lt;foreign-keys&gt;&lt;key app="EN" db-id="vrp9r2ds6xwswberfaqv0d93dwp2aes9ss2p" timestamp="1586855852"&gt;34&lt;/key&gt;&lt;/foreign-keys&gt;&lt;ref-type name="Journal Article"&gt;17&lt;/ref-type&gt;&lt;contributors&gt;&lt;authors&gt;&lt;author&gt;Sedlackova, J.&lt;/author&gt;&lt;author&gt;Vondracek, P.&lt;/author&gt;&lt;author&gt;Hermanova, M.&lt;/author&gt;&lt;author&gt;Zamecnik, J.&lt;/author&gt;&lt;author&gt;Hruba, Z.&lt;/author&gt;&lt;author&gt;Haberlova, J.&lt;/author&gt;&lt;author&gt;Kraus, J.&lt;/author&gt;&lt;author&gt;Marikova, T.&lt;/author&gt;&lt;author&gt;Hedvicakova, P.&lt;/author&gt;&lt;author&gt;Vohanka, S.&lt;/author&gt;&lt;author&gt;Fajkusova, L.&lt;/author&gt;&lt;/authors&gt;&lt;/contributors&gt;&lt;auth-address&gt;Centre of Molecular Biology and Gene Therapy, University Hospital Brno and Masaryk University, Brno, Czech Republic.&lt;/auth-address&gt;&lt;titles&gt;&lt;title&gt;Point mutations in Czech DMD/BMD patients and their phenotypic outcome&lt;/title&gt;&lt;secondary-title&gt;Neuromuscul Disord&lt;/secondary-title&gt;&lt;/titles&gt;&lt;periodical&gt;&lt;full-title&gt;Neuromuscul Disord&lt;/full-title&gt;&lt;/periodical&gt;&lt;pages&gt;749-53&lt;/pages&gt;&lt;volume&gt;19&lt;/volume&gt;&lt;number&gt;11&lt;/number&gt;&lt;edition&gt;2009/09/29&lt;/edition&gt;&lt;keywords&gt;&lt;keyword&gt;Base Sequence&lt;/keyword&gt;&lt;keyword&gt;Czech Republic&lt;/keyword&gt;&lt;keyword&gt;DNA Mutational Analysis/methods&lt;/keyword&gt;&lt;keyword&gt;Dystrophin/*genetics/metabolism&lt;/keyword&gt;&lt;keyword&gt;Exons&lt;/keyword&gt;&lt;keyword&gt;Female&lt;/keyword&gt;&lt;keyword&gt;Humans&lt;/keyword&gt;&lt;keyword&gt;Male&lt;/keyword&gt;&lt;keyword&gt;Molecular Sequence Data&lt;/keyword&gt;&lt;keyword&gt;Muscular Dystrophy, Duchenne/*genetics&lt;/keyword&gt;&lt;keyword&gt;*Phenotype&lt;/keyword&gt;&lt;keyword&gt;*Point Mutation&lt;/keyword&gt;&lt;keyword&gt;RNA, Messenger/metabolism&lt;/keyword&gt;&lt;/keywords&gt;&lt;dates&gt;&lt;year&gt;2009&lt;/year&gt;&lt;pub-dates&gt;&lt;date&gt;Nov&lt;/date&gt;&lt;/pub-dates&gt;&lt;/dates&gt;&lt;isbn&gt;1873-2364 (Electronic)&amp;#xD;0960-8966 (Linking)&lt;/isbn&gt;&lt;accession-num&gt;19783145&lt;/accession-num&gt;&lt;urls&gt;&lt;related-urls&gt;&lt;url&gt;https://www.ncbi.nlm.nih.gov/pubmed/19783145&lt;/url&gt;&lt;/related-urls&gt;&lt;/urls&gt;&lt;electronic-resource-num&gt;10.1016/j.nmd.2009.08.01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872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y295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96288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879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96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96281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880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296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96280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orella&lt;/Author&gt;&lt;Year&gt;2010&lt;/Year&gt;&lt;RecNum&gt;69&lt;/RecNum&gt;&lt;DisplayText&gt;[52]&lt;/DisplayText&gt;&lt;record&gt;&lt;rec-number&gt;69&lt;/rec-number&gt;&lt;foreign-keys&gt;&lt;key app="EN" db-id="vrp9r2ds6xwswberfaqv0d93dwp2aes9ss2p" timestamp="1586858745"&gt;69&lt;/key&gt;&lt;/foreign-keys&gt;&lt;ref-type name="Journal Article"&gt;17&lt;/ref-type&gt;&lt;contributors&gt;&lt;authors&gt;&lt;author&gt;Torella, A.&lt;/author&gt;&lt;author&gt;Trimarco, A.&lt;/author&gt;&lt;author&gt;Blanco Fdel, V.&lt;/author&gt;&lt;author&gt;Cuomo, A.&lt;/author&gt;&lt;author&gt;Aurino, S.&lt;/author&gt;&lt;author&gt;Piluso, G.&lt;/author&gt;&lt;author&gt;Minetti, C.&lt;/author&gt;&lt;author&gt;Politano, L.&lt;/author&gt;&lt;author&gt;Nigro, V.&lt;/author&gt;&lt;/authors&gt;&lt;/contributors&gt;&lt;auth-address&gt;Dipartimento di Patologia Generale, Seconda Universita degli Studi di Napoli, S. Andrea delle Dame, via L. De Crecchio 7, 80138 Napoli, Italy.&lt;/auth-address&gt;&lt;titles&gt;&lt;title&gt;One hundred twenty-one dystrophin point mutations detected from stored DNA samples by combinatorial denaturing high-performance liquid chromatography&lt;/title&gt;&lt;secondary-title&gt;J Mol Diagn&lt;/secondary-title&gt;&lt;/titles&gt;&lt;periodical&gt;&lt;full-title&gt;J Mol Diagn&lt;/full-title&gt;&lt;/periodical&gt;&lt;pages&gt;65-73&lt;/pages&gt;&lt;volume&gt;12&lt;/volume&gt;&lt;number&gt;1&lt;/number&gt;&lt;edition&gt;2009/12/05&lt;/edition&gt;&lt;keywords&gt;&lt;keyword&gt;Chromatography, High Pressure Liquid/economics/methods&lt;/keyword&gt;&lt;keyword&gt;DNA/*analysis/genetics&lt;/keyword&gt;&lt;keyword&gt;DNA Mutational Analysis/economics/*methods&lt;/keyword&gt;&lt;keyword&gt;Dystrophin/*genetics&lt;/keyword&gt;&lt;keyword&gt;Genetic Testing/economics/methods&lt;/keyword&gt;&lt;keyword&gt;Humans&lt;/keyword&gt;&lt;keyword&gt;Male&lt;/keyword&gt;&lt;keyword&gt;Muscular Dystrophy, Duchenne/*diagnosis/*genetics&lt;/keyword&gt;&lt;keyword&gt;*Point Mutation&lt;/keyword&gt;&lt;/keywords&gt;&lt;dates&gt;&lt;year&gt;2010&lt;/year&gt;&lt;pub-dates&gt;&lt;date&gt;Jan&lt;/date&gt;&lt;/pub-dates&gt;&lt;/dates&gt;&lt;isbn&gt;1943-7811 (Electronic)&amp;#xD;1525-1578 (Linking)&lt;/isbn&gt;&lt;accession-num&gt;19959795&lt;/accession-num&gt;&lt;urls&gt;&lt;related-urls&gt;&lt;url&gt;https://www.ncbi.nlm.nih.gov/pubmed/19959795&lt;/url&gt;&lt;/related-urls&gt;&lt;/urls&gt;&lt;custom2&gt;PMC2797720&lt;/custom2&gt;&lt;electronic-resource-num&gt;10.2353/jmoldx.2010.09007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914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554494"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2972*, Val2955_Lys2979del]</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96246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ylor&lt;/Author&gt;&lt;Year&gt;2007&lt;/Year&gt;&lt;RecNum&gt;109&lt;/RecNum&gt;&lt;DisplayText&gt;[28]&lt;/DisplayText&gt;&lt;record&gt;&lt;rec-number&gt;109&lt;/rec-number&gt;&lt;foreign-keys&gt;&lt;key app="EN" db-id="vrp9r2ds6xwswberfaqv0d93dwp2aes9ss2p" timestamp="1587223241"&gt;109&lt;/key&gt;&lt;/foreign-keys&gt;&lt;ref-type name="Journal Article"&gt;17&lt;/ref-type&gt;&lt;contributors&gt;&lt;authors&gt;&lt;author&gt;Taylor, P. J.&lt;/author&gt;&lt;author&gt;Maroulis, S.&lt;/author&gt;&lt;author&gt;Mullan, G. L.&lt;/author&gt;&lt;author&gt;Pedersen, R. L.&lt;/author&gt;&lt;author&gt;Baumli, A.&lt;/author&gt;&lt;author&gt;Elakis, G.&lt;/author&gt;&lt;author&gt;Piras, S.&lt;/author&gt;&lt;author&gt;Walsh, C.&lt;/author&gt;&lt;author&gt;Prosper-Gutierrez, B.&lt;/author&gt;&lt;author&gt;De La Puente-Alonso, F.&lt;/author&gt;&lt;author&gt;Bell, C. G.&lt;/author&gt;&lt;author&gt;Mowat, D. R.&lt;/author&gt;&lt;author&gt;Johnston, H. M.&lt;/author&gt;&lt;author&gt;Buckley, M. F.&lt;/author&gt;&lt;/authors&gt;&lt;/contributors&gt;&lt;auth-address&gt;Molecular and Cytogenetics Unit, Department of Haematology and Genetics, South Eastern Area Laboratory Services, Prince of Wales Hospital, Randwick, Sydney, Australia.&lt;/auth-address&gt;&lt;titles&gt;&lt;title&gt;Measurement of the clinical utility of a combined mutation detection protocol in carriers of Duchenne and Becker muscular dystrophy&lt;/title&gt;&lt;secondary-title&gt;J Med Genet&lt;/secondary-title&gt;&lt;/titles&gt;&lt;periodical&gt;&lt;full-title&gt;J Med Genet&lt;/full-title&gt;&lt;/periodical&gt;&lt;pages&gt;368-72&lt;/pages&gt;&lt;volume&gt;44&lt;/volume&gt;&lt;number&gt;6&lt;/number&gt;&lt;edition&gt;2007/01/30&lt;/edition&gt;&lt;keywords&gt;&lt;keyword&gt;Female&lt;/keyword&gt;&lt;keyword&gt;*Genetic Carrier Screening&lt;/keyword&gt;&lt;keyword&gt;*Heterozygote&lt;/keyword&gt;&lt;keyword&gt;Humans&lt;/keyword&gt;&lt;keyword&gt;Male&lt;/keyword&gt;&lt;keyword&gt;Mothers&lt;/keyword&gt;&lt;keyword&gt;Muscular Dystrophy, Duchenne/diagnosis/*genetics&lt;/keyword&gt;&lt;keyword&gt;Mutation/*genetics&lt;/keyword&gt;&lt;/keywords&gt;&lt;dates&gt;&lt;year&gt;2007&lt;/year&gt;&lt;pub-dates&gt;&lt;date&gt;Jun&lt;/date&gt;&lt;/pub-dates&gt;&lt;/dates&gt;&lt;isbn&gt;1468-6244 (Electronic)&amp;#xD;0022-2593 (Linking)&lt;/isbn&gt;&lt;accession-num&gt;17259292&lt;/accession-num&gt;&lt;urls&gt;&lt;related-urls&gt;&lt;url&gt;https://www.ncbi.nlm.nih.gov/pubmed/17259292&lt;/url&gt;&lt;/related-urls&gt;&lt;/urls&gt;&lt;custom2&gt;PMC2740880&lt;/custom2&gt;&lt;electronic-resource-num&gt;10.1136/jmg.2006.04746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1C37B3" w:rsidRPr="00C05C1E" w:rsidTr="001B361D">
        <w:trPr>
          <w:trHeight w:val="234"/>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929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297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96231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OTHER</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944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298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62738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Mendell&lt;/Author&gt;&lt;Year&gt;2001&lt;/Year&gt;&lt;RecNum&gt;106&lt;/RecNum&gt;&lt;DisplayText&gt;[30]&lt;/DisplayText&gt;&lt;record&gt;&lt;rec-number&gt;106&lt;/rec-number&gt;&lt;foreign-keys&gt;&lt;key app="EN" db-id="vrp9r2ds6xwswberfaqv0d93dwp2aes9ss2p" timestamp="1587223241"&gt;106&lt;/key&gt;&lt;/foreign-keys&gt;&lt;ref-type name="Journal Article"&gt;17&lt;/ref-type&gt;&lt;contributors&gt;&lt;authors&gt;&lt;author&gt;Mendell, J. R.&lt;/author&gt;&lt;author&gt;Buzin, C. H.&lt;/author&gt;&lt;author&gt;Feng, J.&lt;/author&gt;&lt;author&gt;Yan, J.&lt;/author&gt;&lt;author&gt;Serrano, C.&lt;/author&gt;&lt;author&gt;Sangani, D. S.&lt;/author&gt;&lt;author&gt;Wall, C.&lt;/author&gt;&lt;author&gt;Prior, T. W.&lt;/author&gt;&lt;author&gt;Sommer, S. S.&lt;/author&gt;&lt;/authors&gt;&lt;/contributors&gt;&lt;auth-address&gt;Department of Neurology, The Ohio State University Medical Center, Columbus, 43210, USA. mendell1@osu.edu&lt;/auth-address&gt;&lt;titles&gt;&lt;title&gt;Diagnosis of Duchenne dystrophy by enhanced detection of small mutations&lt;/title&gt;&lt;secondary-title&gt;Neurology&lt;/secondary-title&gt;&lt;/titles&gt;&lt;periodical&gt;&lt;full-title&gt;Neurology&lt;/full-title&gt;&lt;/periodical&gt;&lt;pages&gt;645-50&lt;/pages&gt;&lt;volume&gt;57&lt;/volume&gt;&lt;number&gt;4&lt;/number&gt;&lt;edition&gt;2001/08/29&lt;/edition&gt;&lt;keywords&gt;&lt;keyword&gt;Adolescent&lt;/keyword&gt;&lt;keyword&gt;Child&lt;/keyword&gt;&lt;keyword&gt;Child, Preschool&lt;/keyword&gt;&lt;keyword&gt;Codon, Nonsense&lt;/keyword&gt;&lt;keyword&gt;DNA/genetics&lt;/keyword&gt;&lt;keyword&gt;DNA Mutational Analysis&lt;/keyword&gt;&lt;keyword&gt;Dystrophin/genetics&lt;/keyword&gt;&lt;keyword&gt;Frameshift Mutation&lt;/keyword&gt;&lt;keyword&gt;Gene Deletion&lt;/keyword&gt;&lt;keyword&gt;Humans&lt;/keyword&gt;&lt;keyword&gt;Muscular Dystrophy, Duchenne/diagnosis/*genetics&lt;/keyword&gt;&lt;keyword&gt;Mutation/*genetics&lt;/keyword&gt;&lt;keyword&gt;*Polymorphism, Single-Stranded Conformational&lt;/keyword&gt;&lt;/keywords&gt;&lt;dates&gt;&lt;year&gt;2001&lt;/year&gt;&lt;pub-dates&gt;&lt;date&gt;Aug 28&lt;/date&gt;&lt;/pub-dates&gt;&lt;/dates&gt;&lt;isbn&gt;0028-3878 (Print)&amp;#xD;0028-3878 (Linking)&lt;/isbn&gt;&lt;accession-num&gt;11524473&lt;/accession-num&gt;&lt;urls&gt;&lt;related-urls&gt;&lt;url&gt;https://www.ncbi.nlm.nih.gov/pubmed/11524473&lt;/url&gt;&lt;/related-urls&gt;&lt;/urls&gt;&lt;electronic-resource-num&gt;10.1212/wnl.57.4.64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5</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8947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y298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62735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edlackova&lt;/Author&gt;&lt;Year&gt;2009&lt;/Year&gt;&lt;RecNum&gt;34&lt;/RecNum&gt;&lt;DisplayText&gt;[10]&lt;/DisplayText&gt;&lt;record&gt;&lt;rec-number&gt;34&lt;/rec-number&gt;&lt;foreign-keys&gt;&lt;key app="EN" db-id="vrp9r2ds6xwswberfaqv0d93dwp2aes9ss2p" timestamp="1586855852"&gt;34&lt;/key&gt;&lt;/foreign-keys&gt;&lt;ref-type name="Journal Article"&gt;17&lt;/ref-type&gt;&lt;contributors&gt;&lt;authors&gt;&lt;author&gt;Sedlackova, J.&lt;/author&gt;&lt;author&gt;Vondracek, P.&lt;/author&gt;&lt;author&gt;Hermanova, M.&lt;/author&gt;&lt;author&gt;Zamecnik, J.&lt;/author&gt;&lt;author&gt;Hruba, Z.&lt;/author&gt;&lt;author&gt;Haberlova, J.&lt;/author&gt;&lt;author&gt;Kraus, J.&lt;/author&gt;&lt;author&gt;Marikova, T.&lt;/author&gt;&lt;author&gt;Hedvicakova, P.&lt;/author&gt;&lt;author&gt;Vohanka, S.&lt;/author&gt;&lt;author&gt;Fajkusova, L.&lt;/author&gt;&lt;/authors&gt;&lt;/contributors&gt;&lt;auth-address&gt;Centre of Molecular Biology and Gene Therapy, University Hospital Brno and Masaryk University, Brno, Czech Republic.&lt;/auth-address&gt;&lt;titles&gt;&lt;title&gt;Point mutations in Czech DMD/BMD patients and their phenotypic outcome&lt;/title&gt;&lt;secondary-title&gt;Neuromuscul Disord&lt;/secondary-title&gt;&lt;/titles&gt;&lt;periodical&gt;&lt;full-title&gt;Neuromuscul Disord&lt;/full-title&gt;&lt;/periodical&gt;&lt;pages&gt;749-53&lt;/pages&gt;&lt;volume&gt;19&lt;/volume&gt;&lt;number&gt;11&lt;/number&gt;&lt;edition&gt;2009/09/29&lt;/edition&gt;&lt;keywords&gt;&lt;keyword&gt;Base Sequence&lt;/keyword&gt;&lt;keyword&gt;Czech Republic&lt;/keyword&gt;&lt;keyword&gt;DNA Mutational Analysis/methods&lt;/keyword&gt;&lt;keyword&gt;Dystrophin/*genetics/metabolism&lt;/keyword&gt;&lt;keyword&gt;Exons&lt;/keyword&gt;&lt;keyword&gt;Female&lt;/keyword&gt;&lt;keyword&gt;Humans&lt;/keyword&gt;&lt;keyword&gt;Male&lt;/keyword&gt;&lt;keyword&gt;Molecular Sequence Data&lt;/keyword&gt;&lt;keyword&gt;Muscular Dystrophy, Duchenne/*genetics&lt;/keyword&gt;&lt;keyword&gt;*Phenotype&lt;/keyword&gt;&lt;keyword&gt;*Point Mutation&lt;/keyword&gt;&lt;keyword&gt;RNA, Messenger/metabolism&lt;/keyword&gt;&lt;/keywords&gt;&lt;dates&gt;&lt;year&gt;2009&lt;/year&gt;&lt;pub-dates&gt;&lt;date&gt;Nov&lt;/date&gt;&lt;/pub-dates&gt;&lt;/dates&gt;&lt;isbn&gt;1873-2364 (Electronic)&amp;#xD;0960-8966 (Linking)&lt;/isbn&gt;&lt;accession-num&gt;19783145&lt;/accession-num&gt;&lt;urls&gt;&lt;related-urls&gt;&lt;url&gt;https://www.ncbi.nlm.nih.gov/pubmed/19783145&lt;/url&gt;&lt;/related-urls&gt;&lt;/urls&gt;&lt;electronic-resource-num&gt;10.1016/j.nmd.2009.08.01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001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00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62681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Buzin&lt;/Author&gt;&lt;Year&gt;2005&lt;/Year&gt;&lt;RecNum&gt;146&lt;/RecNum&gt;&lt;DisplayText&gt;[46]&lt;/DisplayText&gt;&lt;record&gt;&lt;rec-number&gt;146&lt;/rec-number&gt;&lt;foreign-keys&gt;&lt;key app="EN" db-id="vrp9r2ds6xwswberfaqv0d93dwp2aes9ss2p" timestamp="1587226689"&gt;146&lt;/key&gt;&lt;/foreign-keys&gt;&lt;ref-type name="Journal Article"&gt;17&lt;/ref-type&gt;&lt;contributors&gt;&lt;authors&gt;&lt;author&gt;Buzin, C. H.&lt;/author&gt;&lt;author&gt;Feng, J.&lt;/author&gt;&lt;author&gt;Yan, J.&lt;/author&gt;&lt;author&gt;Scaringe, W.&lt;/author&gt;&lt;author&gt;Liu, Q.&lt;/author&gt;&lt;author&gt;den Dunnen, J.&lt;/author&gt;&lt;author&gt;Mendell, J. R.&lt;/author&gt;&lt;author&gt;Sommer, S. S.&lt;/author&gt;&lt;/authors&gt;&lt;/contributors&gt;&lt;auth-address&gt;Department of Molecular Genetics, City of Hope National Medical Center, Duarte, California 91010-3000, USA.&lt;/auth-address&gt;&lt;titles&gt;&lt;title&gt;Mutation rates in the dystrophin gene: a hotspot of mutation at a CpG dinucleotide&lt;/title&gt;&lt;secondary-title&gt;Hum Mutat&lt;/secondary-title&gt;&lt;/titles&gt;&lt;periodical&gt;&lt;full-title&gt;Hum Mutat&lt;/full-title&gt;&lt;/periodical&gt;&lt;pages&gt;177-88&lt;/pages&gt;&lt;volume&gt;25&lt;/volume&gt;&lt;number&gt;2&lt;/number&gt;&lt;edition&gt;2005/01/12&lt;/edition&gt;&lt;keywords&gt;&lt;keyword&gt;Adolescent&lt;/keyword&gt;&lt;keyword&gt;Base Sequence&lt;/keyword&gt;&lt;keyword&gt;Child&lt;/keyword&gt;&lt;keyword&gt;Child, Preschool&lt;/keyword&gt;&lt;keyword&gt;*CpG Islands&lt;/keyword&gt;&lt;keyword&gt;DNA Mutational Analysis/methods&lt;/keyword&gt;&lt;keyword&gt;Dystrophin/*genetics&lt;/keyword&gt;&lt;keyword&gt;Factor IX/genetics&lt;/keyword&gt;&lt;keyword&gt;Genes&lt;/keyword&gt;&lt;keyword&gt;Genes, p53&lt;/keyword&gt;&lt;keyword&gt;Humans&lt;/keyword&gt;&lt;keyword&gt;Molecular Sequence Data&lt;/keyword&gt;&lt;keyword&gt;Muscular Dystrophy, Duchenne/*genetics&lt;/keyword&gt;&lt;keyword&gt;*Point Mutation&lt;/keyword&gt;&lt;keyword&gt;Sequence Deletion&lt;/keyword&gt;&lt;keyword&gt;Tandem Repeat Sequences&lt;/keyword&gt;&lt;/keywords&gt;&lt;dates&gt;&lt;year&gt;2005&lt;/year&gt;&lt;pub-dates&gt;&lt;date&gt;Feb&lt;/date&gt;&lt;/pub-dates&gt;&lt;/dates&gt;&lt;isbn&gt;1098-1004 (Electronic)&amp;#xD;1059-7794 (Linking)&lt;/isbn&gt;&lt;accession-num&gt;15643612&lt;/accession-num&gt;&lt;urls&gt;&lt;related-urls&gt;&lt;url&gt;https://www.ncbi.nlm.nih.gov/pubmed/15643612&lt;/url&gt;&lt;/related-urls&gt;&lt;/urls&gt;&lt;electronic-resource-num&gt;10.1002/humu.20132&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029C&gt;G</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301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62653G&gt;C</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TwvQXV0aG9yPjxZZWFyPjIwMTg8L1llYXI+PFJlY051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==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036T&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301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62646A&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071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302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62611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072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302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62610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fldData xml:space="preserve">PEVuZE5vdGU+PENpdGU+PEF1dGhvcj5QcmlvcjwvQXV0aG9yPjxZZWFyPjE5OTU8L1llYXI+PFJl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</w:fldData>
              </w:fldChar>
            </w:r>
            <w:r w:rsidR="008A2651" w:rsidRPr="00C05C1E">
              <w:rPr>
                <w:rFonts w:ascii="Times New Roman" w:eastAsia="Times New Roman" w:hAnsi="Times New Roman" w:cs="Times New Roman"/>
                <w:color w:val="000000"/>
                <w:sz w:val="18"/>
                <w:szCs w:val="18"/>
                <w:lang w:val="en-US" w:eastAsia="it-IT"/>
              </w:rPr>
              <w:instrText xml:space="preserve"> ADDIN EN.CITE </w:instrText>
            </w:r>
            <w:r w:rsidR="008A2651" w:rsidRPr="00C05C1E">
              <w:rPr>
                <w:rFonts w:ascii="Times New Roman" w:eastAsia="Times New Roman" w:hAnsi="Times New Roman" w:cs="Times New Roman"/>
                <w:color w:val="000000"/>
                <w:sz w:val="18"/>
                <w:szCs w:val="18"/>
                <w:lang w:val="en-US" w:eastAsia="it-IT"/>
              </w:rPr>
              <w:fldChar w:fldCharType="begin">
                <w:fldData xml:space="preserve">PEVuZE5vdGU+PENpdGU+PEF1dGhvcj5QcmlvcjwvQXV0aG9yPjxZZWFyPjE5OTU8L1llYXI+PFJl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</w:fldData>
              </w:fldChar>
            </w:r>
            <w:r w:rsidR="008A2651" w:rsidRPr="00C05C1E">
              <w:rPr>
                <w:rFonts w:ascii="Times New Roman" w:eastAsia="Times New Roman" w:hAnsi="Times New Roman" w:cs="Times New Roman"/>
                <w:color w:val="000000"/>
                <w:sz w:val="18"/>
                <w:szCs w:val="18"/>
                <w:lang w:val="en-US" w:eastAsia="it-IT"/>
              </w:rPr>
              <w:instrText xml:space="preserve"> ADDIN EN.CITE.DATA </w:instrText>
            </w:r>
            <w:r w:rsidR="008A2651" w:rsidRPr="00C05C1E">
              <w:rPr>
                <w:rFonts w:ascii="Times New Roman" w:eastAsia="Times New Roman" w:hAnsi="Times New Roman" w:cs="Times New Roman"/>
                <w:color w:val="000000"/>
                <w:sz w:val="18"/>
                <w:szCs w:val="18"/>
                <w:lang w:val="en-US" w:eastAsia="it-IT"/>
              </w:rPr>
            </w:r>
            <w:r w:rsidR="008A2651" w:rsidRPr="00C05C1E">
              <w:rPr>
                <w:rFonts w:ascii="Times New Roman" w:eastAsia="Times New Roman" w:hAnsi="Times New Roman" w:cs="Times New Roman"/>
                <w:color w:val="000000"/>
                <w:sz w:val="18"/>
                <w:szCs w:val="18"/>
                <w:lang w:val="en-US" w:eastAsia="it-IT"/>
              </w:rPr>
              <w:fldChar w:fldCharType="end"/>
            </w:r>
            <w:r w:rsidRPr="00C05C1E">
              <w:rPr>
                <w:rFonts w:ascii="Times New Roman" w:eastAsia="Times New Roman" w:hAnsi="Times New Roman" w:cs="Times New Roman"/>
                <w:color w:val="000000"/>
                <w:sz w:val="18"/>
                <w:szCs w:val="18"/>
                <w:lang w:val="en-US" w:eastAsia="it-IT"/>
              </w:rPr>
            </w:r>
            <w:r w:rsidRPr="00C05C1E">
              <w:rPr>
                <w:rFonts w:ascii="Times New Roman" w:eastAsia="Times New Roman" w:hAnsi="Times New Roman" w:cs="Times New Roman"/>
                <w:color w:val="000000"/>
                <w:sz w:val="18"/>
                <w:szCs w:val="18"/>
                <w:lang w:val="en-US" w:eastAsia="it-IT"/>
              </w:rPr>
              <w:fldChar w:fldCharType="separate"/>
            </w:r>
            <w:r w:rsidR="008A2651" w:rsidRPr="00C05C1E">
              <w:rPr>
                <w:rFonts w:ascii="Times New Roman" w:eastAsia="Times New Roman" w:hAnsi="Times New Roman" w:cs="Times New Roman"/>
                <w:noProof/>
                <w:color w:val="000000"/>
                <w:sz w:val="18"/>
                <w:szCs w:val="18"/>
                <w:lang w:val="en-US" w:eastAsia="it-IT"/>
              </w:rPr>
              <w:t>[21, 53, 55]</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082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02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462600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100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303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366736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fldData xml:space="preserve">PEVuZE5vdGU+PENpdGU+PEF1dGhvcj5GbGFuaWdhbjwvQXV0aG9yPjxZZWFyPjIwMDk8L1llYXI+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</w:fldData>
              </w:fldChar>
            </w:r>
            <w:r w:rsidR="008256A6">
              <w:rPr>
                <w:rFonts w:ascii="Times New Roman" w:eastAsia="Times New Roman" w:hAnsi="Times New Roman" w:cs="Times New Roman"/>
                <w:color w:val="000000"/>
                <w:sz w:val="18"/>
                <w:szCs w:val="18"/>
                <w:lang w:val="en-US" w:eastAsia="it-IT"/>
              </w:rPr>
              <w:instrText xml:space="preserve"> ADDIN EN.CITE </w:instrText>
            </w:r>
            <w:r w:rsidR="008256A6">
              <w:rPr>
                <w:rFonts w:ascii="Times New Roman" w:eastAsia="Times New Roman" w:hAnsi="Times New Roman" w:cs="Times New Roman"/>
                <w:color w:val="000000"/>
                <w:sz w:val="18"/>
                <w:szCs w:val="18"/>
                <w:lang w:val="en-US" w:eastAsia="it-IT"/>
              </w:rPr>
              <w:fldChar w:fldCharType="begin">
                <w:fldData xml:space="preserve">PEVuZE5vdGU+PENpdGU+PEF1dGhvcj5GbGFuaWdhbjwvQXV0aG9yPjxZZWFyPjIwMDk8L1llYXI+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</w:fldData>
              </w:fldChar>
            </w:r>
            <w:r w:rsidR="008256A6">
              <w:rPr>
                <w:rFonts w:ascii="Times New Roman" w:eastAsia="Times New Roman" w:hAnsi="Times New Roman" w:cs="Times New Roman"/>
                <w:color w:val="000000"/>
                <w:sz w:val="18"/>
                <w:szCs w:val="18"/>
                <w:lang w:val="en-US" w:eastAsia="it-IT"/>
              </w:rPr>
              <w:instrText xml:space="preserve"> ADDIN EN.CITE.DATA </w:instrText>
            </w:r>
            <w:r w:rsidR="008256A6">
              <w:rPr>
                <w:rFonts w:ascii="Times New Roman" w:eastAsia="Times New Roman" w:hAnsi="Times New Roman" w:cs="Times New Roman"/>
                <w:color w:val="000000"/>
                <w:sz w:val="18"/>
                <w:szCs w:val="18"/>
                <w:lang w:val="en-US" w:eastAsia="it-IT"/>
              </w:rPr>
            </w:r>
            <w:r w:rsidR="008256A6">
              <w:rPr>
                <w:rFonts w:ascii="Times New Roman" w:eastAsia="Times New Roman" w:hAnsi="Times New Roman" w:cs="Times New Roman"/>
                <w:color w:val="000000"/>
                <w:sz w:val="18"/>
                <w:szCs w:val="18"/>
                <w:lang w:val="en-US" w:eastAsia="it-IT"/>
              </w:rPr>
              <w:fldChar w:fldCharType="end"/>
            </w:r>
            <w:r w:rsidRPr="00C05C1E">
              <w:rPr>
                <w:rFonts w:ascii="Times New Roman" w:eastAsia="Times New Roman" w:hAnsi="Times New Roman" w:cs="Times New Roman"/>
                <w:color w:val="000000"/>
                <w:sz w:val="18"/>
                <w:szCs w:val="18"/>
                <w:lang w:val="en-US" w:eastAsia="it-IT"/>
              </w:rPr>
            </w:r>
            <w:r w:rsidRPr="00C05C1E">
              <w:rPr>
                <w:rFonts w:ascii="Times New Roman" w:eastAsia="Times New Roman" w:hAnsi="Times New Roman" w:cs="Times New Roman"/>
                <w:color w:val="000000"/>
                <w:sz w:val="18"/>
                <w:szCs w:val="18"/>
                <w:lang w:val="en-US" w:eastAsia="it-IT"/>
              </w:rPr>
              <w:fldChar w:fldCharType="separate"/>
            </w:r>
            <w:r w:rsidR="008256A6">
              <w:rPr>
                <w:rFonts w:ascii="Times New Roman" w:eastAsia="Times New Roman" w:hAnsi="Times New Roman" w:cs="Times New Roman"/>
                <w:noProof/>
                <w:color w:val="000000"/>
                <w:sz w:val="18"/>
                <w:szCs w:val="18"/>
                <w:lang w:val="en-US" w:eastAsia="it-IT"/>
              </w:rPr>
              <w:t>[19, 20, 37, 7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4</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109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03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366727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ylor&lt;/Author&gt;&lt;Year&gt;2007&lt;/Year&gt;&lt;RecNum&gt;109&lt;/RecNum&gt;&lt;DisplayText&gt;[28]&lt;/DisplayText&gt;&lt;record&gt;&lt;rec-number&gt;109&lt;/rec-number&gt;&lt;foreign-keys&gt;&lt;key app="EN" db-id="vrp9r2ds6xwswberfaqv0d93dwp2aes9ss2p" timestamp="1587223241"&gt;109&lt;/key&gt;&lt;/foreign-keys&gt;&lt;ref-type name="Journal Article"&gt;17&lt;/ref-type&gt;&lt;contributors&gt;&lt;authors&gt;&lt;author&gt;Taylor, P. J.&lt;/author&gt;&lt;author&gt;Maroulis, S.&lt;/author&gt;&lt;author&gt;Mullan, G. L.&lt;/author&gt;&lt;author&gt;Pedersen, R. L.&lt;/author&gt;&lt;author&gt;Baumli, A.&lt;/author&gt;&lt;author&gt;Elakis, G.&lt;/author&gt;&lt;author&gt;Piras, S.&lt;/author&gt;&lt;author&gt;Walsh, C.&lt;/author&gt;&lt;author&gt;Prosper-Gutierrez, B.&lt;/author&gt;&lt;author&gt;De La Puente-Alonso, F.&lt;/author&gt;&lt;author&gt;Bell, C. G.&lt;/author&gt;&lt;author&gt;Mowat, D. R.&lt;/author&gt;&lt;author&gt;Johnston, H. M.&lt;/author&gt;&lt;author&gt;Buckley, M. F.&lt;/author&gt;&lt;/authors&gt;&lt;/contributors&gt;&lt;auth-address&gt;Molecular and Cytogenetics Unit, Department of Haematology and Genetics, South Eastern Area Laboratory Services, Prince of Wales Hospital, Randwick, Sydney, Australia.&lt;/auth-address&gt;&lt;titles&gt;&lt;title&gt;Measurement of the clinical utility of a combined mutation detection protocol in carriers of Duchenne and Becker muscular dystrophy&lt;/title&gt;&lt;secondary-title&gt;J Med Genet&lt;/secondary-title&gt;&lt;/titles&gt;&lt;periodical&gt;&lt;full-title&gt;J Med Genet&lt;/full-title&gt;&lt;/periodical&gt;&lt;pages&gt;368-72&lt;/pages&gt;&lt;volume&gt;44&lt;/volume&gt;&lt;number&gt;6&lt;/number&gt;&lt;edition&gt;2007/01/30&lt;/edition&gt;&lt;keywords&gt;&lt;keyword&gt;Female&lt;/keyword&gt;&lt;keyword&gt;*Genetic Carrier Screening&lt;/keyword&gt;&lt;keyword&gt;*Heterozygote&lt;/keyword&gt;&lt;keyword&gt;Humans&lt;/keyword&gt;&lt;keyword&gt;Male&lt;/keyword&gt;&lt;keyword&gt;Mothers&lt;/keyword&gt;&lt;keyword&gt;Muscular Dystrophy, Duchenne/diagnosis/*genetics&lt;/keyword&gt;&lt;keyword&gt;Mutation/*genetics&lt;/keyword&gt;&lt;/keywords&gt;&lt;dates&gt;&lt;year&gt;2007&lt;/year&gt;&lt;pub-dates&gt;&lt;date&gt;Jun&lt;/date&gt;&lt;/pub-dates&gt;&lt;/dates&gt;&lt;isbn&gt;1468-6244 (Electronic)&amp;#xD;0022-2593 (Linking)&lt;/isbn&gt;&lt;accession-num&gt;17259292&lt;/accession-num&gt;&lt;urls&gt;&lt;related-urls&gt;&lt;url&gt;https://www.ncbi.nlm.nih.gov/pubmed/17259292&lt;/url&gt;&lt;/related-urls&gt;&lt;/urls&gt;&lt;custom2&gt;PMC2740880&lt;/custom2&gt;&lt;electronic-resource-num&gt;10.1136/jmg.2006.04746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148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05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366688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dWZmZXJ5LUdpcmF1ZDwvQXV0aG9yPjxZZWFyPjIwMDQ8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UdWZmZXJ5LUdpcmF1ZDwvQXV0aG9yPjxZZWFyPjIwMDQ8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182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306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341757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edlackova&lt;/Author&gt;&lt;Year&gt;2009&lt;/Year&gt;&lt;RecNum&gt;34&lt;/RecNum&gt;&lt;DisplayText&gt;[10]&lt;/DisplayText&gt;&lt;record&gt;&lt;rec-number&gt;34&lt;/rec-number&gt;&lt;foreign-keys&gt;&lt;key app="EN" db-id="vrp9r2ds6xwswberfaqv0d93dwp2aes9ss2p" timestamp="1586855852"&gt;34&lt;/key&gt;&lt;/foreign-keys&gt;&lt;ref-type name="Journal Article"&gt;17&lt;/ref-type&gt;&lt;contributors&gt;&lt;authors&gt;&lt;author&gt;Sedlackova, J.&lt;/author&gt;&lt;author&gt;Vondracek, P.&lt;/author&gt;&lt;author&gt;Hermanova, M.&lt;/author&gt;&lt;author&gt;Zamecnik, J.&lt;/author&gt;&lt;author&gt;Hruba, Z.&lt;/author&gt;&lt;author&gt;Haberlova, J.&lt;/author&gt;&lt;author&gt;Kraus, J.&lt;/author&gt;&lt;author&gt;Marikova, T.&lt;/author&gt;&lt;author&gt;Hedvicakova, P.&lt;/author&gt;&lt;author&gt;Vohanka, S.&lt;/author&gt;&lt;author&gt;Fajkusova, L.&lt;/author&gt;&lt;/authors&gt;&lt;/contributors&gt;&lt;auth-address&gt;Centre of Molecular Biology and Gene Therapy, University Hospital Brno and Masaryk University, Brno, Czech Republic.&lt;/auth-address&gt;&lt;titles&gt;&lt;title&gt;Point mutations in Czech DMD/BMD patients and their phenotypic outcome&lt;/title&gt;&lt;secondary-title&gt;Neuromuscul Disord&lt;/secondary-title&gt;&lt;/titles&gt;&lt;periodical&gt;&lt;full-title&gt;Neuromuscul Disord&lt;/full-title&gt;&lt;/periodical&gt;&lt;pages&gt;749-53&lt;/pages&gt;&lt;volume&gt;19&lt;/volume&gt;&lt;number&gt;11&lt;/number&gt;&lt;edition&gt;2009/09/29&lt;/edition&gt;&lt;keywords&gt;&lt;keyword&gt;Base Sequence&lt;/keyword&gt;&lt;keyword&gt;Czech Republic&lt;/keyword&gt;&lt;keyword&gt;DNA Mutational Analysis/methods&lt;/keyword&gt;&lt;keyword&gt;Dystrophin/*genetics/metabolism&lt;/keyword&gt;&lt;keyword&gt;Exons&lt;/keyword&gt;&lt;keyword&gt;Female&lt;/keyword&gt;&lt;keyword&gt;Humans&lt;/keyword&gt;&lt;keyword&gt;Male&lt;/keyword&gt;&lt;keyword&gt;Molecular Sequence Data&lt;/keyword&gt;&lt;keyword&gt;Muscular Dystrophy, Duchenne/*genetics&lt;/keyword&gt;&lt;keyword&gt;*Phenotype&lt;/keyword&gt;&lt;keyword&gt;*Point Mutation&lt;/keyword&gt;&lt;keyword&gt;RNA, Messenger/metabolism&lt;/keyword&gt;&lt;/keywords&gt;&lt;dates&gt;&lt;year&gt;2009&lt;/year&gt;&lt;pub-dates&gt;&lt;date&gt;Nov&lt;/date&gt;&lt;/pub-dates&gt;&lt;/dates&gt;&lt;isbn&gt;1873-2364 (Electronic)&amp;#xD;0960-8966 (Linking)&lt;/isbn&gt;&lt;accession-num&gt;19783145&lt;/accession-num&gt;&lt;urls&gt;&lt;related-urls&gt;&lt;url&gt;https://www.ncbi.nlm.nih.gov/pubmed/19783145&lt;/url&gt;&lt;/related-urls&gt;&lt;/urls&gt;&lt;electronic-resource-num&gt;10.1016/j.nmd.2009.08.01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183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306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341756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r w:rsidR="00F73010" w:rsidRPr="00C05C1E">
              <w:rPr>
                <w:rFonts w:ascii="Times New Roman" w:eastAsia="Times New Roman" w:hAnsi="Times New Roman" w:cs="Times New Roman"/>
                <w:color w:val="000000"/>
                <w:sz w:val="18"/>
                <w:szCs w:val="18"/>
                <w:lang w:val="it-IT" w:eastAsia="it-IT"/>
              </w:rPr>
              <w:t xml:space="preserve"> </w: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cGl0YWxpPC9BdXRob3I+PFllYXI+MjAwOTwvWWVhcj48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TcGl0YWxpPC9BdXRob3I+PFllYXI+MjAwOTwvWWVhcj48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197C&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306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341742G&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Roberts&lt;/Author&gt;&lt;Year&gt;1994&lt;/Year&gt;&lt;RecNum&gt;84&lt;/RecNum&gt;&lt;DisplayText&gt;[11]&lt;/DisplayText&gt;&lt;record&gt;&lt;rec-number&gt;84&lt;/rec-number&gt;&lt;foreign-keys&gt;&lt;key app="EN" db-id="vrp9r2ds6xwswberfaqv0d93dwp2aes9ss2p" timestamp="1587210051"&gt;84&lt;/key&gt;&lt;/foreign-keys&gt;&lt;ref-type name="Journal Article"&gt;17&lt;/ref-type&gt;&lt;contributors&gt;&lt;authors&gt;&lt;author&gt;Roberts, R. G.&lt;/author&gt;&lt;author&gt;Gardner, R. J.&lt;/author&gt;&lt;author&gt;Bobrow, M.&lt;/author&gt;&lt;/authors&gt;&lt;/contributors&gt;&lt;auth-address&gt;Paediatric Research Unit, Guy&amp;apos;s Hospital, London, England.&lt;/auth-address&gt;&lt;titles&gt;&lt;title&gt;Searching for the 1 in 2,400,000: a review of dystrophin gene point mutations&lt;/title&gt;&lt;secondary-title&gt;Hum Mutat&lt;/secondary-title&gt;&lt;/titles&gt;&lt;periodical&gt;&lt;full-title&gt;Hum Mutat&lt;/full-title&gt;&lt;/periodical&gt;&lt;pages&gt;1-11&lt;/pages&gt;&lt;volume&gt;4&lt;/volume&gt;&lt;number&gt;1&lt;/number&gt;&lt;edition&gt;1994/01/01&lt;/edition&gt;&lt;keywords&gt;&lt;keyword&gt;DNA/genetics&lt;/keyword&gt;&lt;keyword&gt;DNA Mutational Analysis&lt;/keyword&gt;&lt;keyword&gt;Dystrophin/*genetics&lt;/keyword&gt;&lt;keyword&gt;Genetic Techniques&lt;/keyword&gt;&lt;keyword&gt;Humans&lt;/keyword&gt;&lt;keyword&gt;Muscular Dystrophies/genetics&lt;/keyword&gt;&lt;keyword&gt;Peptide Chain Termination, Translational/genetics&lt;/keyword&gt;&lt;keyword&gt;Phenotype&lt;/keyword&gt;&lt;keyword&gt;*Point Mutation&lt;/keyword&gt;&lt;keyword&gt;RNA, Messenger/genetics&lt;/keyword&gt;&lt;/keywords&gt;&lt;dates&gt;&lt;year&gt;1994&lt;/year&gt;&lt;/dates&gt;&lt;isbn&gt;1059-7794 (Print)&amp;#xD;1059-7794 (Linking)&lt;/isbn&gt;&lt;accession-num&gt;7951253&lt;/accession-num&gt;&lt;urls&gt;&lt;related-urls&gt;&lt;url&gt;https://www.ncbi.nlm.nih.gov/pubmed/7951253&lt;/url&gt;&lt;/related-urls&gt;&lt;/urls&gt;&lt;electronic-resource-num&gt;10.1002/humu.1380040102&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216C&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307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341723G&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YW91ZDwvQXV0aG9yPjxZZWFyPjIwMDk8L1llYXI+PFJl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EYW91ZDwvQXV0aG9yPjxZZWFyPjIwMDk8L1llYXI+PFJl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9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216C&gt;G</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307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341723G&gt;C</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249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308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79109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88L0F1dGhvcj48WWVhcj4yMDE3PC9ZZWFyPjxSZWNO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88L0F1dGhvcj48WWVhcj4yMDE3PC9ZZWFyPjxSZWNO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276C&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309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79082G&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3</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284T&gt;G</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309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79074A&gt;C</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Wang&lt;/Author&gt;&lt;Year&gt;2019&lt;/Year&gt;&lt;RecNum&gt;62&lt;/RecNum&gt;&lt;DisplayText&gt;[21]&lt;/DisplayText&gt;&lt;record&gt;&lt;rec-number&gt;62&lt;/rec-number&gt;&lt;foreign-keys&gt;&lt;key app="EN" db-id="vrp9r2ds6xwswberfaqv0d93dwp2aes9ss2p" timestamp="1586856604"&gt;62&lt;/key&gt;&lt;/foreign-keys&gt;&lt;ref-type name="Journal Article"&gt;17&lt;/ref-type&gt;&lt;contributors&gt;&lt;authors&gt;&lt;author&gt;Wang, D.&lt;/author&gt;&lt;author&gt;Gao, M.&lt;/author&gt;&lt;author&gt;Zhang, K.&lt;/author&gt;&lt;author&gt;Jin, R.&lt;/author&gt;&lt;author&gt;Lv, Y.&lt;/author&gt;&lt;author&gt;Liu, Y.&lt;/author&gt;&lt;author&gt;Ma, J.&lt;/author&gt;&lt;author&gt;Wan, Y.&lt;/author&gt;&lt;author&gt;Gai, Z.&lt;/author&gt;&lt;author&gt;Liu, Y.&lt;/author&gt;&lt;/authors&gt;&lt;/contributors&gt;&lt;auth-address&gt;Pediatric Research Institute, Qilu Children&amp;apos;s Hospital, Shandong University, Ji&amp;apos;nan, China.&amp;#xD;Neurology Department, Qilu Children&amp;apos;s Hospital, Shandong University, Ji&amp;apos;nan, China.&lt;/auth-address&gt;&lt;titles&gt;&lt;title&gt;Molecular Genetics Analysis of 70 Chinese Families With Muscular Dystrophy Using Multiplex Ligation-Dependent Probe Amplification and Next-Generation Sequencing&lt;/title&gt;&lt;secondary-title&gt;Front Pharmacol&lt;/secondary-title&gt;&lt;/titles&gt;&lt;pages&gt;814&lt;/pages&gt;&lt;volume&gt;10&lt;/volume&gt;&lt;edition&gt;2019/08/14&lt;/edition&gt;&lt;keywords&gt;&lt;keyword&gt;Lama2&lt;/keyword&gt;&lt;keyword&gt;dystrophin (DMD)&lt;/keyword&gt;&lt;keyword&gt;merosin-deficient congenital muscular dystrophy type 1A&lt;/keyword&gt;&lt;keyword&gt;multiplex ligation-dependent probe amplification&lt;/keyword&gt;&lt;keyword&gt;muscular dystrophy&lt;/keyword&gt;&lt;keyword&gt;next-generation sequencing&lt;/keyword&gt;&lt;/keywords&gt;&lt;dates&gt;&lt;year&gt;2019&lt;/year&gt;&lt;/dates&gt;&lt;isbn&gt;1663-9812 (Print)&amp;#xD;1663-9812 (Linking)&lt;/isbn&gt;&lt;accession-num&gt;31404137&lt;/accession-num&gt;&lt;urls&gt;&lt;related-urls&gt;&lt;url&gt;https://www.ncbi.nlm.nih.gov/pubmed/31404137&lt;/url&gt;&lt;/related-urls&gt;&lt;/urls&gt;&lt;custom2&gt;PMC6669794&lt;/custom2&gt;&lt;electronic-resource-num&gt;10.3389/fphar.2019.0081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OTHER</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337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311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41188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7</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346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11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41179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Mendell&lt;/Author&gt;&lt;Year&gt;2001&lt;/Year&gt;&lt;RecNum&gt;106&lt;/RecNum&gt;&lt;DisplayText&gt;[30]&lt;/DisplayText&gt;&lt;record&gt;&lt;rec-number&gt;106&lt;/rec-number&gt;&lt;foreign-keys&gt;&lt;key app="EN" db-id="vrp9r2ds6xwswberfaqv0d93dwp2aes9ss2p" timestamp="1587223241"&gt;106&lt;/key&gt;&lt;/foreign-keys&gt;&lt;ref-type name="Journal Article"&gt;17&lt;/ref-type&gt;&lt;contributors&gt;&lt;authors&gt;&lt;author&gt;Mendell, J. R.&lt;/author&gt;&lt;author&gt;Buzin, C. H.&lt;/author&gt;&lt;author&gt;Feng, J.&lt;/author&gt;&lt;author&gt;Yan, J.&lt;/author&gt;&lt;author&gt;Serrano, C.&lt;/author&gt;&lt;author&gt;Sangani, D. S.&lt;/author&gt;&lt;author&gt;Wall, C.&lt;/author&gt;&lt;author&gt;Prior, T. W.&lt;/author&gt;&lt;author&gt;Sommer, S. S.&lt;/author&gt;&lt;/authors&gt;&lt;/contributors&gt;&lt;auth-address&gt;Department of Neurology, The Ohio State University Medical Center, Columbus, 43210, USA. mendell1@osu.edu&lt;/auth-address&gt;&lt;titles&gt;&lt;title&gt;Diagnosis of Duchenne dystrophy by enhanced detection of small mutations&lt;/title&gt;&lt;secondary-title&gt;Neurology&lt;/secondary-title&gt;&lt;/titles&gt;&lt;periodical&gt;&lt;full-title&gt;Neurology&lt;/full-title&gt;&lt;/periodical&gt;&lt;pages&gt;645-50&lt;/pages&gt;&lt;volume&gt;57&lt;/volume&gt;&lt;number&gt;4&lt;/number&gt;&lt;edition&gt;2001/08/29&lt;/edition&gt;&lt;keywords&gt;&lt;keyword&gt;Adolescent&lt;/keyword&gt;&lt;keyword&gt;Child&lt;/keyword&gt;&lt;keyword&gt;Child, Preschool&lt;/keyword&gt;&lt;keyword&gt;Codon, Nonsense&lt;/keyword&gt;&lt;keyword&gt;DNA/genetics&lt;/keyword&gt;&lt;keyword&gt;DNA Mutational Analysis&lt;/keyword&gt;&lt;keyword&gt;Dystrophin/genetics&lt;/keyword&gt;&lt;keyword&gt;Frameshift Mutation&lt;/keyword&gt;&lt;keyword&gt;Gene Deletion&lt;/keyword&gt;&lt;keyword&gt;Humans&lt;/keyword&gt;&lt;keyword&gt;Muscular Dystrophy, Duchenne/diagnosis/*genetics&lt;/keyword&gt;&lt;keyword&gt;Mutation/*genetics&lt;/keyword&gt;&lt;keyword&gt;*Polymorphism, Single-Stranded Conformational&lt;/keyword&gt;&lt;/keywords&gt;&lt;dates&gt;&lt;year&gt;2001&lt;/year&gt;&lt;pub-dates&gt;&lt;date&gt;Aug 28&lt;/date&gt;&lt;/pub-dates&gt;&lt;/dates&gt;&lt;isbn&gt;0028-3878 (Print)&amp;#xD;0028-3878 (Linking)&lt;/isbn&gt;&lt;accession-num&gt;11524473&lt;/accession-num&gt;&lt;urls&gt;&lt;related-urls&gt;&lt;url&gt;https://www.ncbi.nlm.nih.gov/pubmed/11524473&lt;/url&gt;&lt;/related-urls&gt;&lt;/urls&gt;&lt;electronic-resource-num&gt;10.1212/wnl.57.4.64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360C&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Cys312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41165G&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Lo&lt;/Author&gt;&lt;Year&gt;2006&lt;/Year&gt;&lt;RecNum&gt;51&lt;/RecNum&gt;&lt;DisplayText&gt;[27]&lt;/DisplayText&gt;&lt;record&gt;&lt;rec-number&gt;51&lt;/rec-number&gt;&lt;foreign-keys&gt;&lt;key app="EN" db-id="vrp9r2ds6xwswberfaqv0d93dwp2aes9ss2p" timestamp="1586856058"&gt;51&lt;/key&gt;&lt;/foreign-keys&gt;&lt;ref-type name="Journal Article"&gt;17&lt;/ref-type&gt;&lt;contributors&gt;&lt;authors&gt;&lt;author&gt;Lo, I. F.&lt;/author&gt;&lt;author&gt;Lai, K. K.&lt;/author&gt;&lt;author&gt;Tong, T. M.&lt;/author&gt;&lt;author&gt;Lam, S. T.&lt;/author&gt;&lt;/authors&gt;&lt;/contributors&gt;&lt;auth-address&gt;Clinical Genetic Service, Department of Health, Hong Kong, China. dr.ivanlo@gmail.com&lt;/auth-address&gt;&lt;titles&gt;&lt;title&gt;A different spectrum of DMD gene mutations in local Chinese patients with Duchenne/Becker muscular dystrophy&lt;/title&gt;&lt;secondary-title&gt;Chin Med J (Engl)&lt;/secondary-title&gt;&lt;/titles&gt;&lt;periodical&gt;&lt;full-title&gt;Chin Med J (Engl)&lt;/full-title&gt;&lt;/periodical&gt;&lt;pages&gt;1079-87&lt;/pages&gt;&lt;volume&gt;119&lt;/volume&gt;&lt;number&gt;13&lt;/number&gt;&lt;edition&gt;2006/07/13&lt;/edition&gt;&lt;keywords&gt;&lt;keyword&gt;Asian Continental Ancestry Group&lt;/keyword&gt;&lt;keyword&gt;Dystrophin/*genetics&lt;/keyword&gt;&lt;keyword&gt;Exons&lt;/keyword&gt;&lt;keyword&gt;Genotype&lt;/keyword&gt;&lt;keyword&gt;Heterozygote&lt;/keyword&gt;&lt;keyword&gt;Humans&lt;/keyword&gt;&lt;keyword&gt;Intellectual Disability/genetics&lt;/keyword&gt;&lt;keyword&gt;Muscular Dystrophy, Duchenne/*genetics&lt;/keyword&gt;&lt;keyword&gt;*Mutation&lt;/keyword&gt;&lt;keyword&gt;Phenotype&lt;/keyword&gt;&lt;keyword&gt;Polymerase Chain Reaction&lt;/keyword&gt;&lt;/keywords&gt;&lt;dates&gt;&lt;year&gt;2006&lt;/year&gt;&lt;pub-dates&gt;&lt;date&gt;Jul 5&lt;/date&gt;&lt;/pub-dates&gt;&lt;/dates&gt;&lt;isbn&gt;0366-6999 (Print)&amp;#xD;0366-6999 (Linking)&lt;/isbn&gt;&lt;accession-num&gt;16834926&lt;/accession-num&gt;&lt;urls&gt;&lt;related-urls&gt;&lt;url&gt;https://www.ncbi.nlm.nih.gov/pubmed/16834926&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380C&gt;G</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312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27798G&gt;C</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Mendell&lt;/Author&gt;&lt;Year&gt;2001&lt;/Year&gt;&lt;RecNum&gt;106&lt;/RecNum&gt;&lt;DisplayText&gt;[30]&lt;/DisplayText&gt;&lt;record&gt;&lt;rec-number&gt;106&lt;/rec-number&gt;&lt;foreign-keys&gt;&lt;key app="EN" db-id="vrp9r2ds6xwswberfaqv0d93dwp2aes9ss2p" timestamp="1587223241"&gt;106&lt;/key&gt;&lt;/foreign-keys&gt;&lt;ref-type name="Journal Article"&gt;17&lt;/ref-type&gt;&lt;contributors&gt;&lt;authors&gt;&lt;author&gt;Mendell, J. R.&lt;/author&gt;&lt;author&gt;Buzin, C. H.&lt;/author&gt;&lt;author&gt;Feng, J.&lt;/author&gt;&lt;author&gt;Yan, J.&lt;/author&gt;&lt;author&gt;Serrano, C.&lt;/author&gt;&lt;author&gt;Sangani, D. S.&lt;/author&gt;&lt;author&gt;Wall, C.&lt;/author&gt;&lt;author&gt;Prior, T. W.&lt;/author&gt;&lt;author&gt;Sommer, S. S.&lt;/author&gt;&lt;/authors&gt;&lt;/contributors&gt;&lt;auth-address&gt;Department of Neurology, The Ohio State University Medical Center, Columbus, 43210, USA. mendell1@osu.edu&lt;/auth-address&gt;&lt;titles&gt;&lt;title&gt;Diagnosis of Duchenne dystrophy by enhanced detection of small mutations&lt;/title&gt;&lt;secondary-title&gt;Neurology&lt;/secondary-title&gt;&lt;/titles&gt;&lt;periodical&gt;&lt;full-title&gt;Neurology&lt;/full-title&gt;&lt;/periodical&gt;&lt;pages&gt;645-50&lt;/pages&gt;&lt;volume&gt;57&lt;/volume&gt;&lt;number&gt;4&lt;/number&gt;&lt;edition&gt;2001/08/29&lt;/edition&gt;&lt;keywords&gt;&lt;keyword&gt;Adolescent&lt;/keyword&gt;&lt;keyword&gt;Child&lt;/keyword&gt;&lt;keyword&gt;Child, Preschool&lt;/keyword&gt;&lt;keyword&gt;Codon, Nonsense&lt;/keyword&gt;&lt;keyword&gt;DNA/genetics&lt;/keyword&gt;&lt;keyword&gt;DNA Mutational Analysis&lt;/keyword&gt;&lt;keyword&gt;Dystrophin/genetics&lt;/keyword&gt;&lt;keyword&gt;Frameshift Mutation&lt;/keyword&gt;&lt;keyword&gt;Gene Deletion&lt;/keyword&gt;&lt;keyword&gt;Humans&lt;/keyword&gt;&lt;keyword&gt;Muscular Dystrophy, Duchenne/diagnosis/*genetics&lt;/keyword&gt;&lt;keyword&gt;Mutation/*genetics&lt;/keyword&gt;&lt;keyword&gt;*Polymorphism, Single-Stranded Conformational&lt;/keyword&gt;&lt;/keywords&gt;&lt;dates&gt;&lt;year&gt;2001&lt;/year&gt;&lt;pub-dates&gt;&lt;date&gt;Aug 28&lt;/date&gt;&lt;/pub-dates&gt;&lt;/dates&gt;&lt;isbn&gt;0028-3878 (Print)&amp;#xD;0028-3878 (Linking)&lt;/isbn&gt;&lt;accession-num&gt;11524473&lt;/accession-num&gt;&lt;urls&gt;&lt;related-urls&gt;&lt;url&gt;https://www.ncbi.nlm.nih.gov/pubmed/11524473&lt;/url&gt;&lt;/related-urls&gt;&lt;/urls&gt;&lt;electronic-resource-num&gt;10.1212/wnl.57.4.64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9</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398T&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313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27780A&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5</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403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135*)</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27775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lastRenderedPageBreak/>
              <w:t>6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427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14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27751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Mendell&lt;/Author&gt;&lt;Year&gt;2001&lt;/Year&gt;&lt;RecNum&gt;106&lt;/RecNum&gt;&lt;DisplayText&gt;[30]&lt;/DisplayText&gt;&lt;record&gt;&lt;rec-number&gt;106&lt;/rec-number&gt;&lt;foreign-keys&gt;&lt;key app="EN" db-id="vrp9r2ds6xwswberfaqv0d93dwp2aes9ss2p" timestamp="1587223241"&gt;106&lt;/key&gt;&lt;/foreign-keys&gt;&lt;ref-type name="Journal Article"&gt;17&lt;/ref-type&gt;&lt;contributors&gt;&lt;authors&gt;&lt;author&gt;Mendell, J. R.&lt;/author&gt;&lt;author&gt;Buzin, C. H.&lt;/author&gt;&lt;author&gt;Feng, J.&lt;/author&gt;&lt;author&gt;Yan, J.&lt;/author&gt;&lt;author&gt;Serrano, C.&lt;/author&gt;&lt;author&gt;Sangani, D. S.&lt;/author&gt;&lt;author&gt;Wall, C.&lt;/author&gt;&lt;author&gt;Prior, T. W.&lt;/author&gt;&lt;author&gt;Sommer, S. S.&lt;/author&gt;&lt;/authors&gt;&lt;/contributors&gt;&lt;auth-address&gt;Department of Neurology, The Ohio State University Medical Center, Columbus, 43210, USA. mendell1@osu.edu&lt;/auth-address&gt;&lt;titles&gt;&lt;title&gt;Diagnosis of Duchenne dystrophy by enhanced detection of small mutations&lt;/title&gt;&lt;secondary-title&gt;Neurology&lt;/secondary-title&gt;&lt;/titles&gt;&lt;periodical&gt;&lt;full-title&gt;Neurology&lt;/full-title&gt;&lt;/periodical&gt;&lt;pages&gt;645-50&lt;/pages&gt;&lt;volume&gt;57&lt;/volume&gt;&lt;number&gt;4&lt;/number&gt;&lt;edition&gt;2001/08/29&lt;/edition&gt;&lt;keywords&gt;&lt;keyword&gt;Adolescent&lt;/keyword&gt;&lt;keyword&gt;Child&lt;/keyword&gt;&lt;keyword&gt;Child, Preschool&lt;/keyword&gt;&lt;keyword&gt;Codon, Nonsense&lt;/keyword&gt;&lt;keyword&gt;DNA/genetics&lt;/keyword&gt;&lt;keyword&gt;DNA Mutational Analysis&lt;/keyword&gt;&lt;keyword&gt;Dystrophin/genetics&lt;/keyword&gt;&lt;keyword&gt;Frameshift Mutation&lt;/keyword&gt;&lt;keyword&gt;Gene Deletion&lt;/keyword&gt;&lt;keyword&gt;Humans&lt;/keyword&gt;&lt;keyword&gt;Muscular Dystrophy, Duchenne/diagnosis/*genetics&lt;/keyword&gt;&lt;keyword&gt;Mutation/*genetics&lt;/keyword&gt;&lt;keyword&gt;*Polymorphism, Single-Stranded Conformational&lt;/keyword&gt;&lt;/keywords&gt;&lt;dates&gt;&lt;year&gt;2001&lt;/year&gt;&lt;pub-dates&gt;&lt;date&gt;Aug 28&lt;/date&gt;&lt;/pub-dates&gt;&lt;/dates&gt;&lt;isbn&gt;0028-3878 (Print)&amp;#xD;0028-3878 (Linking)&lt;/isbn&gt;&lt;accession-num&gt;11524473&lt;/accession-num&gt;&lt;urls&gt;&lt;related-urls&gt;&lt;url&gt;https://www.ncbi.nlm.nih.gov/pubmed/11524473&lt;/url&gt;&lt;/related-urls&gt;&lt;/urls&gt;&lt;electronic-resource-num&gt;10.1212/wnl.57.4.64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445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14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27733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UdWZmZXJ5LUdpcmF1ZDwvQXV0aG9yPjxZZWFyPjIwMDQ8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UdWZmZXJ5LUdpcmF1ZDwvQXV0aG9yPjxZZWFyPjIwMDQ8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459T&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Cys315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27719A&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461T&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315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27717A&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ylor&lt;/Author&gt;&lt;Year&gt;2007&lt;/Year&gt;&lt;RecNum&gt;109&lt;/RecNum&gt;&lt;DisplayText&gt;[28]&lt;/DisplayText&gt;&lt;record&gt;&lt;rec-number&gt;109&lt;/rec-number&gt;&lt;foreign-keys&gt;&lt;key app="EN" db-id="vrp9r2ds6xwswberfaqv0d93dwp2aes9ss2p" timestamp="1587223241"&gt;109&lt;/key&gt;&lt;/foreign-keys&gt;&lt;ref-type name="Journal Article"&gt;17&lt;/ref-type&gt;&lt;contributors&gt;&lt;authors&gt;&lt;author&gt;Taylor, P. J.&lt;/author&gt;&lt;author&gt;Maroulis, S.&lt;/author&gt;&lt;author&gt;Mullan, G. L.&lt;/author&gt;&lt;author&gt;Pedersen, R. L.&lt;/author&gt;&lt;author&gt;Baumli, A.&lt;/author&gt;&lt;author&gt;Elakis, G.&lt;/author&gt;&lt;author&gt;Piras, S.&lt;/author&gt;&lt;author&gt;Walsh, C.&lt;/author&gt;&lt;author&gt;Prosper-Gutierrez, B.&lt;/author&gt;&lt;author&gt;De La Puente-Alonso, F.&lt;/author&gt;&lt;author&gt;Bell, C. G.&lt;/author&gt;&lt;author&gt;Mowat, D. R.&lt;/author&gt;&lt;author&gt;Johnston, H. M.&lt;/author&gt;&lt;author&gt;Buckley, M. F.&lt;/author&gt;&lt;/authors&gt;&lt;/contributors&gt;&lt;auth-address&gt;Molecular and Cytogenetics Unit, Department of Haematology and Genetics, South Eastern Area Laboratory Services, Prince of Wales Hospital, Randwick, Sydney, Australia.&lt;/auth-address&gt;&lt;titles&gt;&lt;title&gt;Measurement of the clinical utility of a combined mutation detection protocol in carriers of Duchenne and Becker muscular dystrophy&lt;/title&gt;&lt;secondary-title&gt;J Med Genet&lt;/secondary-title&gt;&lt;/titles&gt;&lt;periodical&gt;&lt;full-title&gt;J Med Genet&lt;/full-title&gt;&lt;/periodical&gt;&lt;pages&gt;368-72&lt;/pages&gt;&lt;volume&gt;44&lt;/volume&gt;&lt;number&gt;6&lt;/number&gt;&lt;edition&gt;2007/01/30&lt;/edition&gt;&lt;keywords&gt;&lt;keyword&gt;Female&lt;/keyword&gt;&lt;keyword&gt;*Genetic Carrier Screening&lt;/keyword&gt;&lt;keyword&gt;*Heterozygote&lt;/keyword&gt;&lt;keyword&gt;Humans&lt;/keyword&gt;&lt;keyword&gt;Male&lt;/keyword&gt;&lt;keyword&gt;Mothers&lt;/keyword&gt;&lt;keyword&gt;Muscular Dystrophy, Duchenne/diagnosis/*genetics&lt;/keyword&gt;&lt;keyword&gt;Mutation/*genetics&lt;/keyword&gt;&lt;/keywords&gt;&lt;dates&gt;&lt;year&gt;2007&lt;/year&gt;&lt;pub-dates&gt;&lt;date&gt;Jun&lt;/date&gt;&lt;/pub-dates&gt;&lt;/dates&gt;&lt;isbn&gt;1468-6244 (Electronic)&amp;#xD;0022-2593 (Linking)&lt;/isbn&gt;&lt;accession-num&gt;17259292&lt;/accession-num&gt;&lt;urls&gt;&lt;related-urls&gt;&lt;url&gt;https://www.ncbi.nlm.nih.gov/pubmed/17259292&lt;/url&gt;&lt;/related-urls&gt;&lt;/urls&gt;&lt;custom2&gt;PMC2740880&lt;/custom2&gt;&lt;electronic-resource-num&gt;10.1136/jmg.2006.04746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474T&gt;G</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315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27704A&gt;C</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OZXJpPC9BdXRob3I+PFllYXI+MjAyMDwvWWVhcj48UmVj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OZXJpPC9BdXRob3I+PFllYXI+MjAyMDwvWWVhcj48UmVj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522C&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Cys317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27656G&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Wang&lt;/Author&gt;&lt;Year&gt;2019&lt;/Year&gt;&lt;RecNum&gt;62&lt;/RecNum&gt;&lt;DisplayText&gt;[21]&lt;/DisplayText&gt;&lt;record&gt;&lt;rec-number&gt;62&lt;/rec-number&gt;&lt;foreign-keys&gt;&lt;key app="EN" db-id="vrp9r2ds6xwswberfaqv0d93dwp2aes9ss2p" timestamp="1586856604"&gt;62&lt;/key&gt;&lt;/foreign-keys&gt;&lt;ref-type name="Journal Article"&gt;17&lt;/ref-type&gt;&lt;contributors&gt;&lt;authors&gt;&lt;author&gt;Wang, D.&lt;/author&gt;&lt;author&gt;Gao, M.&lt;/author&gt;&lt;author&gt;Zhang, K.&lt;/author&gt;&lt;author&gt;Jin, R.&lt;/author&gt;&lt;author&gt;Lv, Y.&lt;/author&gt;&lt;author&gt;Liu, Y.&lt;/author&gt;&lt;author&gt;Ma, J.&lt;/author&gt;&lt;author&gt;Wan, Y.&lt;/author&gt;&lt;author&gt;Gai, Z.&lt;/author&gt;&lt;author&gt;Liu, Y.&lt;/author&gt;&lt;/authors&gt;&lt;/contributors&gt;&lt;auth-address&gt;Pediatric Research Institute, Qilu Children&amp;apos;s Hospital, Shandong University, Ji&amp;apos;nan, China.&amp;#xD;Neurology Department, Qilu Children&amp;apos;s Hospital, Shandong University, Ji&amp;apos;nan, China.&lt;/auth-address&gt;&lt;titles&gt;&lt;title&gt;Molecular Genetics Analysis of 70 Chinese Families With Muscular Dystrophy Using Multiplex Ligation-Dependent Probe Amplification and Next-Generation Sequencing&lt;/title&gt;&lt;secondary-title&gt;Front Pharmacol&lt;/secondary-title&gt;&lt;/titles&gt;&lt;pages&gt;814&lt;/pages&gt;&lt;volume&gt;10&lt;/volume&gt;&lt;edition&gt;2019/08/14&lt;/edition&gt;&lt;keywords&gt;&lt;keyword&gt;Lama2&lt;/keyword&gt;&lt;keyword&gt;dystrophin (DMD)&lt;/keyword&gt;&lt;keyword&gt;merosin-deficient congenital muscular dystrophy type 1A&lt;/keyword&gt;&lt;keyword&gt;multiplex ligation-dependent probe amplification&lt;/keyword&gt;&lt;keyword&gt;muscular dystrophy&lt;/keyword&gt;&lt;keyword&gt;next-generation sequencing&lt;/keyword&gt;&lt;/keywords&gt;&lt;dates&gt;&lt;year&gt;2019&lt;/year&gt;&lt;/dates&gt;&lt;isbn&gt;1663-9812 (Print)&amp;#xD;1663-9812 (Linking)&lt;/isbn&gt;&lt;accession-num&gt;31404137&lt;/accession-num&gt;&lt;urls&gt;&lt;related-urls&gt;&lt;url&gt;https://www.ncbi.nlm.nih.gov/pubmed/31404137&lt;/url&gt;&lt;/related-urls&gt;&lt;/urls&gt;&lt;custom2&gt;PMC6669794&lt;/custom2&gt;&lt;electronic-resource-num&gt;10.3389/fphar.2019.0081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542G&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318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27636C&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568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A25A1C"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3190*, Gly3189Profs*1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24780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XYW5nPC9BdXRob3I+PFllYXI+MjAxNzwvWWVhcj48UmVj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XYW5nPC9BdXRob3I+PFllYXI+MjAxNzwvWWVhcj48UmVj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4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7</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621T&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Cys320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24727A&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640A&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321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24708T&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651C&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321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22234G&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OTHER</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661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23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22224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691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23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22194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SwgOTFdPC9EaXNwbGF5VGV4dD48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==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SwgOTFdPC9EaXNwbGF5VGV4dD48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==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25, 9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739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24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22146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Hofstra&lt;/Author&gt;&lt;Year&gt;2004&lt;/Year&gt;&lt;RecNum&gt;59&lt;/RecNum&gt;&lt;DisplayText&gt;[15]&lt;/DisplayText&gt;&lt;record&gt;&lt;rec-number&gt;59&lt;/rec-number&gt;&lt;foreign-keys&gt;&lt;key app="EN" db-id="vrp9r2ds6xwswberfaqv0d93dwp2aes9ss2p" timestamp="1586856604"&gt;59&lt;/key&gt;&lt;/foreign-keys&gt;&lt;ref-type name="Journal Article"&gt;17&lt;/ref-type&gt;&lt;contributors&gt;&lt;authors&gt;&lt;author&gt;Hofstra, R. M.&lt;/author&gt;&lt;author&gt;Mulder, I. M.&lt;/author&gt;&lt;author&gt;Vossen, R.&lt;/author&gt;&lt;author&gt;de Koning-Gans, P. A.&lt;/author&gt;&lt;author&gt;Kraak, M.&lt;/author&gt;&lt;author&gt;Ginjaar, I. B.&lt;/author&gt;&lt;author&gt;van der Hout, A. H.&lt;/author&gt;&lt;author&gt;Bakker, E.&lt;/author&gt;&lt;author&gt;Buys, C. H.&lt;/author&gt;&lt;author&gt;van Ommen, G. J.&lt;/author&gt;&lt;author&gt;van Essen, A. J.&lt;/author&gt;&lt;author&gt;den Dunnen, J. T.&lt;/author&gt;&lt;/authors&gt;&lt;/contributors&gt;&lt;auth-address&gt;Department of Medical Genetics, University of Groningen, Groningen, The Netherlands. r.m.w.hofstra@medgen.azg.nl&lt;/auth-address&gt;&lt;titles&gt;&lt;title&gt;DGGE-based whole-gene mutation scanning of the dystrophin gene in Duchenne and Becker muscular dystrophy patients&lt;/title&gt;&lt;secondary-title&gt;Hum Mutat&lt;/secondary-title&gt;&lt;/titles&gt;&lt;periodical&gt;&lt;full-title&gt;Hum Mutat&lt;/full-title&gt;&lt;/periodical&gt;&lt;pages&gt;57-66&lt;/pages&gt;&lt;volume&gt;23&lt;/volume&gt;&lt;number&gt;1&lt;/number&gt;&lt;edition&gt;2003/12/26&lt;/edition&gt;&lt;keywords&gt;&lt;keyword&gt;DNA Mutational Analysis/*methods&lt;/keyword&gt;&lt;keyword&gt;Dystrophin/*genetics&lt;/keyword&gt;&lt;keyword&gt;Electrophoresis, Polyacrylamide Gel&lt;/keyword&gt;&lt;keyword&gt;Heterozygote&lt;/keyword&gt;&lt;keyword&gt;Humans&lt;/keyword&gt;&lt;keyword&gt;Muscular Dystrophy, Duchenne/diagnosis/*genetics&lt;/keyword&gt;&lt;keyword&gt;Point Mutation&lt;/keyword&gt;&lt;keyword&gt;Polymerase Chain Reaction&lt;/keyword&gt;&lt;keyword&gt;Polymorphism, Genetic&lt;/keyword&gt;&lt;keyword&gt;Reproducibility of Results&lt;/keyword&gt;&lt;/keywords&gt;&lt;dates&gt;&lt;year&gt;2004&lt;/year&gt;&lt;pub-dates&gt;&lt;date&gt;Jan&lt;/date&gt;&lt;/pub-dates&gt;&lt;/dates&gt;&lt;isbn&gt;1098-1004 (Electronic)&amp;#xD;1059-7794 (Linking)&lt;/isbn&gt;&lt;accession-num&gt;14695533&lt;/accession-num&gt;&lt;urls&gt;&lt;related-urls&gt;&lt;url&gt;https://www.ncbi.nlm.nih.gov/pubmed/14695533&lt;/url&gt;&lt;/related-urls&gt;&lt;/urls&gt;&lt;electronic-resource-num&gt;10.1002/humu.1028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7</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748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325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22137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Dolinsky&lt;/Author&gt;&lt;Year&gt;2002&lt;/Year&gt;&lt;RecNum&gt;139&lt;/RecNum&gt;&lt;DisplayText&gt;[12]&lt;/DisplayText&gt;&lt;record&gt;&lt;rec-number&gt;139&lt;/rec-number&gt;&lt;foreign-keys&gt;&lt;key app="EN" db-id="vrp9r2ds6xwswberfaqv0d93dwp2aes9ss2p" timestamp="1587226689"&gt;139&lt;/key&gt;&lt;/foreign-keys&gt;&lt;ref-type name="Journal Article"&gt;17&lt;/ref-type&gt;&lt;contributors&gt;&lt;authors&gt;&lt;author&gt;Dolinsky, L. C.&lt;/author&gt;&lt;author&gt;de Moura-Neto, R. S.&lt;/author&gt;&lt;author&gt;Falcao-Conceicao, D. N.&lt;/author&gt;&lt;/authors&gt;&lt;/contributors&gt;&lt;auth-address&gt;Departamento de Genetica, Instituto de Biologia, Universidade Federal do Rio de Janeiro, RJ, Rio de Janeiro, Brazil. dolinsky@biologia.ufrj.br&lt;/auth-address&gt;&lt;titles&gt;&lt;title&gt;DGGE analysis as a tool to identify point mutations, de novo mutations and carriers of the dystrophin gene&lt;/title&gt;&lt;secondary-title&gt;Neuromuscul Disord&lt;/secondary-title&gt;&lt;/titles&gt;&lt;periodical&gt;&lt;full-title&gt;Neuromuscul Disord&lt;/full-title&gt;&lt;/periodical&gt;&lt;pages&gt;845-8&lt;/pages&gt;&lt;volume&gt;12&lt;/volume&gt;&lt;number&gt;9&lt;/number&gt;&lt;edition&gt;2002/10/26&lt;/edition&gt;&lt;keywords&gt;&lt;keyword&gt;Brazil/epidemiology&lt;/keyword&gt;&lt;keyword&gt;DNA Mutational Analysis&lt;/keyword&gt;&lt;keyword&gt;Dystrophin/*genetics&lt;/keyword&gt;&lt;keyword&gt;Electrophoresis, Polyacrylamide Gel&lt;/keyword&gt;&lt;keyword&gt;Exons&lt;/keyword&gt;&lt;keyword&gt;Female&lt;/keyword&gt;&lt;keyword&gt;Genetic Carrier Screening&lt;/keyword&gt;&lt;keyword&gt;Humans&lt;/keyword&gt;&lt;keyword&gt;Male&lt;/keyword&gt;&lt;keyword&gt;Muscular Dystrophy, Duchenne/*genetics&lt;/keyword&gt;&lt;keyword&gt;Nucleic Acid Denaturation&lt;/keyword&gt;&lt;keyword&gt;Pedigree&lt;/keyword&gt;&lt;keyword&gt;*Point Mutation&lt;/keyword&gt;&lt;keyword&gt;Polymerase Chain Reaction/methods&lt;/keyword&gt;&lt;keyword&gt;Polymorphism, Genetic&lt;/keyword&gt;&lt;/keywords&gt;&lt;dates&gt;&lt;year&gt;2002&lt;/year&gt;&lt;pub-dates&gt;&lt;date&gt;Nov&lt;/date&gt;&lt;/pub-dates&gt;&lt;/dates&gt;&lt;isbn&gt;0960-8966 (Print)&amp;#xD;0960-8966 (Linking)&lt;/isbn&gt;&lt;accession-num&gt;12398835&lt;/accession-num&gt;&lt;urls&gt;&lt;related-urls&gt;&lt;url&gt;https://www.ncbi.nlm.nih.gov/pubmed/12398835&lt;/url&gt;&lt;/related-urls&gt;&lt;/urls&gt;&lt;electronic-resource-num&gt;10.1016/s0960-8966(02)00069-x&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829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327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01000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orella&lt;/Author&gt;&lt;Year&gt;2010&lt;/Year&gt;&lt;RecNum&gt;69&lt;/RecNum&gt;&lt;DisplayText&gt;[52]&lt;/DisplayText&gt;&lt;record&gt;&lt;rec-number&gt;69&lt;/rec-number&gt;&lt;foreign-keys&gt;&lt;key app="EN" db-id="vrp9r2ds6xwswberfaqv0d93dwp2aes9ss2p" timestamp="1586858745"&gt;69&lt;/key&gt;&lt;/foreign-keys&gt;&lt;ref-type name="Journal Article"&gt;17&lt;/ref-type&gt;&lt;contributors&gt;&lt;authors&gt;&lt;author&gt;Torella, A.&lt;/author&gt;&lt;author&gt;Trimarco, A.&lt;/author&gt;&lt;author&gt;Blanco Fdel, V.&lt;/author&gt;&lt;author&gt;Cuomo, A.&lt;/author&gt;&lt;author&gt;Aurino, S.&lt;/author&gt;&lt;author&gt;Piluso, G.&lt;/author&gt;&lt;author&gt;Minetti, C.&lt;/author&gt;&lt;author&gt;Politano, L.&lt;/author&gt;&lt;author&gt;Nigro, V.&lt;/author&gt;&lt;/authors&gt;&lt;/contributors&gt;&lt;auth-address&gt;Dipartimento di Patologia Generale, Seconda Universita degli Studi di Napoli, S. Andrea delle Dame, via L. De Crecchio 7, 80138 Napoli, Italy.&lt;/auth-address&gt;&lt;titles&gt;&lt;title&gt;One hundred twenty-one dystrophin point mutations detected from stored DNA samples by combinatorial denaturing high-performance liquid chromatography&lt;/title&gt;&lt;secondary-title&gt;J Mol Diagn&lt;/secondary-title&gt;&lt;/titles&gt;&lt;periodical&gt;&lt;full-title&gt;J Mol Diagn&lt;/full-title&gt;&lt;/periodical&gt;&lt;pages&gt;65-73&lt;/pages&gt;&lt;volume&gt;12&lt;/volume&gt;&lt;number&gt;1&lt;/number&gt;&lt;edition&gt;2009/12/05&lt;/edition&gt;&lt;keywords&gt;&lt;keyword&gt;Chromatography, High Pressure Liquid/economics/methods&lt;/keyword&gt;&lt;keyword&gt;DNA/*analysis/genetics&lt;/keyword&gt;&lt;keyword&gt;DNA Mutational Analysis/economics/*methods&lt;/keyword&gt;&lt;keyword&gt;Dystrophin/*genetics&lt;/keyword&gt;&lt;keyword&gt;Genetic Testing/economics/methods&lt;/keyword&gt;&lt;keyword&gt;Humans&lt;/keyword&gt;&lt;keyword&gt;Male&lt;/keyword&gt;&lt;keyword&gt;Muscular Dystrophy, Duchenne/*diagnosis/*genetics&lt;/keyword&gt;&lt;keyword&gt;*Point Mutation&lt;/keyword&gt;&lt;/keywords&gt;&lt;dates&gt;&lt;year&gt;2010&lt;/year&gt;&lt;pub-dates&gt;&lt;date&gt;Jan&lt;/date&gt;&lt;/pub-dates&gt;&lt;/dates&gt;&lt;isbn&gt;1943-7811 (Electronic)&amp;#xD;1525-1578 (Linking)&lt;/isbn&gt;&lt;accession-num&gt;19959795&lt;/accession-num&gt;&lt;urls&gt;&lt;related-urls&gt;&lt;url&gt;https://www.ncbi.nlm.nih.gov/pubmed/19959795&lt;/url&gt;&lt;/related-urls&gt;&lt;/urls&gt;&lt;custom2&gt;PMC2797720&lt;/custom2&gt;&lt;electronic-resource-num&gt;10.2353/jmoldx.2010.09007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5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851G&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328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00978C&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NYWg8L0F1dGhvcj48WWVhcj4yMDExPC9ZZWFyPjxSZWNO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862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328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00967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ylor&lt;/Author&gt;&lt;Year&gt;2007&lt;/Year&gt;&lt;RecNum&gt;109&lt;/RecNum&gt;&lt;DisplayText&gt;[28]&lt;/DisplayText&gt;&lt;record&gt;&lt;rec-number&gt;109&lt;/rec-number&gt;&lt;foreign-keys&gt;&lt;key app="EN" db-id="vrp9r2ds6xwswberfaqv0d93dwp2aes9ss2p" timestamp="1587223241"&gt;109&lt;/key&gt;&lt;/foreign-keys&gt;&lt;ref-type name="Journal Article"&gt;17&lt;/ref-type&gt;&lt;contributors&gt;&lt;authors&gt;&lt;author&gt;Taylor, P. J.&lt;/author&gt;&lt;author&gt;Maroulis, S.&lt;/author&gt;&lt;author&gt;Mullan, G. L.&lt;/author&gt;&lt;author&gt;Pedersen, R. L.&lt;/author&gt;&lt;author&gt;Baumli, A.&lt;/author&gt;&lt;author&gt;Elakis, G.&lt;/author&gt;&lt;author&gt;Piras, S.&lt;/author&gt;&lt;author&gt;Walsh, C.&lt;/author&gt;&lt;author&gt;Prosper-Gutierrez, B.&lt;/author&gt;&lt;author&gt;De La Puente-Alonso, F.&lt;/author&gt;&lt;author&gt;Bell, C. G.&lt;/author&gt;&lt;author&gt;Mowat, D. R.&lt;/author&gt;&lt;author&gt;Johnston, H. M.&lt;/author&gt;&lt;author&gt;Buckley, M. F.&lt;/author&gt;&lt;/authors&gt;&lt;/contributors&gt;&lt;auth-address&gt;Molecular and Cytogenetics Unit, Department of Haematology and Genetics, South Eastern Area Laboratory Services, Prince of Wales Hospital, Randwick, Sydney, Australia.&lt;/auth-address&gt;&lt;titles&gt;&lt;title&gt;Measurement of the clinical utility of a combined mutation detection protocol in carriers of Duchenne and Becker muscular dystrophy&lt;/title&gt;&lt;secondary-title&gt;J Med Genet&lt;/secondary-title&gt;&lt;/titles&gt;&lt;periodical&gt;&lt;full-title&gt;J Med Genet&lt;/full-title&gt;&lt;/periodical&gt;&lt;pages&gt;368-72&lt;/pages&gt;&lt;volume&gt;44&lt;/volume&gt;&lt;number&gt;6&lt;/number&gt;&lt;edition&gt;2007/01/30&lt;/edition&gt;&lt;keywords&gt;&lt;keyword&gt;Female&lt;/keyword&gt;&lt;keyword&gt;*Genetic Carrier Screening&lt;/keyword&gt;&lt;keyword&gt;*Heterozygote&lt;/keyword&gt;&lt;keyword&gt;Humans&lt;/keyword&gt;&lt;keyword&gt;Male&lt;/keyword&gt;&lt;keyword&gt;Mothers&lt;/keyword&gt;&lt;keyword&gt;Muscular Dystrophy, Duchenne/diagnosis/*genetics&lt;/keyword&gt;&lt;keyword&gt;Mutation/*genetics&lt;/keyword&gt;&lt;/keywords&gt;&lt;dates&gt;&lt;year&gt;2007&lt;/year&gt;&lt;pub-dates&gt;&lt;date&gt;Jun&lt;/date&gt;&lt;/pub-dates&gt;&lt;/dates&gt;&lt;isbn&gt;1468-6244 (Electronic)&amp;#xD;0022-2593 (Linking)&lt;/isbn&gt;&lt;accession-num&gt;17259292&lt;/accession-num&gt;&lt;urls&gt;&lt;related-urls&gt;&lt;url&gt;https://www.ncbi.nlm.nih.gov/pubmed/17259292&lt;/url&gt;&lt;/related-urls&gt;&lt;/urls&gt;&lt;custom2&gt;PMC2740880&lt;/custom2&gt;&lt;electronic-resource-num&gt;10.1136/jmg.2006.04746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8</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882G&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3294*)</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00947C&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IYW1lZDwvQXV0aG9yPjxZZWFyPjIwMDU8L1llYXI+PFJl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IYW1lZDwvQXV0aG9yPjxZZWFyPjIwMDU8L1llYXI+PFJl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7]</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8</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898A&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3300*)</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00931T&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88L0F1dGhvcj48WWVhcj4yMDE3PC9ZZWFyPjxSZWNO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88L0F1dGhvcj48WWVhcj4yMDE3PC9ZZWFyPjxSZWNO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913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330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00916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928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31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00901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fldData xml:space="preserve">PEVuZE5vdGU+PENpdGU+PEF1dGhvcj5CdXppbjwvQXV0aG9yPjxZZWFyPjIwMDU8L1llYXI+PFJl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</w:fldData>
              </w:fldChar>
            </w:r>
            <w:r w:rsidR="008A2651" w:rsidRPr="00C05C1E">
              <w:rPr>
                <w:rFonts w:ascii="Times New Roman" w:eastAsia="Times New Roman" w:hAnsi="Times New Roman" w:cs="Times New Roman"/>
                <w:color w:val="000000"/>
                <w:sz w:val="18"/>
                <w:szCs w:val="18"/>
                <w:lang w:val="en-US" w:eastAsia="it-IT"/>
              </w:rPr>
              <w:instrText xml:space="preserve"> ADDIN EN.CITE </w:instrText>
            </w:r>
            <w:r w:rsidR="008A2651" w:rsidRPr="00C05C1E">
              <w:rPr>
                <w:rFonts w:ascii="Times New Roman" w:eastAsia="Times New Roman" w:hAnsi="Times New Roman" w:cs="Times New Roman"/>
                <w:color w:val="000000"/>
                <w:sz w:val="18"/>
                <w:szCs w:val="18"/>
                <w:lang w:val="en-US" w:eastAsia="it-IT"/>
              </w:rPr>
              <w:fldChar w:fldCharType="begin">
                <w:fldData xml:space="preserve">PEVuZE5vdGU+PENpdGU+PEF1dGhvcj5CdXppbjwvQXV0aG9yPjxZZWFyPjIwMDU8L1llYXI+PFJl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</w:fldData>
              </w:fldChar>
            </w:r>
            <w:r w:rsidR="008A2651" w:rsidRPr="00C05C1E">
              <w:rPr>
                <w:rFonts w:ascii="Times New Roman" w:eastAsia="Times New Roman" w:hAnsi="Times New Roman" w:cs="Times New Roman"/>
                <w:color w:val="000000"/>
                <w:sz w:val="18"/>
                <w:szCs w:val="18"/>
                <w:lang w:val="en-US" w:eastAsia="it-IT"/>
              </w:rPr>
              <w:instrText xml:space="preserve"> ADDIN EN.CITE.DATA </w:instrText>
            </w:r>
            <w:r w:rsidR="008A2651" w:rsidRPr="00C05C1E">
              <w:rPr>
                <w:rFonts w:ascii="Times New Roman" w:eastAsia="Times New Roman" w:hAnsi="Times New Roman" w:cs="Times New Roman"/>
                <w:color w:val="000000"/>
                <w:sz w:val="18"/>
                <w:szCs w:val="18"/>
                <w:lang w:val="en-US" w:eastAsia="it-IT"/>
              </w:rPr>
            </w:r>
            <w:r w:rsidR="008A2651" w:rsidRPr="00C05C1E">
              <w:rPr>
                <w:rFonts w:ascii="Times New Roman" w:eastAsia="Times New Roman" w:hAnsi="Times New Roman" w:cs="Times New Roman"/>
                <w:color w:val="000000"/>
                <w:sz w:val="18"/>
                <w:szCs w:val="18"/>
                <w:lang w:val="en-US" w:eastAsia="it-IT"/>
              </w:rPr>
              <w:fldChar w:fldCharType="end"/>
            </w:r>
            <w:r w:rsidRPr="00C05C1E">
              <w:rPr>
                <w:rFonts w:ascii="Times New Roman" w:eastAsia="Times New Roman" w:hAnsi="Times New Roman" w:cs="Times New Roman"/>
                <w:color w:val="000000"/>
                <w:sz w:val="18"/>
                <w:szCs w:val="18"/>
                <w:lang w:val="en-US" w:eastAsia="it-IT"/>
              </w:rPr>
            </w:r>
            <w:r w:rsidRPr="00C05C1E">
              <w:rPr>
                <w:rFonts w:ascii="Times New Roman" w:eastAsia="Times New Roman" w:hAnsi="Times New Roman" w:cs="Times New Roman"/>
                <w:color w:val="000000"/>
                <w:sz w:val="18"/>
                <w:szCs w:val="18"/>
                <w:lang w:val="en-US" w:eastAsia="it-IT"/>
              </w:rPr>
              <w:fldChar w:fldCharType="separate"/>
            </w:r>
            <w:r w:rsidR="008A2651" w:rsidRPr="00C05C1E">
              <w:rPr>
                <w:rFonts w:ascii="Times New Roman" w:eastAsia="Times New Roman" w:hAnsi="Times New Roman" w:cs="Times New Roman"/>
                <w:noProof/>
                <w:color w:val="000000"/>
                <w:sz w:val="18"/>
                <w:szCs w:val="18"/>
                <w:lang w:val="en-US" w:eastAsia="it-IT"/>
              </w:rPr>
              <w:t>[13, 19, 46]</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948C&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Cys331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00881G&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8</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952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331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200877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9978C&gt;G</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332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98595G&gt;C</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002T&gt;G</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333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98571A&gt;C</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9</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012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338*)</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98561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033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334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98540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88L0F1dGhvcj48WWVhcj4yMDE3PC9ZZWFyPjxSZWNO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=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DaG88L0F1dGhvcj48WWVhcj4yMDE3PC9ZZWFyPjxSZWNO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=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13, 20, 38, 5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9</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062T&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3354*)</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98511A&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072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335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98501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Dolinsky&lt;/Author&gt;&lt;Year&gt;2002&lt;/Year&gt;&lt;RecNum&gt;139&lt;/RecNum&gt;&lt;DisplayText&gt;[12]&lt;/DisplayText&gt;&lt;record&gt;&lt;rec-number&gt;139&lt;/rec-number&gt;&lt;foreign-keys&gt;&lt;key app="EN" db-id="vrp9r2ds6xwswberfaqv0d93dwp2aes9ss2p" timestamp="1587226689"&gt;139&lt;/key&gt;&lt;/foreign-keys&gt;&lt;ref-type name="Journal Article"&gt;17&lt;/ref-type&gt;&lt;contributors&gt;&lt;authors&gt;&lt;author&gt;Dolinsky, L. C.&lt;/author&gt;&lt;author&gt;de Moura-Neto, R. S.&lt;/author&gt;&lt;author&gt;Falcao-Conceicao, D. N.&lt;/author&gt;&lt;/authors&gt;&lt;/contributors&gt;&lt;auth-address&gt;Departamento de Genetica, Instituto de Biologia, Universidade Federal do Rio de Janeiro, RJ, Rio de Janeiro, Brazil. dolinsky@biologia.ufrj.br&lt;/auth-address&gt;&lt;titles&gt;&lt;title&gt;DGGE analysis as a tool to identify point mutations, de novo mutations and carriers of the dystrophin gene&lt;/title&gt;&lt;secondary-title&gt;Neuromuscul Disord&lt;/secondary-title&gt;&lt;/titles&gt;&lt;periodical&gt;&lt;full-title&gt;Neuromuscul Disord&lt;/full-title&gt;&lt;/periodical&gt;&lt;pages&gt;845-8&lt;/pages&gt;&lt;volume&gt;12&lt;/volume&gt;&lt;number&gt;9&lt;/number&gt;&lt;edition&gt;2002/10/26&lt;/edition&gt;&lt;keywords&gt;&lt;keyword&gt;Brazil/epidemiology&lt;/keyword&gt;&lt;keyword&gt;DNA Mutational Analysis&lt;/keyword&gt;&lt;keyword&gt;Dystrophin/*genetics&lt;/keyword&gt;&lt;keyword&gt;Electrophoresis, Polyacrylamide Gel&lt;/keyword&gt;&lt;keyword&gt;Exons&lt;/keyword&gt;&lt;keyword&gt;Female&lt;/keyword&gt;&lt;keyword&gt;Genetic Carrier Screening&lt;/keyword&gt;&lt;keyword&gt;Humans&lt;/keyword&gt;&lt;keyword&gt;Male&lt;/keyword&gt;&lt;keyword&gt;Muscular Dystrophy, Duchenne/*genetics&lt;/keyword&gt;&lt;keyword&gt;Nucleic Acid Denaturation&lt;/keyword&gt;&lt;keyword&gt;Pedigree&lt;/keyword&gt;&lt;keyword&gt;*Point Mutation&lt;/keyword&gt;&lt;keyword&gt;Polymerase Chain Reaction/methods&lt;/keyword&gt;&lt;keyword&gt;Polymorphism, Genetic&lt;/keyword&gt;&lt;/keywords&gt;&lt;dates&gt;&lt;year&gt;2002&lt;/year&gt;&lt;pub-dates&gt;&lt;date&gt;Nov&lt;/date&gt;&lt;/pub-dates&gt;&lt;/dates&gt;&lt;isbn&gt;0960-8966 (Print)&amp;#xD;0960-8966 (Linking)&lt;/isbn&gt;&lt;accession-num&gt;12398835&lt;/accession-num&gt;&lt;urls&gt;&lt;related-urls&gt;&lt;url&gt;https://www.ncbi.nlm.nih.gov/pubmed/12398835&lt;/url&gt;&lt;/related-urls&gt;&lt;/urls&gt;&lt;electronic-resource-num&gt;10.1016/s0960-8966(02)00069-x&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69</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077T&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335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98496A&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ylor&lt;/Author&gt;&lt;Year&gt;2007&lt;/Year&gt;&lt;RecNum&gt;109&lt;/RecNum&gt;&lt;DisplayText&gt;[28]&lt;/DisplayText&gt;&lt;record&gt;&lt;rec-number&gt;109&lt;/rec-number&gt;&lt;foreign-keys&gt;&lt;key app="EN" db-id="vrp9r2ds6xwswberfaqv0d93dwp2aes9ss2p" timestamp="1587223241"&gt;109&lt;/key&gt;&lt;/foreign-keys&gt;&lt;ref-type name="Journal Article"&gt;17&lt;/ref-type&gt;&lt;contributors&gt;&lt;authors&gt;&lt;author&gt;Taylor, P. J.&lt;/author&gt;&lt;author&gt;Maroulis, S.&lt;/author&gt;&lt;author&gt;Mullan, G. L.&lt;/author&gt;&lt;author&gt;Pedersen, R. L.&lt;/author&gt;&lt;author&gt;Baumli, A.&lt;/author&gt;&lt;author&gt;Elakis, G.&lt;/author&gt;&lt;author&gt;Piras, S.&lt;/author&gt;&lt;author&gt;Walsh, C.&lt;/author&gt;&lt;author&gt;Prosper-Gutierrez, B.&lt;/author&gt;&lt;author&gt;De La Puente-Alonso, F.&lt;/author&gt;&lt;author&gt;Bell, C. G.&lt;/author&gt;&lt;author&gt;Mowat, D. R.&lt;/author&gt;&lt;author&gt;Johnston, H. M.&lt;/author&gt;&lt;author&gt;Buckley, M. F.&lt;/author&gt;&lt;/authors&gt;&lt;/contributors&gt;&lt;auth-address&gt;Molecular and Cytogenetics Unit, Department of Haematology and Genetics, South Eastern Area Laboratory Services, Prince of Wales Hospital, Randwick, Sydney, Australia.&lt;/auth-address&gt;&lt;titles&gt;&lt;title&gt;Measurement of the clinical utility of a combined mutation detection protocol in carriers of Duchenne and Becker muscular dystrophy&lt;/title&gt;&lt;secondary-title&gt;J Med Genet&lt;/secondary-title&gt;&lt;/titles&gt;&lt;periodical&gt;&lt;full-title&gt;J Med Genet&lt;/full-title&gt;&lt;/periodical&gt;&lt;pages&gt;368-72&lt;/pages&gt;&lt;volume&gt;44&lt;/volume&gt;&lt;number&gt;6&lt;/number&gt;&lt;edition&gt;2007/01/30&lt;/edition&gt;&lt;keywords&gt;&lt;keyword&gt;Female&lt;/keyword&gt;&lt;keyword&gt;*Genetic Carrier Screening&lt;/keyword&gt;&lt;keyword&gt;*Heterozygote&lt;/keyword&gt;&lt;keyword&gt;Humans&lt;/keyword&gt;&lt;keyword&gt;Male&lt;/keyword&gt;&lt;keyword&gt;Mothers&lt;/keyword&gt;&lt;keyword&gt;Muscular Dystrophy, Duchenne/diagnosis/*genetics&lt;/keyword&gt;&lt;keyword&gt;Mutation/*genetics&lt;/keyword&gt;&lt;/keywords&gt;&lt;dates&gt;&lt;year&gt;2007&lt;/year&gt;&lt;pub-dates&gt;&lt;date&gt;Jun&lt;/date&gt;&lt;/pub-dates&gt;&lt;/dates&gt;&lt;isbn&gt;1468-6244 (Electronic)&amp;#xD;0022-2593 (Linking)&lt;/isbn&gt;&lt;accession-num&gt;17259292&lt;/accession-num&gt;&lt;urls&gt;&lt;related-urls&gt;&lt;url&gt;https://www.ncbi.nlm.nih.gov/pubmed/17259292&lt;/url&gt;&lt;/related-urls&gt;&lt;/urls&gt;&lt;custom2&gt;PMC2740880&lt;/custom2&gt;&lt;electronic-resource-num&gt;10.1136/jmg.2006.047464&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094C&gt;G</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336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96915G&gt;C</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0</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096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y3366*)</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96913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108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337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96901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edlackova&lt;/Author&gt;&lt;Year&gt;2009&lt;/Year&gt;&lt;RecNum&gt;34&lt;/RecNum&gt;&lt;DisplayText&gt;[10]&lt;/DisplayText&gt;&lt;record&gt;&lt;rec-number&gt;34&lt;/rec-number&gt;&lt;foreign-keys&gt;&lt;key app="EN" db-id="vrp9r2ds6xwswberfaqv0d93dwp2aes9ss2p" timestamp="1586855852"&gt;34&lt;/key&gt;&lt;/foreign-keys&gt;&lt;ref-type name="Journal Article"&gt;17&lt;/ref-type&gt;&lt;contributors&gt;&lt;authors&gt;&lt;author&gt;Sedlackova, J.&lt;/author&gt;&lt;author&gt;Vondracek, P.&lt;/author&gt;&lt;author&gt;Hermanova, M.&lt;/author&gt;&lt;author&gt;Zamecnik, J.&lt;/author&gt;&lt;author&gt;Hruba, Z.&lt;/author&gt;&lt;author&gt;Haberlova, J.&lt;/author&gt;&lt;author&gt;Kraus, J.&lt;/author&gt;&lt;author&gt;Marikova, T.&lt;/author&gt;&lt;author&gt;Hedvicakova, P.&lt;/author&gt;&lt;author&gt;Vohanka, S.&lt;/author&gt;&lt;author&gt;Fajkusova, L.&lt;/author&gt;&lt;/authors&gt;&lt;/contributors&gt;&lt;auth-address&gt;Centre of Molecular Biology and Gene Therapy, University Hospital Brno and Masaryk University, Brno, Czech Republic.&lt;/auth-address&gt;&lt;titles&gt;&lt;title&gt;Point mutations in Czech DMD/BMD patients and their phenotypic outcome&lt;/title&gt;&lt;secondary-title&gt;Neuromuscul Disord&lt;/secondary-title&gt;&lt;/titles&gt;&lt;periodical&gt;&lt;full-title&gt;Neuromuscul Disord&lt;/full-title&gt;&lt;/periodical&gt;&lt;pages&gt;749-53&lt;/pages&gt;&lt;volume&gt;19&lt;/volume&gt;&lt;number&gt;11&lt;/number&gt;&lt;edition&gt;2009/09/29&lt;/edition&gt;&lt;keywords&gt;&lt;keyword&gt;Base Sequence&lt;/keyword&gt;&lt;keyword&gt;Czech Republic&lt;/keyword&gt;&lt;keyword&gt;DNA Mutational Analysis/methods&lt;/keyword&gt;&lt;keyword&gt;Dystrophin/*genetics/metabolism&lt;/keyword&gt;&lt;keyword&gt;Exons&lt;/keyword&gt;&lt;keyword&gt;Female&lt;/keyword&gt;&lt;keyword&gt;Humans&lt;/keyword&gt;&lt;keyword&gt;Male&lt;/keyword&gt;&lt;keyword&gt;Molecular Sequence Data&lt;/keyword&gt;&lt;keyword&gt;Muscular Dystrophy, Duchenne/*genetics&lt;/keyword&gt;&lt;keyword&gt;*Phenotype&lt;/keyword&gt;&lt;keyword&gt;*Point Mutation&lt;/keyword&gt;&lt;keyword&gt;RNA, Messenger/metabolism&lt;/keyword&gt;&lt;/keywords&gt;&lt;dates&gt;&lt;year&gt;2009&lt;/year&gt;&lt;pub-dates&gt;&lt;date&gt;Nov&lt;/date&gt;&lt;/pub-dates&gt;&lt;/dates&gt;&lt;isbn&gt;1873-2364 (Electronic)&amp;#xD;0960-8966 (Linking)&lt;/isbn&gt;&lt;accession-num&gt;19783145&lt;/accession-num&gt;&lt;urls&gt;&lt;related-urls&gt;&lt;url&gt;https://www.ncbi.nlm.nih.gov/pubmed/19783145&lt;/url&gt;&lt;/related-urls&gt;&lt;/urls&gt;&lt;electronic-resource-num&gt;10.1016/j.nmd.2009.08.01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4</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135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337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96874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SwgOTFdPC9EaXNwbGF5VGV4dD48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==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SwgOTFdPC9EaXNwbGF5VGV4dD48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==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25, 9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141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338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96868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Sedlackova&lt;/Author&gt;&lt;Year&gt;2009&lt;/Year&gt;&lt;RecNum&gt;34&lt;/RecNum&gt;&lt;DisplayText&gt;[10]&lt;/DisplayText&gt;&lt;record&gt;&lt;rec-number&gt;34&lt;/rec-number&gt;&lt;foreign-keys&gt;&lt;key app="EN" db-id="vrp9r2ds6xwswberfaqv0d93dwp2aes9ss2p" timestamp="1586855852"&gt;34&lt;/key&gt;&lt;/foreign-keys&gt;&lt;ref-type name="Journal Article"&gt;17&lt;/ref-type&gt;&lt;contributors&gt;&lt;authors&gt;&lt;author&gt;Sedlackova, J.&lt;/author&gt;&lt;author&gt;Vondracek, P.&lt;/author&gt;&lt;author&gt;Hermanova, M.&lt;/author&gt;&lt;author&gt;Zamecnik, J.&lt;/author&gt;&lt;author&gt;Hruba, Z.&lt;/author&gt;&lt;author&gt;Haberlova, J.&lt;/author&gt;&lt;author&gt;Kraus, J.&lt;/author&gt;&lt;author&gt;Marikova, T.&lt;/author&gt;&lt;author&gt;Hedvicakova, P.&lt;/author&gt;&lt;author&gt;Vohanka, S.&lt;/author&gt;&lt;author&gt;Fajkusova, L.&lt;/author&gt;&lt;/authors&gt;&lt;/contributors&gt;&lt;auth-address&gt;Centre of Molecular Biology and Gene Therapy, University Hospital Brno and Masaryk University, Brno, Czech Republic.&lt;/auth-address&gt;&lt;titles&gt;&lt;title&gt;Point mutations in Czech DMD/BMD patients and their phenotypic outcome&lt;/title&gt;&lt;secondary-title&gt;Neuromuscul Disord&lt;/secondary-title&gt;&lt;/titles&gt;&lt;periodical&gt;&lt;full-title&gt;Neuromuscul Disord&lt;/full-title&gt;&lt;/periodical&gt;&lt;pages&gt;749-53&lt;/pages&gt;&lt;volume&gt;19&lt;/volume&gt;&lt;number&gt;11&lt;/number&gt;&lt;edition&gt;2009/09/29&lt;/edition&gt;&lt;keywords&gt;&lt;keyword&gt;Base Sequence&lt;/keyword&gt;&lt;keyword&gt;Czech Republic&lt;/keyword&gt;&lt;keyword&gt;DNA Mutational Analysis/methods&lt;/keyword&gt;&lt;keyword&gt;Dystrophin/*genetics/metabolism&lt;/keyword&gt;&lt;keyword&gt;Exons&lt;/keyword&gt;&lt;keyword&gt;Female&lt;/keyword&gt;&lt;keyword&gt;Humans&lt;/keyword&gt;&lt;keyword&gt;Male&lt;/keyword&gt;&lt;keyword&gt;Molecular Sequence Data&lt;/keyword&gt;&lt;keyword&gt;Muscular Dystrophy, Duchenne/*genetics&lt;/keyword&gt;&lt;keyword&gt;*Phenotype&lt;/keyword&gt;&lt;keyword&gt;*Point Mutation&lt;/keyword&gt;&lt;keyword&gt;RNA, Messenger/metabolism&lt;/keyword&gt;&lt;/keywords&gt;&lt;dates&gt;&lt;year&gt;2009&lt;/year&gt;&lt;pub-dates&gt;&lt;date&gt;Nov&lt;/date&gt;&lt;/pub-dates&gt;&lt;/dates&gt;&lt;isbn&gt;1873-2364 (Electronic)&amp;#xD;0960-8966 (Linking)&lt;/isbn&gt;&lt;accession-num&gt;19783145&lt;/accession-num&gt;&lt;urls&gt;&lt;related-urls&gt;&lt;url&gt;https://www.ncbi.nlm.nih.gov/pubmed/19783145&lt;/url&gt;&lt;/related-urls&gt;&lt;/urls&gt;&lt;electronic-resource-num&gt;10.1016/j.nmd.2009.08.011&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5</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147A&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ys3383*)</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96862T&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171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339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96838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008A2651" w:rsidRPr="00C05C1E">
              <w:rPr>
                <w:rFonts w:ascii="Times New Roman" w:eastAsia="Times New Roman" w:hAnsi="Times New Roman" w:cs="Times New Roman"/>
                <w:color w:val="000000"/>
                <w:sz w:val="18"/>
                <w:szCs w:val="18"/>
                <w:lang w:val="it-IT" w:eastAsia="it-IT"/>
              </w:rPr>
              <w:instrText xml:space="preserve"> ADDIN EN.CITE &lt;EndNote&gt;&lt;Cite&gt;&lt;Author&gt;Barbieri&lt;/Author&gt;&lt;Year&gt;1996&lt;/Year&gt;&lt;RecNum&gt;164&lt;/RecNum&gt;&lt;DisplayText&gt;[92]&lt;/DisplayText&gt;&lt;record&gt;&lt;rec-number&gt;164&lt;/rec-number&gt;&lt;foreign-keys&gt;&lt;key app="EN" db-id="vrp9r2ds6xwswberfaqv0d93dwp2aes9ss2p" timestamp="1587230229"&gt;164&lt;/key&gt;&lt;/foreign-keys&gt;&lt;ref-type name="Journal Article"&gt;17&lt;/ref-type&gt;&lt;contributors&gt;&lt;authors&gt;&lt;author&gt;Barbieri, A. M.&lt;/author&gt;&lt;author&gt;Soriani, N.&lt;/author&gt;&lt;author&gt;Ferlini, A.&lt;/author&gt;&lt;author&gt;Michelato, A.&lt;/author&gt;&lt;author&gt;Ferrari, M.&lt;/author&gt;&lt;author&gt;Carrera, P.&lt;/author&gt;&lt;/authors&gt;&lt;/contributors&gt;&lt;auth-address&gt;Clinical Molecular Biology Laboratory, IRCCS H S. Raffaele, Milano, Italy.&lt;/auth-address&gt;&lt;titles&gt;&lt;title&gt;Seven novel additional small mutations and a new alternative splicing in the human dystrophin gene detected by heteroduplex analysis and restricted RT-PCR heteroduplex analysis of illegitimate transcripts&lt;/title&gt;&lt;secondary-title&gt;Eur J Hum Genet&lt;/secondary-title&gt;&lt;/titles&gt;&lt;periodical&gt;&lt;full-title&gt;Eur J Hum Genet&lt;/full-title&gt;&lt;/periodical&gt;&lt;pages&gt;183-7&lt;/pages&gt;&lt;volume&gt;4&lt;/volume&gt;&lt;number&gt;3&lt;/number&gt;&lt;edition&gt;1996/01/01&lt;/edition&gt;&lt;keywords&gt;&lt;keyword&gt;*Alternative Splicing&lt;/keyword&gt;&lt;keyword&gt;Base Sequence&lt;/keyword&gt;&lt;keyword&gt;Blotting, Southern&lt;/keyword&gt;&lt;keyword&gt;DNA/chemistry&lt;/keyword&gt;&lt;keyword&gt;Dystrophin/*genetics&lt;/keyword&gt;&lt;keyword&gt;Exons&lt;/keyword&gt;&lt;keyword&gt;Humans&lt;/keyword&gt;&lt;keyword&gt;Introns&lt;/keyword&gt;&lt;keyword&gt;Male&lt;/keyword&gt;&lt;keyword&gt;Molecular Sequence Data&lt;/keyword&gt;&lt;keyword&gt;Muscular Dystrophies/genetics&lt;/keyword&gt;&lt;keyword&gt;Nucleic Acid Conformation&lt;/keyword&gt;&lt;keyword&gt;Nucleic Acid Heteroduplexes/*analysis&lt;/keyword&gt;&lt;keyword&gt;Polymerase Chain Reaction&lt;/keyword&gt;&lt;keyword&gt;Sequence Deletion&lt;/keyword&gt;&lt;keyword&gt;*Transcription, Genetic&lt;/keyword&gt;&lt;/keywords&gt;&lt;dates&gt;&lt;year&gt;1996&lt;/year&gt;&lt;/dates&gt;&lt;isbn&gt;1018-4813 (Print)&amp;#xD;1018-4813 (Linking)&lt;/isbn&gt;&lt;accession-num&gt;8840119&lt;/accession-num&gt;&lt;urls&gt;&lt;related-urls&gt;&lt;url&gt;https://www.ncbi.nlm.nih.gov/pubmed/8840119&lt;/url&gt;&lt;/related-urls&gt;&lt;/urls&gt;&lt;electronic-resource-num&gt;10.1159/00047219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92]</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6</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192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398*)</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96817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0</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202T&gt;G</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3401*)</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96807A&gt;C</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OZXJpPC9BdXRob3I+PFllYXI+MjAyMDwvWWVhcj48UmVj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</w:fldData>
              </w:fldChar>
            </w:r>
            <w:r w:rsidR="008256A6">
              <w:rPr>
                <w:rFonts w:ascii="Times New Roman" w:eastAsia="Times New Roman" w:hAnsi="Times New Roman" w:cs="Times New Roman"/>
                <w:color w:val="000000"/>
                <w:sz w:val="18"/>
                <w:szCs w:val="18"/>
                <w:lang w:val="it-IT" w:eastAsia="it-IT"/>
              </w:rPr>
              <w:instrText xml:space="preserve"> ADDIN EN.CITE </w:instrText>
            </w:r>
            <w:r w:rsidR="008256A6">
              <w:rPr>
                <w:rFonts w:ascii="Times New Roman" w:eastAsia="Times New Roman" w:hAnsi="Times New Roman" w:cs="Times New Roman"/>
                <w:color w:val="000000"/>
                <w:sz w:val="18"/>
                <w:szCs w:val="18"/>
                <w:lang w:val="it-IT" w:eastAsia="it-IT"/>
              </w:rPr>
              <w:fldChar w:fldCharType="begin">
                <w:fldData xml:space="preserve">PEVuZE5vdGU+PENpdGU+PEF1dGhvcj5OZXJpPC9BdXRob3I+PFllYXI+MjAyMDwvWWVhcj48UmVj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</w:fldData>
              </w:fldChar>
            </w:r>
            <w:r w:rsidR="008256A6">
              <w:rPr>
                <w:rFonts w:ascii="Times New Roman" w:eastAsia="Times New Roman" w:hAnsi="Times New Roman" w:cs="Times New Roman"/>
                <w:color w:val="000000"/>
                <w:sz w:val="18"/>
                <w:szCs w:val="18"/>
                <w:lang w:val="it-IT" w:eastAsia="it-IT"/>
              </w:rPr>
              <w:instrText xml:space="preserve"> ADDIN EN.CITE.DATA </w:instrText>
            </w:r>
            <w:r w:rsidR="008256A6">
              <w:rPr>
                <w:rFonts w:ascii="Times New Roman" w:eastAsia="Times New Roman" w:hAnsi="Times New Roman" w:cs="Times New Roman"/>
                <w:color w:val="000000"/>
                <w:sz w:val="18"/>
                <w:szCs w:val="18"/>
                <w:lang w:val="it-IT" w:eastAsia="it-IT"/>
              </w:rPr>
            </w:r>
            <w:r w:rsidR="008256A6">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0</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219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340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96790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WdyaTwvQXV0aG9yPjxZZWFyPjIwMTE8L1llYXI+PFJl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WdyaTwvQXV0aG9yPjxZZWFyPjIwMTE8L1llYXI+PFJl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1</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247G&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rp3416*)</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96064C&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SaWNoYXJkczwvQXV0aG9yPjxZZWFyPjIwMTU8L1llYXI+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=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SaWNoYXJkczwvQXV0aG9yPjxZZWFyPjIwMTU8L1llYXI+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=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9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OTHER</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2</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279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E3995"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427*, Pro3422_Arg3443del]</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91705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V08L0Rpc3BsYXlUZXh0PjxyZWNv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2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lastRenderedPageBreak/>
              <w:t>72</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320T&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3440*)</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91664A&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3</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362T&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3454*)</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90497A&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3</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387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3463*)</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90472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412T&gt;G</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347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87701A&gt;C</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uffery-Giraud&lt;/Author&gt;&lt;Year&gt;2005&lt;/Year&gt;&lt;RecNum&gt;61&lt;/RecNum&gt;&lt;DisplayText&gt;[74]&lt;/DisplayText&gt;&lt;record&gt;&lt;rec-number&gt;61&lt;/rec-number&gt;&lt;foreign-keys&gt;&lt;key app="EN" db-id="vrp9r2ds6xwswberfaqv0d93dwp2aes9ss2p" timestamp="1586856604"&gt;61&lt;/key&gt;&lt;/foreign-keys&gt;&lt;ref-type name="Journal Article"&gt;17&lt;/ref-type&gt;&lt;contributors&gt;&lt;authors&gt;&lt;author&gt;Tuffery-Giraud, S.&lt;/author&gt;&lt;author&gt;Saquet, C.&lt;/author&gt;&lt;author&gt;Thorel, D.&lt;/author&gt;&lt;author&gt;Disset, A.&lt;/author&gt;&lt;author&gt;Rivier, F.&lt;/author&gt;&lt;author&gt;Malcolm, S.&lt;/author&gt;&lt;author&gt;Claustres, M.&lt;/author&gt;&lt;/authors&gt;&lt;/contributors&gt;&lt;auth-address&gt;Laboratoire de Genetique Moleculaire et Chromosomique, CHU de Montpellier, Montpellier, France. tuffery@igh.cnrs.fr&lt;/auth-address&gt;&lt;titles&gt;&lt;title&gt;Mutation spectrum leading to an attenuated phenotype in dystrophinopathies&lt;/title&gt;&lt;secondary-title&gt;Eur J Hum Genet&lt;/secondary-title&gt;&lt;/titles&gt;&lt;periodical&gt;&lt;full-title&gt;Eur J Hum Genet&lt;/full-title&gt;&lt;/periodical&gt;&lt;pages&gt;1254-60&lt;/pages&gt;&lt;volume&gt;13&lt;/volume&gt;&lt;number&gt;12&lt;/number&gt;&lt;edition&gt;2005/08/04&lt;/edition&gt;&lt;keywords&gt;&lt;keyword&gt;Adolescent&lt;/keyword&gt;&lt;keyword&gt;Adult&lt;/keyword&gt;&lt;keyword&gt;Base Sequence&lt;/keyword&gt;&lt;keyword&gt;Child&lt;/keyword&gt;&lt;keyword&gt;Codon, Nonsense&lt;/keyword&gt;&lt;keyword&gt;Dystrophin/*genetics&lt;/keyword&gt;&lt;keyword&gt;Frameshift Mutation&lt;/keyword&gt;&lt;keyword&gt;Humans&lt;/keyword&gt;&lt;keyword&gt;Male&lt;/keyword&gt;&lt;keyword&gt;Middle Aged&lt;/keyword&gt;&lt;keyword&gt;Molecular Sequence Data&lt;/keyword&gt;&lt;keyword&gt;Muscular Dystrophy, Duchenne/*genetics/*metabolism/physiopathology&lt;/keyword&gt;&lt;keyword&gt;Mutagenesis, Insertional&lt;/keyword&gt;&lt;keyword&gt;*Mutation&lt;/keyword&gt;&lt;keyword&gt;*Phenotype&lt;/keyword&gt;&lt;keyword&gt;Sequence Deletion&lt;/keyword&gt;&lt;/keywords&gt;&lt;dates&gt;&lt;year&gt;2005&lt;/year&gt;&lt;pub-dates&gt;&lt;date&gt;Dec&lt;/date&gt;&lt;/pub-dates&gt;&lt;/dates&gt;&lt;isbn&gt;1018-4813 (Print)&amp;#xD;1018-4813 (Linking)&lt;/isbn&gt;&lt;accession-num&gt;16077730&lt;/accession-num&gt;&lt;urls&gt;&lt;related-urls&gt;&lt;url&gt;https://www.ncbi.nlm.nih.gov/pubmed/16077730&lt;/url&gt;&lt;/related-urls&gt;&lt;/urls&gt;&lt;electronic-resource-num&gt;10.1038/sj.ejhg.5201478&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412T&gt;A</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347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87701A&gt;T</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uffery-Giraud&lt;/Author&gt;&lt;Year&gt;2005&lt;/Year&gt;&lt;RecNum&gt;61&lt;/RecNum&gt;&lt;DisplayText&gt;[74]&lt;/DisplayText&gt;&lt;record&gt;&lt;rec-number&gt;61&lt;/rec-number&gt;&lt;foreign-keys&gt;&lt;key app="EN" db-id="vrp9r2ds6xwswberfaqv0d93dwp2aes9ss2p" timestamp="1586856604"&gt;61&lt;/key&gt;&lt;/foreign-keys&gt;&lt;ref-type name="Journal Article"&gt;17&lt;/ref-type&gt;&lt;contributors&gt;&lt;authors&gt;&lt;author&gt;Tuffery-Giraud, S.&lt;/author&gt;&lt;author&gt;Saquet, C.&lt;/author&gt;&lt;author&gt;Thorel, D.&lt;/author&gt;&lt;author&gt;Disset, A.&lt;/author&gt;&lt;author&gt;Rivier, F.&lt;/author&gt;&lt;author&gt;Malcolm, S.&lt;/author&gt;&lt;author&gt;Claustres, M.&lt;/author&gt;&lt;/authors&gt;&lt;/contributors&gt;&lt;auth-address&gt;Laboratoire de Genetique Moleculaire et Chromosomique, CHU de Montpellier, Montpellier, France. tuffery@igh.cnrs.fr&lt;/auth-address&gt;&lt;titles&gt;&lt;title&gt;Mutation spectrum leading to an attenuated phenotype in dystrophinopathies&lt;/title&gt;&lt;secondary-title&gt;Eur J Hum Genet&lt;/secondary-title&gt;&lt;/titles&gt;&lt;periodical&gt;&lt;full-title&gt;Eur J Hum Genet&lt;/full-title&gt;&lt;/periodical&gt;&lt;pages&gt;1254-60&lt;/pages&gt;&lt;volume&gt;13&lt;/volume&gt;&lt;number&gt;12&lt;/number&gt;&lt;edition&gt;2005/08/04&lt;/edition&gt;&lt;keywords&gt;&lt;keyword&gt;Adolescent&lt;/keyword&gt;&lt;keyword&gt;Adult&lt;/keyword&gt;&lt;keyword&gt;Base Sequence&lt;/keyword&gt;&lt;keyword&gt;Child&lt;/keyword&gt;&lt;keyword&gt;Codon, Nonsense&lt;/keyword&gt;&lt;keyword&gt;Dystrophin/*genetics&lt;/keyword&gt;&lt;keyword&gt;Frameshift Mutation&lt;/keyword&gt;&lt;keyword&gt;Humans&lt;/keyword&gt;&lt;keyword&gt;Male&lt;/keyword&gt;&lt;keyword&gt;Middle Aged&lt;/keyword&gt;&lt;keyword&gt;Molecular Sequence Data&lt;/keyword&gt;&lt;keyword&gt;Muscular Dystrophy, Duchenne/*genetics/*metabolism/physiopathology&lt;/keyword&gt;&lt;keyword&gt;Mutagenesis, Insertional&lt;/keyword&gt;&lt;keyword&gt;*Mutation&lt;/keyword&gt;&lt;keyword&gt;*Phenotype&lt;/keyword&gt;&lt;keyword&gt;Sequence Deletion&lt;/keyword&gt;&lt;/keywords&gt;&lt;dates&gt;&lt;year&gt;2005&lt;/year&gt;&lt;pub-dates&gt;&lt;date&gt;Dec&lt;/date&gt;&lt;/pub-dates&gt;&lt;/dates&gt;&lt;isbn&gt;1018-4813 (Print)&amp;#xD;1018-4813 (Linking)&lt;/isbn&gt;&lt;accession-num&gt;16077730&lt;/accession-num&gt;&lt;urls&gt;&lt;related-urls&gt;&lt;url&gt;https://www.ncbi.nlm.nih.gov/pubmed/16077730&lt;/url&gt;&lt;/related-urls&gt;&lt;/urls&gt;&lt;electronic-resource-num&gt;10.1038/sj.ejhg.5201478&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4</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429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477*)</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87684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4</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477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493*)</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87636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OYWxsYW1pbGxpPC9BdXRob3I+PFllYXI+MjAxODwvWWVh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OYWxsYW1pbGxpPC9BdXRob3I+PFllYXI+MjAxODwvWWVh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8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5</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4</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493T&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3498*)</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87620A&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495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349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87618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2</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504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3502*)</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87609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008256A6">
              <w:rPr>
                <w:rFonts w:ascii="Times New Roman" w:eastAsia="Times New Roman" w:hAnsi="Times New Roman" w:cs="Times New Roman"/>
                <w:color w:val="000000"/>
                <w:sz w:val="18"/>
                <w:szCs w:val="18"/>
                <w:lang w:val="it-IT" w:eastAsia="it-IT"/>
              </w:rPr>
              <w:instrText xml:space="preserve"> ADDIN EN.CITE &lt;EndNote&gt;&lt;Cite&gt;&lt;Author&gt;Prior&lt;/Author&gt;&lt;Year&gt;2005&lt;/Year&gt;&lt;RecNum&gt;58&lt;/RecNum&gt;&lt;DisplayText&gt;[34]&lt;/DisplayText&gt;&lt;record&gt;&lt;rec-number&gt;58&lt;/rec-number&gt;&lt;foreign-keys&gt;&lt;key app="EN" db-id="vrp9r2ds6xwswberfaqv0d93dwp2aes9ss2p" timestamp="1586856604"&gt;58&lt;/key&gt;&lt;/foreign-keys&gt;&lt;ref-type name="Journal Article"&gt;17&lt;/ref-type&gt;&lt;contributors&gt;&lt;authors&gt;&lt;author&gt;Prior, T. W.&lt;/author&gt;&lt;author&gt;Bridgeman, S. J.&lt;/author&gt;&lt;/authors&gt;&lt;/contributors&gt;&lt;auth-address&gt;Department of Pathology, The Ohio State University, 125 Hamilton Hall, 1645 Neil Ave., Columbus, Ohio 43210, USA. prior-1@medctr.osu.edu&lt;/auth-address&gt;&lt;titles&gt;&lt;title&gt;Experience and strategy for the molecular testing of Duchenne muscular dystrophy&lt;/title&gt;&lt;secondary-title&gt;J Mol Diagn&lt;/secondary-title&gt;&lt;/titles&gt;&lt;periodical&gt;&lt;full-title&gt;J Mol Diagn&lt;/full-title&gt;&lt;/periodical&gt;&lt;pages&gt;317-26&lt;/pages&gt;&lt;volume&gt;7&lt;/volume&gt;&lt;number&gt;3&lt;/number&gt;&lt;edition&gt;2005/07/29&lt;/edition&gt;&lt;keywords&gt;&lt;keyword&gt;Dystrophin/*genetics&lt;/keyword&gt;&lt;keyword&gt;Female&lt;/keyword&gt;&lt;keyword&gt;Genetic Testing&lt;/keyword&gt;&lt;keyword&gt;Humans&lt;/keyword&gt;&lt;keyword&gt;Male&lt;/keyword&gt;&lt;keyword&gt;Muscular Dystrophies/*diagnosis/*genetics&lt;/keyword&gt;&lt;keyword&gt;Pedigree&lt;/keyword&gt;&lt;keyword&gt;Point Mutation&lt;/keyword&gt;&lt;keyword&gt;Prenatal Diagnosis&lt;/keyword&gt;&lt;/keywords&gt;&lt;dates&gt;&lt;year&gt;2005&lt;/year&gt;&lt;pub-dates&gt;&lt;date&gt;Aug&lt;/date&gt;&lt;/pub-dates&gt;&lt;/dates&gt;&lt;isbn&gt;1525-1578 (Print)&amp;#xD;1525-1578 (Linking)&lt;/isbn&gt;&lt;accession-num&gt;16049303&lt;/accession-num&gt;&lt;urls&gt;&lt;related-urls&gt;&lt;url&gt;https://www.ncbi.nlm.nih.gov/pubmed/16049303&lt;/url&gt;&lt;/related-urls&gt;&lt;/urls&gt;&lt;custom2&gt;PMC1867542&lt;/custom2&gt;&lt;electronic-resource-num&gt;10.1016/S1525-1578(10)60560-0&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008256A6">
              <w:rPr>
                <w:rFonts w:ascii="Times New Roman" w:eastAsia="Times New Roman" w:hAnsi="Times New Roman" w:cs="Times New Roman"/>
                <w:noProof/>
                <w:color w:val="000000"/>
                <w:sz w:val="18"/>
                <w:szCs w:val="18"/>
                <w:lang w:val="it-IT" w:eastAsia="it-IT"/>
              </w:rPr>
              <w:t>[3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519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350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87594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NCBI&lt;/Author&gt;&lt;Year&gt;2020, April 14&lt;/Year&gt;&lt;RecNum&gt;80&lt;/RecNum&gt;&lt;DisplayText&gt;[16]&lt;/DisplayText&gt;&lt;record&gt;&lt;rec-number&gt;80&lt;/rec-number&gt;&lt;foreign-keys&gt;&lt;key app="EN" db-id="vrp9r2ds6xwswberfaqv0d93dwp2aes9ss2p" timestamp="1586897718"&gt;80&lt;/key&gt;&lt;/foreign-keys&gt;&lt;ref-type name="Web Page"&gt;12&lt;/ref-type&gt;&lt;contributors&gt;&lt;authors&gt;&lt;author&gt;NCBI,&lt;/author&gt;&lt;/authors&gt;&lt;/contributors&gt;&lt;titles&gt;&lt;title&gt;ClinVar&lt;/title&gt;&lt;/titles&gt;&lt;dates&gt;&lt;year&gt;2020, April 14&lt;/year&gt;&lt;/dates&gt;&lt;urls&gt;&lt;related-urls&gt;&lt;url&gt;https://www.ncbi.nlm.nih.gov/clinvar/&lt;/url&gt;&lt;/related-urls&gt;&lt;/urls&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6]</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4</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543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F7702C"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3515*, Ile3465_Arg3518delinsMet]</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87570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Hofstra&lt;/Author&gt;&lt;Year&gt;2004&lt;/Year&gt;&lt;RecNum&gt;59&lt;/RecNum&gt;&lt;DisplayText&gt;[15]&lt;/DisplayText&gt;&lt;record&gt;&lt;rec-number&gt;59&lt;/rec-number&gt;&lt;foreign-keys&gt;&lt;key app="EN" db-id="vrp9r2ds6xwswberfaqv0d93dwp2aes9ss2p" timestamp="1586856604"&gt;59&lt;/key&gt;&lt;/foreign-keys&gt;&lt;ref-type name="Journal Article"&gt;17&lt;/ref-type&gt;&lt;contributors&gt;&lt;authors&gt;&lt;author&gt;Hofstra, R. M.&lt;/author&gt;&lt;author&gt;Mulder, I. M.&lt;/author&gt;&lt;author&gt;Vossen, R.&lt;/author&gt;&lt;author&gt;de Koning-Gans, P. A.&lt;/author&gt;&lt;author&gt;Kraak, M.&lt;/author&gt;&lt;author&gt;Ginjaar, I. B.&lt;/author&gt;&lt;author&gt;van der Hout, A. H.&lt;/author&gt;&lt;author&gt;Bakker, E.&lt;/author&gt;&lt;author&gt;Buys, C. H.&lt;/author&gt;&lt;author&gt;van Ommen, G. J.&lt;/author&gt;&lt;author&gt;van Essen, A. J.&lt;/author&gt;&lt;author&gt;den Dunnen, J. T.&lt;/author&gt;&lt;/authors&gt;&lt;/contributors&gt;&lt;auth-address&gt;Department of Medical Genetics, University of Groningen, Groningen, The Netherlands. r.m.w.hofstra@medgen.azg.nl&lt;/auth-address&gt;&lt;titles&gt;&lt;title&gt;DGGE-based whole-gene mutation scanning of the dystrophin gene in Duchenne and Becker muscular dystrophy patients&lt;/title&gt;&lt;secondary-title&gt;Hum Mutat&lt;/secondary-title&gt;&lt;/titles&gt;&lt;periodical&gt;&lt;full-title&gt;Hum Mutat&lt;/full-title&gt;&lt;/periodical&gt;&lt;pages&gt;57-66&lt;/pages&gt;&lt;volume&gt;23&lt;/volume&gt;&lt;number&gt;1&lt;/number&gt;&lt;edition&gt;2003/12/26&lt;/edition&gt;&lt;keywords&gt;&lt;keyword&gt;DNA Mutational Analysis/*methods&lt;/keyword&gt;&lt;keyword&gt;Dystrophin/*genetics&lt;/keyword&gt;&lt;keyword&gt;Electrophoresis, Polyacrylamide Gel&lt;/keyword&gt;&lt;keyword&gt;Heterozygote&lt;/keyword&gt;&lt;keyword&gt;Humans&lt;/keyword&gt;&lt;keyword&gt;Muscular Dystrophy, Duchenne/diagnosis/*genetics&lt;/keyword&gt;&lt;keyword&gt;Point Mutation&lt;/keyword&gt;&lt;keyword&gt;Polymerase Chain Reaction&lt;/keyword&gt;&lt;keyword&gt;Polymorphism, Genetic&lt;/keyword&gt;&lt;keyword&gt;Reproducibility of Results&lt;/keyword&gt;&lt;/keywords&gt;&lt;dates&gt;&lt;year&gt;2004&lt;/year&gt;&lt;pub-dates&gt;&lt;date&gt;Jan&lt;/date&gt;&lt;/pub-dates&gt;&lt;/dates&gt;&lt;isbn&gt;1098-1004 (Electronic)&amp;#xD;1059-7794 (Linking)&lt;/isbn&gt;&lt;accession-num&gt;14695533&lt;/accession-num&gt;&lt;urls&gt;&lt;related-urls&gt;&lt;url&gt;https://www.ncbi.nlm.nih.gov/pubmed/14695533&lt;/url&gt;&lt;/related-urls&gt;&lt;/urls&gt;&lt;electronic-resource-num&gt;10.1002/humu.10283&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5]</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4</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546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3516*)</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87567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YdTwvQXV0aG9yPjxZZWFyPjIwMTg8L1llYXI+PFJlY051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YdTwvQXV0aG9yPjxZZWFyPjIwMTg8L1llYXI+PFJlY051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42, 5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5</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572T&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Tyr3524*)</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65617A&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588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53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65601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651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551*)</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65538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759G&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3587*)</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65430C&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5</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765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589*)</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65424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N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769T&gt;A</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Leu3590*)</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65420A&gt;T</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en-US" w:eastAsia="it-IT"/>
              </w:rPr>
            </w:pPr>
            <w:r w:rsidRPr="00C05C1E">
              <w:rPr>
                <w:rFonts w:ascii="Times New Roman" w:eastAsia="Times New Roman" w:hAnsi="Times New Roman" w:cs="Times New Roman"/>
                <w:color w:val="000000"/>
                <w:sz w:val="18"/>
                <w:szCs w:val="18"/>
                <w:lang w:val="en-US" w:eastAsia="it-IT"/>
              </w:rPr>
              <w:fldChar w:fldCharType="begin"/>
            </w:r>
            <w:r w:rsidRPr="00C05C1E">
              <w:rPr>
                <w:rFonts w:ascii="Times New Roman" w:eastAsia="Times New Roman" w:hAnsi="Times New Roman" w:cs="Times New Roman"/>
                <w:color w:val="000000"/>
                <w:sz w:val="18"/>
                <w:szCs w:val="18"/>
                <w:lang w:val="en-US" w:eastAsia="it-IT"/>
              </w:rPr>
              <w:instrText xml:space="preserve"> ADDIN EN.CITE &lt;EndNote&gt;&lt;Cite&gt;&lt;Author&gt;Leiden Open Variation Database&lt;/Author&gt;&lt;Year&gt;2020, April 14&lt;/Year&gt;&lt;RecNum&gt;83&lt;/RecNum&gt;&lt;DisplayText&gt;[1]&lt;/DisplayText&gt;&lt;record&gt;&lt;rec-number&gt;83&lt;/rec-number&gt;&lt;foreign-keys&gt;&lt;key app="EN" db-id="vrp9r2ds6xwswberfaqv0d93dwp2aes9ss2p" timestamp="1586902223"&gt;83&lt;/key&gt;&lt;/foreign-keys&gt;&lt;ref-type name="Web Page"&gt;12&lt;/ref-type&gt;&lt;contributors&gt;&lt;authors&gt;&lt;author&gt;Leiden Open Variation Database,&lt;/author&gt;&lt;/authors&gt;&lt;/contributors&gt;&lt;titles&gt;&lt;title&gt;LOVD&lt;/title&gt;&lt;/titles&gt;&lt;dates&gt;&lt;year&gt;2020, April 14&lt;/year&gt;&lt;/dates&gt;&lt;urls&gt;&lt;related-urls&gt;&lt;url&gt;https://databases.lovd.nl/shared/genes/DMD&lt;/url&gt;&lt;/related-urls&gt;&lt;/urls&gt;&lt;/record&gt;&lt;/Cite&gt;&lt;/EndNote&gt;</w:instrText>
            </w:r>
            <w:r w:rsidRPr="00C05C1E">
              <w:rPr>
                <w:rFonts w:ascii="Times New Roman" w:eastAsia="Times New Roman" w:hAnsi="Times New Roman" w:cs="Times New Roman"/>
                <w:color w:val="000000"/>
                <w:sz w:val="18"/>
                <w:szCs w:val="18"/>
                <w:lang w:val="en-US" w:eastAsia="it-IT"/>
              </w:rPr>
              <w:fldChar w:fldCharType="separate"/>
            </w:r>
            <w:r w:rsidRPr="00C05C1E">
              <w:rPr>
                <w:rFonts w:ascii="Times New Roman" w:eastAsia="Times New Roman" w:hAnsi="Times New Roman" w:cs="Times New Roman"/>
                <w:noProof/>
                <w:color w:val="000000"/>
                <w:sz w:val="18"/>
                <w:szCs w:val="18"/>
                <w:lang w:val="en-US" w:eastAsia="it-IT"/>
              </w:rPr>
              <w:t>[1]</w:t>
            </w:r>
            <w:r w:rsidRPr="00C05C1E">
              <w:rPr>
                <w:rFonts w:ascii="Times New Roman" w:eastAsia="Times New Roman" w:hAnsi="Times New Roman" w:cs="Times New Roman"/>
                <w:color w:val="000000"/>
                <w:sz w:val="18"/>
                <w:szCs w:val="18"/>
                <w:lang w:val="en-US"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OTHER</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5</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783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595*)</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65406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WdyaTwvQXV0aG9yPjxZZWFyPjIwMTE8L1llYXI+PFJl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NYWdyaTwvQXV0aG9yPjxZZWFyPjIwMTE8L1llYXI+PFJl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7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5</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792G&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u3598*)</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65397C&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Pa3VibzwvQXV0aG9yPjxZZWFyPjIwMTc8L1llYXI+PFJl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3]</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6</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801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601*)</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64528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6</w:t>
            </w:r>
          </w:p>
        </w:tc>
        <w:tc>
          <w:tcPr>
            <w:tcW w:w="1276"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855C&gt;T</w:t>
            </w:r>
          </w:p>
        </w:tc>
        <w:tc>
          <w:tcPr>
            <w:tcW w:w="2268"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619*)</w:t>
            </w:r>
          </w:p>
        </w:tc>
        <w:tc>
          <w:tcPr>
            <w:tcW w:w="1843"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64474G&gt;A</w:t>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8A265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VuPC9BdXRob3I+PFllYXI+MjAxMzwvWWVhcj48UmVj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DaGVuPC9BdXRob3I+PFllYXI+MjAxMzwvWWVhcj48UmVj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94]</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6</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873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625*)</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64456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Takeshima&lt;/Author&gt;&lt;Year&gt;2010&lt;/Year&gt;&lt;RecNum&gt;46&lt;/RecNum&gt;&lt;DisplayText&gt;[18]&lt;/DisplayText&gt;&lt;record&gt;&lt;rec-number&gt;46&lt;/rec-number&gt;&lt;foreign-keys&gt;&lt;key app="EN" db-id="vrp9r2ds6xwswberfaqv0d93dwp2aes9ss2p" timestamp="1586856058"&gt;46&lt;/key&gt;&lt;/foreign-keys&gt;&lt;ref-type name="Journal Article"&gt;17&lt;/ref-type&gt;&lt;contributors&gt;&lt;authors&gt;&lt;author&gt;Takeshima, Y.&lt;/author&gt;&lt;author&gt;Yagi, M.&lt;/author&gt;&lt;author&gt;Okizuka, Y.&lt;/author&gt;&lt;author&gt;Awano, H.&lt;/author&gt;&lt;author&gt;Zhang, Z.&lt;/author&gt;&lt;author&gt;Yamauchi, Y.&lt;/author&gt;&lt;author&gt;Nishio, H.&lt;/author&gt;&lt;author&gt;Matsuo, M.&lt;/author&gt;&lt;/authors&gt;&lt;/contributors&gt;&lt;auth-address&gt;Department of Pediatrics, Kobe University Graduate School of Medicine, Kobe, Japan. takesima@med.kobe-u.ac.jp&lt;/auth-address&gt;&lt;titles&gt;&lt;title&gt;Mutation spectrum of the dystrophin gene in 442 Duchenne/Becker muscular dystrophy cases from one Japanese referral center&lt;/title&gt;&lt;secondary-title&gt;J Hum Genet&lt;/secondary-title&gt;&lt;/titles&gt;&lt;periodical&gt;&lt;full-title&gt;J Hum Genet&lt;/full-title&gt;&lt;/periodical&gt;&lt;pages&gt;379-88&lt;/pages&gt;&lt;volume&gt;55&lt;/volume&gt;&lt;number&gt;6&lt;/number&gt;&lt;edition&gt;2010/05/21&lt;/edition&gt;&lt;keywords&gt;&lt;keyword&gt;Chromosomes, Human, X/*genetics&lt;/keyword&gt;&lt;keyword&gt;Dystrophin/*genetics&lt;/keyword&gt;&lt;keyword&gt;Humans&lt;/keyword&gt;&lt;keyword&gt;Japan&lt;/keyword&gt;&lt;keyword&gt;Male&lt;/keyword&gt;&lt;keyword&gt;Muscular Dystrophy, Duchenne/*genetics/therapy&lt;/keyword&gt;&lt;keyword&gt;Mutation&lt;/keyword&gt;&lt;keyword&gt;RNA Splice Sites/genetics&lt;/keyword&gt;&lt;keyword&gt;Reading Frames&lt;/keyword&gt;&lt;keyword&gt;Transcription, Genetic&lt;/keyword&gt;&lt;/keywords&gt;&lt;dates&gt;&lt;year&gt;2010&lt;/year&gt;&lt;pub-dates&gt;&lt;date&gt;Jun&lt;/date&gt;&lt;/pub-dates&gt;&lt;/dates&gt;&lt;isbn&gt;1435-232X (Electronic)&amp;#xD;1434-5161 (Linking)&lt;/isbn&gt;&lt;accession-num&gt;20485447&lt;/accession-num&gt;&lt;urls&gt;&lt;related-urls&gt;&lt;url&gt;https://www.ncbi.nlm.nih.gov/pubmed/20485447&lt;/url&gt;&lt;/related-urls&gt;&lt;/urls&gt;&lt;electronic-resource-num&gt;10.1038/jhg.2010.49&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8]</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6</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888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Arg3630*)</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64441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 </w:instrText>
            </w: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GbGFuaWdhbjwvQXV0aG9yPjxZZWFyPjIwMDk8L1llYXI+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</w:fldData>
              </w:fldChar>
            </w:r>
            <w:r w:rsidRPr="00C05C1E">
              <w:rPr>
                <w:rFonts w:ascii="Times New Roman" w:eastAsia="Times New Roman" w:hAnsi="Times New Roman" w:cs="Times New Roman"/>
                <w:color w:val="000000"/>
                <w:sz w:val="18"/>
                <w:szCs w:val="18"/>
                <w:lang w:val="it-IT" w:eastAsia="it-IT"/>
              </w:rPr>
              <w:instrText xml:space="preserve"> ADDIN EN.CITE.DATA </w:instrText>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19]</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1</w:t>
            </w:r>
          </w:p>
        </w:tc>
      </w:tr>
      <w:tr w:rsidR="001C37B3" w:rsidRPr="00C05C1E" w:rsidTr="001B361D">
        <w:trPr>
          <w:trHeight w:val="300"/>
        </w:trPr>
        <w:tc>
          <w:tcPr>
            <w:tcW w:w="699" w:type="dxa"/>
            <w:tcBorders>
              <w:top w:val="nil"/>
              <w:left w:val="single" w:sz="8" w:space="0" w:color="auto"/>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6</w:t>
            </w:r>
          </w:p>
        </w:tc>
        <w:tc>
          <w:tcPr>
            <w:tcW w:w="1276"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903C&gt;T</w:t>
            </w:r>
          </w:p>
        </w:tc>
        <w:tc>
          <w:tcPr>
            <w:tcW w:w="2268"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Gln3635*)</w:t>
            </w:r>
          </w:p>
        </w:tc>
        <w:tc>
          <w:tcPr>
            <w:tcW w:w="1843"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64426G&gt;A</w:t>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8A2651"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r>
            <w:r w:rsidRPr="00C05C1E">
              <w:rPr>
                <w:rFonts w:ascii="Times New Roman" w:eastAsia="Times New Roman" w:hAnsi="Times New Roman" w:cs="Times New Roman"/>
                <w:color w:val="000000"/>
                <w:sz w:val="18"/>
                <w:szCs w:val="18"/>
                <w:lang w:val="it-IT" w:eastAsia="it-IT"/>
              </w:rPr>
              <w:instrText xml:space="preserve"> ADDIN EN.CITE &lt;EndNote&gt;&lt;Cite&gt;&lt;Author&gt;Mendell&lt;/Author&gt;&lt;Year&gt;2001&lt;/Year&gt;&lt;RecNum&gt;106&lt;/RecNum&gt;&lt;DisplayText&gt;[30]&lt;/DisplayText&gt;&lt;record&gt;&lt;rec-number&gt;106&lt;/rec-number&gt;&lt;foreign-keys&gt;&lt;key app="EN" db-id="vrp9r2ds6xwswberfaqv0d93dwp2aes9ss2p" timestamp="1587223241"&gt;106&lt;/key&gt;&lt;/foreign-keys&gt;&lt;ref-type name="Journal Article"&gt;17&lt;/ref-type&gt;&lt;contributors&gt;&lt;authors&gt;&lt;author&gt;Mendell, J. R.&lt;/author&gt;&lt;author&gt;Buzin, C. H.&lt;/author&gt;&lt;author&gt;Feng, J.&lt;/author&gt;&lt;author&gt;Yan, J.&lt;/author&gt;&lt;author&gt;Serrano, C.&lt;/author&gt;&lt;author&gt;Sangani, D. S.&lt;/author&gt;&lt;author&gt;Wall, C.&lt;/author&gt;&lt;author&gt;Prior, T. W.&lt;/author&gt;&lt;author&gt;Sommer, S. S.&lt;/author&gt;&lt;/authors&gt;&lt;/contributors&gt;&lt;auth-address&gt;Department of Neurology, The Ohio State University Medical Center, Columbus, 43210, USA. mendell1@osu.edu&lt;/auth-address&gt;&lt;titles&gt;&lt;title&gt;Diagnosis of Duchenne dystrophy by enhanced detection of small mutations&lt;/title&gt;&lt;secondary-title&gt;Neurology&lt;/secondary-title&gt;&lt;/titles&gt;&lt;periodical&gt;&lt;full-title&gt;Neurology&lt;/full-title&gt;&lt;/periodical&gt;&lt;pages&gt;645-50&lt;/pages&gt;&lt;volume&gt;57&lt;/volume&gt;&lt;number&gt;4&lt;/number&gt;&lt;edition&gt;2001/08/29&lt;/edition&gt;&lt;keywords&gt;&lt;keyword&gt;Adolescent&lt;/keyword&gt;&lt;keyword&gt;Child&lt;/keyword&gt;&lt;keyword&gt;Child, Preschool&lt;/keyword&gt;&lt;keyword&gt;Codon, Nonsense&lt;/keyword&gt;&lt;keyword&gt;DNA/genetics&lt;/keyword&gt;&lt;keyword&gt;DNA Mutational Analysis&lt;/keyword&gt;&lt;keyword&gt;Dystrophin/genetics&lt;/keyword&gt;&lt;keyword&gt;Frameshift Mutation&lt;/keyword&gt;&lt;keyword&gt;Gene Deletion&lt;/keyword&gt;&lt;keyword&gt;Humans&lt;/keyword&gt;&lt;keyword&gt;Muscular Dystrophy, Duchenne/diagnosis/*genetics&lt;/keyword&gt;&lt;keyword&gt;Mutation/*genetics&lt;/keyword&gt;&lt;keyword&gt;*Polymorphism, Single-Stranded Conformational&lt;/keyword&gt;&lt;/keywords&gt;&lt;dates&gt;&lt;year&gt;2001&lt;/year&gt;&lt;pub-dates&gt;&lt;date&gt;Aug 28&lt;/date&gt;&lt;/pub-dates&gt;&lt;/dates&gt;&lt;isbn&gt;0028-3878 (Print)&amp;#xD;0028-3878 (Linking)&lt;/isbn&gt;&lt;accession-num&gt;11524473&lt;/accession-num&gt;&lt;urls&gt;&lt;related-urls&gt;&lt;url&gt;https://www.ncbi.nlm.nih.gov/pubmed/11524473&lt;/url&gt;&lt;/related-urls&gt;&lt;/urls&gt;&lt;electronic-resource-num&gt;10.1212/wnl.57.4.645&lt;/electronic-resource-num&gt;&lt;/record&gt;&lt;/Cite&gt;&lt;/EndNote&gt;</w:instrText>
            </w:r>
            <w:r w:rsidRPr="00C05C1E">
              <w:rPr>
                <w:rFonts w:ascii="Times New Roman" w:eastAsia="Times New Roman" w:hAnsi="Times New Roman" w:cs="Times New Roman"/>
                <w:color w:val="000000"/>
                <w:sz w:val="18"/>
                <w:szCs w:val="18"/>
                <w:lang w:val="it-IT" w:eastAsia="it-IT"/>
              </w:rPr>
              <w:fldChar w:fldCharType="separate"/>
            </w:r>
            <w:r w:rsidRPr="00C05C1E">
              <w:rPr>
                <w:rFonts w:ascii="Times New Roman" w:eastAsia="Times New Roman" w:hAnsi="Times New Roman" w:cs="Times New Roman"/>
                <w:noProof/>
                <w:color w:val="000000"/>
                <w:sz w:val="18"/>
                <w:szCs w:val="18"/>
                <w:lang w:val="it-IT" w:eastAsia="it-IT"/>
              </w:rPr>
              <w:t>[30]</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4" w:space="0" w:color="auto"/>
              <w:right w:val="single" w:sz="4" w:space="0" w:color="auto"/>
            </w:tcBorders>
            <w:shd w:val="clear" w:color="auto" w:fill="auto"/>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DMD</w:t>
            </w:r>
          </w:p>
        </w:tc>
        <w:tc>
          <w:tcPr>
            <w:tcW w:w="1264" w:type="dxa"/>
            <w:tcBorders>
              <w:top w:val="nil"/>
              <w:left w:val="nil"/>
              <w:bottom w:val="single" w:sz="4"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3</w:t>
            </w:r>
          </w:p>
        </w:tc>
      </w:tr>
      <w:tr w:rsidR="001C37B3" w:rsidRPr="00C05C1E" w:rsidTr="001B361D">
        <w:trPr>
          <w:trHeight w:val="300"/>
        </w:trPr>
        <w:tc>
          <w:tcPr>
            <w:tcW w:w="699" w:type="dxa"/>
            <w:tcBorders>
              <w:top w:val="nil"/>
              <w:left w:val="single" w:sz="8" w:space="0" w:color="auto"/>
              <w:bottom w:val="single" w:sz="8"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76</w:t>
            </w:r>
          </w:p>
        </w:tc>
        <w:tc>
          <w:tcPr>
            <w:tcW w:w="1276" w:type="dxa"/>
            <w:tcBorders>
              <w:top w:val="nil"/>
              <w:left w:val="nil"/>
              <w:bottom w:val="single" w:sz="8"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c.10910C&gt;A</w:t>
            </w:r>
          </w:p>
        </w:tc>
        <w:tc>
          <w:tcPr>
            <w:tcW w:w="2268" w:type="dxa"/>
            <w:tcBorders>
              <w:top w:val="nil"/>
              <w:left w:val="nil"/>
              <w:bottom w:val="single" w:sz="8"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p.(Ser3637*)</w:t>
            </w:r>
          </w:p>
        </w:tc>
        <w:tc>
          <w:tcPr>
            <w:tcW w:w="1843" w:type="dxa"/>
            <w:tcBorders>
              <w:top w:val="nil"/>
              <w:left w:val="nil"/>
              <w:bottom w:val="single" w:sz="8"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g.31164419G&gt;T</w:t>
            </w:r>
          </w:p>
        </w:tc>
        <w:tc>
          <w:tcPr>
            <w:tcW w:w="1134" w:type="dxa"/>
            <w:tcBorders>
              <w:top w:val="nil"/>
              <w:left w:val="nil"/>
              <w:bottom w:val="single" w:sz="8" w:space="0" w:color="auto"/>
              <w:right w:val="single" w:sz="4" w:space="0" w:color="auto"/>
            </w:tcBorders>
            <w:shd w:val="clear" w:color="auto" w:fill="auto"/>
            <w:noWrap/>
            <w:vAlign w:val="center"/>
            <w:hideMark/>
          </w:tcPr>
          <w:p w:rsidR="001C37B3" w:rsidRPr="00C05C1E" w:rsidRDefault="003507D6"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SwgOTFdPC9EaXNwbGF5VGV4dD48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==
</w:fldData>
              </w:fldChar>
            </w:r>
            <w:r w:rsidR="008A2651" w:rsidRPr="00C05C1E">
              <w:rPr>
                <w:rFonts w:ascii="Times New Roman" w:eastAsia="Times New Roman" w:hAnsi="Times New Roman" w:cs="Times New Roman"/>
                <w:color w:val="000000"/>
                <w:sz w:val="18"/>
                <w:szCs w:val="18"/>
                <w:lang w:val="it-IT" w:eastAsia="it-IT"/>
              </w:rPr>
              <w:instrText xml:space="preserve"> ADDIN EN.CITE </w:instrText>
            </w:r>
            <w:r w:rsidR="008A2651" w:rsidRPr="00C05C1E">
              <w:rPr>
                <w:rFonts w:ascii="Times New Roman" w:eastAsia="Times New Roman" w:hAnsi="Times New Roman" w:cs="Times New Roman"/>
                <w:color w:val="000000"/>
                <w:sz w:val="18"/>
                <w:szCs w:val="18"/>
                <w:lang w:val="it-IT" w:eastAsia="it-IT"/>
              </w:rPr>
              <w:fldChar w:fldCharType="begin">
                <w:fldData xml:space="preserve">PEVuZE5vdGU+PENpdGU+PEF1dGhvcj5EZWJ1cmdyYXZlPC9BdXRob3I+PFllYXI+MjAwNzwvWWVh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==
</w:fldData>
              </w:fldChar>
            </w:r>
            <w:r w:rsidR="008A2651" w:rsidRPr="00C05C1E">
              <w:rPr>
                <w:rFonts w:ascii="Times New Roman" w:eastAsia="Times New Roman" w:hAnsi="Times New Roman" w:cs="Times New Roman"/>
                <w:color w:val="000000"/>
                <w:sz w:val="18"/>
                <w:szCs w:val="18"/>
                <w:lang w:val="it-IT" w:eastAsia="it-IT"/>
              </w:rPr>
              <w:instrText xml:space="preserve"> ADDIN EN.CITE.DATA </w:instrText>
            </w:r>
            <w:r w:rsidR="008A2651" w:rsidRPr="00C05C1E">
              <w:rPr>
                <w:rFonts w:ascii="Times New Roman" w:eastAsia="Times New Roman" w:hAnsi="Times New Roman" w:cs="Times New Roman"/>
                <w:color w:val="000000"/>
                <w:sz w:val="18"/>
                <w:szCs w:val="18"/>
                <w:lang w:val="it-IT" w:eastAsia="it-IT"/>
              </w:rPr>
            </w:r>
            <w:r w:rsidR="008A2651" w:rsidRPr="00C05C1E">
              <w:rPr>
                <w:rFonts w:ascii="Times New Roman" w:eastAsia="Times New Roman" w:hAnsi="Times New Roman" w:cs="Times New Roman"/>
                <w:color w:val="000000"/>
                <w:sz w:val="18"/>
                <w:szCs w:val="18"/>
                <w:lang w:val="it-IT" w:eastAsia="it-IT"/>
              </w:rPr>
              <w:fldChar w:fldCharType="end"/>
            </w:r>
            <w:r w:rsidRPr="00C05C1E">
              <w:rPr>
                <w:rFonts w:ascii="Times New Roman" w:eastAsia="Times New Roman" w:hAnsi="Times New Roman" w:cs="Times New Roman"/>
                <w:color w:val="000000"/>
                <w:sz w:val="18"/>
                <w:szCs w:val="18"/>
                <w:lang w:val="it-IT" w:eastAsia="it-IT"/>
              </w:rPr>
            </w:r>
            <w:r w:rsidRPr="00C05C1E">
              <w:rPr>
                <w:rFonts w:ascii="Times New Roman" w:eastAsia="Times New Roman" w:hAnsi="Times New Roman" w:cs="Times New Roman"/>
                <w:color w:val="000000"/>
                <w:sz w:val="18"/>
                <w:szCs w:val="18"/>
                <w:lang w:val="it-IT" w:eastAsia="it-IT"/>
              </w:rPr>
              <w:fldChar w:fldCharType="separate"/>
            </w:r>
            <w:r w:rsidR="008A2651" w:rsidRPr="00C05C1E">
              <w:rPr>
                <w:rFonts w:ascii="Times New Roman" w:eastAsia="Times New Roman" w:hAnsi="Times New Roman" w:cs="Times New Roman"/>
                <w:noProof/>
                <w:color w:val="000000"/>
                <w:sz w:val="18"/>
                <w:szCs w:val="18"/>
                <w:lang w:val="it-IT" w:eastAsia="it-IT"/>
              </w:rPr>
              <w:t>[25, 91]</w:t>
            </w:r>
            <w:r w:rsidRPr="00C05C1E">
              <w:rPr>
                <w:rFonts w:ascii="Times New Roman" w:eastAsia="Times New Roman" w:hAnsi="Times New Roman" w:cs="Times New Roman"/>
                <w:color w:val="000000"/>
                <w:sz w:val="18"/>
                <w:szCs w:val="18"/>
                <w:lang w:val="it-IT" w:eastAsia="it-IT"/>
              </w:rPr>
              <w:fldChar w:fldCharType="end"/>
            </w:r>
          </w:p>
        </w:tc>
        <w:tc>
          <w:tcPr>
            <w:tcW w:w="1134" w:type="dxa"/>
            <w:tcBorders>
              <w:top w:val="nil"/>
              <w:left w:val="nil"/>
              <w:bottom w:val="single" w:sz="8" w:space="0" w:color="auto"/>
              <w:right w:val="single" w:sz="4"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BMD</w:t>
            </w:r>
          </w:p>
        </w:tc>
        <w:tc>
          <w:tcPr>
            <w:tcW w:w="1264" w:type="dxa"/>
            <w:tcBorders>
              <w:top w:val="nil"/>
              <w:left w:val="nil"/>
              <w:bottom w:val="single" w:sz="8" w:space="0" w:color="auto"/>
              <w:right w:val="single" w:sz="8" w:space="0" w:color="auto"/>
            </w:tcBorders>
            <w:shd w:val="clear" w:color="auto" w:fill="auto"/>
            <w:noWrap/>
            <w:vAlign w:val="center"/>
            <w:hideMark/>
          </w:tcPr>
          <w:p w:rsidR="001C37B3" w:rsidRPr="00C05C1E" w:rsidRDefault="001C37B3" w:rsidP="001B361D">
            <w:pPr>
              <w:spacing w:after="0" w:line="240" w:lineRule="auto"/>
              <w:jc w:val="center"/>
              <w:rPr>
                <w:rFonts w:ascii="Times New Roman" w:eastAsia="Times New Roman" w:hAnsi="Times New Roman" w:cs="Times New Roman"/>
                <w:color w:val="000000"/>
                <w:sz w:val="18"/>
                <w:szCs w:val="18"/>
                <w:lang w:val="it-IT" w:eastAsia="it-IT"/>
              </w:rPr>
            </w:pPr>
            <w:r w:rsidRPr="00C05C1E">
              <w:rPr>
                <w:rFonts w:ascii="Times New Roman" w:eastAsia="Times New Roman" w:hAnsi="Times New Roman" w:cs="Times New Roman"/>
                <w:color w:val="000000"/>
                <w:sz w:val="18"/>
                <w:szCs w:val="18"/>
                <w:lang w:val="it-IT" w:eastAsia="it-IT"/>
              </w:rPr>
              <w:t>4</w:t>
            </w:r>
          </w:p>
        </w:tc>
      </w:tr>
    </w:tbl>
    <w:p w:rsidR="00231F4E" w:rsidRPr="00FD46B4" w:rsidRDefault="00231F4E" w:rsidP="006C1EA7">
      <w:pPr>
        <w:spacing w:line="480" w:lineRule="auto"/>
        <w:jc w:val="both"/>
        <w:rPr>
          <w:rFonts w:ascii="Times New Roman" w:eastAsia="Times New Roman" w:hAnsi="Times New Roman" w:cs="Times New Roman"/>
          <w:b/>
          <w:bCs/>
        </w:rPr>
      </w:pPr>
    </w:p>
    <w:p w:rsidR="002224BE" w:rsidRDefault="002224BE" w:rsidP="002224BE">
      <w:pPr>
        <w:rPr>
          <w:rFonts w:ascii="Times New Roman" w:hAnsi="Times New Roman" w:cs="Times New Roman"/>
          <w:b/>
          <w:sz w:val="32"/>
          <w:szCs w:val="32"/>
        </w:rPr>
      </w:pPr>
      <w:r w:rsidRPr="0024413E">
        <w:rPr>
          <w:rFonts w:ascii="Times New Roman" w:hAnsi="Times New Roman" w:cs="Times New Roman"/>
          <w:b/>
          <w:sz w:val="32"/>
          <w:szCs w:val="32"/>
        </w:rPr>
        <w:t>References</w:t>
      </w:r>
    </w:p>
    <w:p w:rsidR="00036949" w:rsidRPr="009E682F" w:rsidRDefault="002224BE" w:rsidP="009E682F">
      <w:pPr>
        <w:pStyle w:val="EndNoteBibliography"/>
        <w:spacing w:line="480" w:lineRule="auto"/>
        <w:ind w:left="720" w:hanging="720"/>
        <w:jc w:val="both"/>
        <w:rPr>
          <w:rFonts w:ascii="Times New Roman" w:hAnsi="Times New Roman" w:cs="Times New Roman"/>
          <w:sz w:val="24"/>
          <w:szCs w:val="24"/>
          <w:lang w:val="en-GB"/>
        </w:rPr>
      </w:pPr>
      <w:r w:rsidRPr="009E682F">
        <w:rPr>
          <w:rFonts w:ascii="Times New Roman" w:hAnsi="Times New Roman" w:cs="Times New Roman"/>
          <w:sz w:val="24"/>
          <w:szCs w:val="24"/>
        </w:rPr>
        <w:fldChar w:fldCharType="begin"/>
      </w:r>
      <w:r w:rsidRPr="009E682F">
        <w:rPr>
          <w:rFonts w:ascii="Times New Roman" w:hAnsi="Times New Roman" w:cs="Times New Roman"/>
          <w:sz w:val="24"/>
          <w:szCs w:val="24"/>
        </w:rPr>
        <w:instrText xml:space="preserve"> ADDIN EN.REFLIST </w:instrText>
      </w:r>
      <w:r w:rsidRPr="009E682F">
        <w:rPr>
          <w:rFonts w:ascii="Times New Roman" w:hAnsi="Times New Roman" w:cs="Times New Roman"/>
          <w:sz w:val="24"/>
          <w:szCs w:val="24"/>
        </w:rPr>
        <w:fldChar w:fldCharType="separate"/>
      </w:r>
      <w:r w:rsidR="00822920" w:rsidRPr="009E682F">
        <w:rPr>
          <w:rFonts w:ascii="Times New Roman" w:hAnsi="Times New Roman" w:cs="Times New Roman"/>
          <w:sz w:val="24"/>
          <w:szCs w:val="24"/>
        </w:rPr>
        <w:t>1.</w:t>
      </w:r>
      <w:r w:rsidR="00822920" w:rsidRPr="009E682F">
        <w:rPr>
          <w:rFonts w:ascii="Times New Roman" w:hAnsi="Times New Roman" w:cs="Times New Roman"/>
          <w:sz w:val="24"/>
          <w:szCs w:val="24"/>
        </w:rPr>
        <w:tab/>
      </w:r>
      <w:r w:rsidR="00055B1D" w:rsidRPr="009E682F">
        <w:rPr>
          <w:rFonts w:ascii="Times New Roman" w:hAnsi="Times New Roman" w:cs="Times New Roman"/>
          <w:sz w:val="24"/>
          <w:szCs w:val="24"/>
          <w:lang w:val="en-GB"/>
        </w:rPr>
        <w:fldChar w:fldCharType="begin"/>
      </w:r>
      <w:r w:rsidRPr="009E682F">
        <w:rPr>
          <w:rFonts w:ascii="Times New Roman" w:hAnsi="Times New Roman" w:cs="Times New Roman"/>
          <w:sz w:val="24"/>
          <w:szCs w:val="24"/>
          <w:lang w:val="en-GB"/>
        </w:rPr>
        <w:instrText xml:space="preserve"> ADDIN EN.REFLIST </w:instrText>
      </w:r>
      <w:r w:rsidR="00055B1D" w:rsidRPr="009E682F">
        <w:rPr>
          <w:rFonts w:ascii="Times New Roman" w:hAnsi="Times New Roman" w:cs="Times New Roman"/>
          <w:sz w:val="24"/>
          <w:szCs w:val="24"/>
          <w:lang w:val="en-GB"/>
        </w:rPr>
        <w:fldChar w:fldCharType="separate"/>
      </w:r>
      <w:r w:rsidR="00055B1D" w:rsidRPr="009E682F">
        <w:rPr>
          <w:rFonts w:ascii="Times New Roman" w:hAnsi="Times New Roman" w:cs="Times New Roman"/>
          <w:sz w:val="24"/>
          <w:szCs w:val="24"/>
          <w:lang w:val="en-GB"/>
        </w:rPr>
        <w:t>1.</w:t>
      </w:r>
      <w:r w:rsidR="00055B1D" w:rsidRPr="009E682F">
        <w:rPr>
          <w:rFonts w:ascii="Times New Roman" w:hAnsi="Times New Roman" w:cs="Times New Roman"/>
          <w:sz w:val="24"/>
          <w:szCs w:val="24"/>
          <w:lang w:val="en-GB"/>
        </w:rPr>
        <w:tab/>
        <w:t xml:space="preserve">Leiden Open Variation Database. LOVD 2020, April 14 [Available from: </w:t>
      </w:r>
      <w:hyperlink r:id="rId4" w:history="1">
        <w:r w:rsidR="00055B1D" w:rsidRPr="009E682F">
          <w:rPr>
            <w:rStyle w:val="Collegamentoipertestuale"/>
            <w:rFonts w:ascii="Times New Roman" w:hAnsi="Times New Roman" w:cs="Times New Roman"/>
            <w:sz w:val="24"/>
            <w:szCs w:val="24"/>
            <w:lang w:val="en-GB"/>
          </w:rPr>
          <w:t>https://databases.lovd.nl/shared/genes/DMD</w:t>
        </w:r>
      </w:hyperlink>
      <w:r w:rsidR="00055B1D" w:rsidRPr="009E682F">
        <w:rPr>
          <w:rFonts w:ascii="Times New Roman" w:hAnsi="Times New Roman" w:cs="Times New Roman"/>
          <w:sz w:val="24"/>
          <w:szCs w:val="24"/>
          <w:lang w:val="en-GB"/>
        </w:rPr>
        <w:t>.</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2.</w:t>
      </w:r>
      <w:r w:rsidRPr="009E682F">
        <w:rPr>
          <w:rFonts w:ascii="Times New Roman" w:hAnsi="Times New Roman" w:cs="Times New Roman"/>
          <w:sz w:val="24"/>
          <w:szCs w:val="24"/>
        </w:rPr>
        <w:tab/>
        <w:t>Gurvich OL, Maiti B, Weiss RB, Aggarwal G, Howard MT, Flanigan KM. DMD exon 1 truncating point mutations: amelioration of phenotype by alternative translation initiation in exon 6. Hum Mutat. 2009;30(4):633-40.</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3.</w:t>
      </w:r>
      <w:r w:rsidRPr="009E682F">
        <w:rPr>
          <w:rFonts w:ascii="Times New Roman" w:hAnsi="Times New Roman" w:cs="Times New Roman"/>
          <w:sz w:val="24"/>
          <w:szCs w:val="24"/>
        </w:rPr>
        <w:tab/>
        <w:t>Ma P, Zhang S, Zhang H, Fang S, Dong Y, Zhang Y, et al. Comprehensive genetic characteristics of dystrophinopathies in China. Orphanet J Rare Dis. 2018;13(1):109.</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lastRenderedPageBreak/>
        <w:t>4.</w:t>
      </w:r>
      <w:r w:rsidRPr="009E682F">
        <w:rPr>
          <w:rFonts w:ascii="Times New Roman" w:hAnsi="Times New Roman" w:cs="Times New Roman"/>
          <w:sz w:val="24"/>
          <w:szCs w:val="24"/>
        </w:rPr>
        <w:tab/>
        <w:t>Vieitez I, Gallano P, Gonzalez-Quereda L, Borrego S, Marcos I, Millan JM, et al. Mutational spectrum of Duchenne muscular dystrophy in Spain: Study of 284 cases. Neurologia. 2017;32(6):377-85.</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5.</w:t>
      </w:r>
      <w:r w:rsidRPr="009E682F">
        <w:rPr>
          <w:rFonts w:ascii="Times New Roman" w:hAnsi="Times New Roman" w:cs="Times New Roman"/>
          <w:sz w:val="24"/>
          <w:szCs w:val="24"/>
        </w:rPr>
        <w:tab/>
        <w:t>Witting N, Duno M, Vissing J. Becker muscular dystrophy with widespread muscle hypertrophy and a non-sense mutation of exon 2. Neuromuscul Disord. 2013;23(1):25-8.</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6.</w:t>
      </w:r>
      <w:r w:rsidRPr="009E682F">
        <w:rPr>
          <w:rFonts w:ascii="Times New Roman" w:hAnsi="Times New Roman" w:cs="Times New Roman"/>
          <w:sz w:val="24"/>
          <w:szCs w:val="24"/>
        </w:rPr>
        <w:tab/>
        <w:t>Oitani Y, Ishiyama A, Kosuga M, Iwasawa K, Ogata A, Tanaka F, et al. Interpretation of acid alpha-glucosidase activity in creatine kinase elevation: A case of Becker muscular dystrophy. Brain Dev. 2018;40(9):837-40.</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7.</w:t>
      </w:r>
      <w:r w:rsidRPr="009E682F">
        <w:rPr>
          <w:rFonts w:ascii="Times New Roman" w:hAnsi="Times New Roman" w:cs="Times New Roman"/>
          <w:sz w:val="24"/>
          <w:szCs w:val="24"/>
        </w:rPr>
        <w:tab/>
        <w:t>Bai Y, Li S, Zong YN, Li XL, Zhao ZH, Kong XD. [Mutation screening of 433 families with Duchenne/Becker muscular dystrophy]. Zhonghua Yi Xue Za Zhi. 2016;96(16):1261-9.</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8.</w:t>
      </w:r>
      <w:r w:rsidRPr="009E682F">
        <w:rPr>
          <w:rFonts w:ascii="Times New Roman" w:hAnsi="Times New Roman" w:cs="Times New Roman"/>
          <w:sz w:val="24"/>
          <w:szCs w:val="24"/>
        </w:rPr>
        <w:tab/>
        <w:t>Garcia-Planells J, Torres-Puente M, Vilchez JJ, Perez-Alonso M. Novel human pathological mutations. Gene symbol: DMD. Disease: muscular dystrophy, Duchenne. Hum Genet. 2009;126(2):338.</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9.</w:t>
      </w:r>
      <w:r w:rsidRPr="009E682F">
        <w:rPr>
          <w:rFonts w:ascii="Times New Roman" w:hAnsi="Times New Roman" w:cs="Times New Roman"/>
          <w:sz w:val="24"/>
          <w:szCs w:val="24"/>
        </w:rPr>
        <w:tab/>
        <w:t>Zhong J, Xie Y, Bhandari V, Chen G, Dang Y, Liao H, et al. Clinical and genetic characteristics of female dystrophinopathy carriers. Mol Med Rep. 2019;19(4):3035-44.</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10.</w:t>
      </w:r>
      <w:r w:rsidRPr="009E682F">
        <w:rPr>
          <w:rFonts w:ascii="Times New Roman" w:hAnsi="Times New Roman" w:cs="Times New Roman"/>
          <w:sz w:val="24"/>
          <w:szCs w:val="24"/>
        </w:rPr>
        <w:tab/>
        <w:t>Sedlackova J, Vondracek P, Hermanova M, Zamecnik J, Hruba Z, Haberlova J, et al. Point mutations in Czech DMD/BMD patients and their phenotypic outcome. Neuromuscul Disord. 2009;19(11):749-53.</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11.</w:t>
      </w:r>
      <w:r w:rsidRPr="009E682F">
        <w:rPr>
          <w:rFonts w:ascii="Times New Roman" w:hAnsi="Times New Roman" w:cs="Times New Roman"/>
          <w:sz w:val="24"/>
          <w:szCs w:val="24"/>
        </w:rPr>
        <w:tab/>
        <w:t>Roberts RG, Gardner RJ, Bobrow M. Searching for the 1 in 2,400,000: a review of dystrophin gene point mutations. Hum Mutat. 1994;4(1):1-11.</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12.</w:t>
      </w:r>
      <w:r w:rsidRPr="009E682F">
        <w:rPr>
          <w:rFonts w:ascii="Times New Roman" w:hAnsi="Times New Roman" w:cs="Times New Roman"/>
          <w:sz w:val="24"/>
          <w:szCs w:val="24"/>
        </w:rPr>
        <w:tab/>
        <w:t>Dolinsky LC, de Moura-Neto RS, Falcao-Conceicao DN. DGGE analysis as a tool to identify point mutations, de novo mutations and carriers of the dystrophin gene. Neuromuscul Disord. 2002;12(9):845-8.</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lastRenderedPageBreak/>
        <w:t>13.</w:t>
      </w:r>
      <w:r w:rsidRPr="009E682F">
        <w:rPr>
          <w:rFonts w:ascii="Times New Roman" w:hAnsi="Times New Roman" w:cs="Times New Roman"/>
          <w:sz w:val="24"/>
          <w:szCs w:val="24"/>
        </w:rPr>
        <w:tab/>
        <w:t>Okubo M, Goto K, Komaki H, Nakamura H, Mori-Yoshimura M, Hayashi YK, et al. Comprehensive analysis for genetic diagnosis of Dystrophinopathies in Japan. Orphanet J Rare Dis. 2017;12(1):149.</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14.</w:t>
      </w:r>
      <w:r w:rsidRPr="009E682F">
        <w:rPr>
          <w:rFonts w:ascii="Times New Roman" w:hAnsi="Times New Roman" w:cs="Times New Roman"/>
          <w:sz w:val="24"/>
          <w:szCs w:val="24"/>
        </w:rPr>
        <w:tab/>
        <w:t>Sitnik R, Campiotto S, Vainzof M, Pavanello RC, Takata RI, Zatz M, et al. Novel point mutations in the dystrophin gene. Hum Mutat. 1997;10(3):217-22.</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15.</w:t>
      </w:r>
      <w:r w:rsidRPr="009E682F">
        <w:rPr>
          <w:rFonts w:ascii="Times New Roman" w:hAnsi="Times New Roman" w:cs="Times New Roman"/>
          <w:sz w:val="24"/>
          <w:szCs w:val="24"/>
        </w:rPr>
        <w:tab/>
        <w:t>Hofstra RM, Mulder IM, Vossen R, de Koning-Gans PA, Kraak M, Ginjaar IB, et al. DGGE-based whole-gene mutation scanning of the dystrophin gene in Duchenne and Becker muscular dystrophy patients. Hum Mutat. 2004;23(1):57-66.</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16.</w:t>
      </w:r>
      <w:r w:rsidRPr="009E682F">
        <w:rPr>
          <w:rFonts w:ascii="Times New Roman" w:hAnsi="Times New Roman" w:cs="Times New Roman"/>
          <w:sz w:val="24"/>
          <w:szCs w:val="24"/>
        </w:rPr>
        <w:tab/>
        <w:t xml:space="preserve">NCBI. ClinVar 2020, April 14 [Available from: </w:t>
      </w:r>
      <w:hyperlink r:id="rId5" w:history="1">
        <w:r w:rsidRPr="009E682F">
          <w:rPr>
            <w:rStyle w:val="Collegamentoipertestuale"/>
            <w:rFonts w:ascii="Times New Roman" w:hAnsi="Times New Roman" w:cs="Times New Roman"/>
            <w:sz w:val="24"/>
            <w:szCs w:val="24"/>
          </w:rPr>
          <w:t>https://www.ncbi.nlm.nih.gov/clinvar/</w:t>
        </w:r>
      </w:hyperlink>
      <w:r w:rsidRPr="009E682F">
        <w:rPr>
          <w:rFonts w:ascii="Times New Roman" w:hAnsi="Times New Roman" w:cs="Times New Roman"/>
          <w:sz w:val="24"/>
          <w:szCs w:val="24"/>
        </w:rPr>
        <w:t>.</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17.</w:t>
      </w:r>
      <w:r w:rsidRPr="009E682F">
        <w:rPr>
          <w:rFonts w:ascii="Times New Roman" w:hAnsi="Times New Roman" w:cs="Times New Roman"/>
          <w:sz w:val="24"/>
          <w:szCs w:val="24"/>
        </w:rPr>
        <w:tab/>
        <w:t>Nigro V, Nigro G, Esposito MG, Comi LI, Molinari AM, Puca GA, et al. Novel small mutations along the DMD/BMD gene associated with different phenotypes. Hum Mol Genet. 1994;3(10):1907-8.</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18.</w:t>
      </w:r>
      <w:r w:rsidRPr="009E682F">
        <w:rPr>
          <w:rFonts w:ascii="Times New Roman" w:hAnsi="Times New Roman" w:cs="Times New Roman"/>
          <w:sz w:val="24"/>
          <w:szCs w:val="24"/>
        </w:rPr>
        <w:tab/>
        <w:t>Takeshima Y, Yagi M, Okizuka Y, Awano H, Zhang Z, Yamauchi Y, et al. Mutation spectrum of the dystrophin gene in 442 Duchenne/Becker muscular dystrophy cases from one Japanese referral center. J Hum Genet. 2010;55(6):379-88.</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19.</w:t>
      </w:r>
      <w:r w:rsidRPr="009E682F">
        <w:rPr>
          <w:rFonts w:ascii="Times New Roman" w:hAnsi="Times New Roman" w:cs="Times New Roman"/>
          <w:sz w:val="24"/>
          <w:szCs w:val="24"/>
        </w:rPr>
        <w:tab/>
        <w:t>Flanigan KM, Dunn DM, von Niederhausern A, Soltanzadeh P, Gappmaier E, Howard MT, et al. Mutational spectrum of DMD mutations in dystrophinopathy patients: application of modern diagnostic techniques to a large cohort. Hum Mutat. 2009;30(12):1657-66.</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20.</w:t>
      </w:r>
      <w:r w:rsidRPr="009E682F">
        <w:rPr>
          <w:rFonts w:ascii="Times New Roman" w:hAnsi="Times New Roman" w:cs="Times New Roman"/>
          <w:sz w:val="24"/>
          <w:szCs w:val="24"/>
        </w:rPr>
        <w:tab/>
        <w:t>Cho A, Seong MW, Lim BC, Lee HJ, Byeon JH, Kim SS, et al. Consecutive analysis of mutation spectrum in the dystrophin gene of 507 Korean boys with Duchenne/Becker muscular dystrophy in a single center. Muscle Nerve. 2017;55(5):727-34.</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21.</w:t>
      </w:r>
      <w:r w:rsidRPr="009E682F">
        <w:rPr>
          <w:rFonts w:ascii="Times New Roman" w:hAnsi="Times New Roman" w:cs="Times New Roman"/>
          <w:sz w:val="24"/>
          <w:szCs w:val="24"/>
        </w:rPr>
        <w:tab/>
        <w:t>Wang D, Gao M, Zhang K, Jin R, Lv Y, Liu Y, et al. Molecular Genetics Analysis of 70 Chinese Families With Muscular Dystrophy Using Multiplex Ligation-Dependent Probe Amplification and Next-Generation Sequencing. Front Pharmacol. 2019;10:814.</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lastRenderedPageBreak/>
        <w:t>22.</w:t>
      </w:r>
      <w:r w:rsidRPr="009E682F">
        <w:rPr>
          <w:rFonts w:ascii="Times New Roman" w:hAnsi="Times New Roman" w:cs="Times New Roman"/>
          <w:sz w:val="24"/>
          <w:szCs w:val="24"/>
        </w:rPr>
        <w:tab/>
        <w:t>Bonnal RJ, Severgnini M, Castaldi A, Bordoni R, Iacono M, Trimarco A, et al. Reliable resequencing of the human dystrophin locus by universal long polymerase chain reaction and massive pyrosequencing. Anal Biochem. 2010;406(2):176-84.</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23.</w:t>
      </w:r>
      <w:r w:rsidRPr="009E682F">
        <w:rPr>
          <w:rFonts w:ascii="Times New Roman" w:hAnsi="Times New Roman" w:cs="Times New Roman"/>
          <w:sz w:val="24"/>
          <w:szCs w:val="24"/>
        </w:rPr>
        <w:tab/>
        <w:t>Guo R, Zhu G, Zhu H, Ma R, Peng Y, Liang D, et al. DMD mutation spectrum analysis in 613 Chinese patients with dystrophinopathy. J Hum Genet. 2015;60(8):435-42.</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24.</w:t>
      </w:r>
      <w:r w:rsidRPr="009E682F">
        <w:rPr>
          <w:rFonts w:ascii="Times New Roman" w:hAnsi="Times New Roman" w:cs="Times New Roman"/>
          <w:sz w:val="24"/>
          <w:szCs w:val="24"/>
        </w:rPr>
        <w:tab/>
        <w:t>Yang J, Li SY, Li YQ, Cao JQ, Feng SW, Wang YY, et al. MLPA-based genotype-phenotype analysis in 1053 Chinese patients with DMD/BMD. BMC Med Genet. 2013;14:29.</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25.</w:t>
      </w:r>
      <w:r w:rsidRPr="009E682F">
        <w:rPr>
          <w:rFonts w:ascii="Times New Roman" w:hAnsi="Times New Roman" w:cs="Times New Roman"/>
          <w:sz w:val="24"/>
          <w:szCs w:val="24"/>
        </w:rPr>
        <w:tab/>
        <w:t>Deburgrave N, Daoud F, Llense S, Barbot JC, Recan D, Peccate C, et al. Protein- and mRNA-based phenotype-genotype correlations in DMD/BMD with point mutations and molecular basis for BMD with nonsense and frameshift mutations in the DMD gene. Hum Mutat. 2007;28(2):183-95.</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26.</w:t>
      </w:r>
      <w:r w:rsidRPr="009E682F">
        <w:rPr>
          <w:rFonts w:ascii="Times New Roman" w:hAnsi="Times New Roman" w:cs="Times New Roman"/>
          <w:sz w:val="24"/>
          <w:szCs w:val="24"/>
        </w:rPr>
        <w:tab/>
        <w:t>Toksoy G, Durmus H, Aghayev A, Bagirova G, Sevinc Rustemoglu B, Basaran S, et al. Mutation spectrum of 260 dystrophinopathy patients from Turkey and important highlights for genetic counseling. Neuromuscul Disord. 2019;29(8):601-13.</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27.</w:t>
      </w:r>
      <w:r w:rsidRPr="009E682F">
        <w:rPr>
          <w:rFonts w:ascii="Times New Roman" w:hAnsi="Times New Roman" w:cs="Times New Roman"/>
          <w:sz w:val="24"/>
          <w:szCs w:val="24"/>
        </w:rPr>
        <w:tab/>
        <w:t>Lo IF, Lai KK, Tong TM, Lam ST. A different spectrum of DMD gene mutations in local Chinese patients with Duchenne/Becker muscular dystrophy. Chin Med J (Engl). 2006;119(13):1079-87.</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28.</w:t>
      </w:r>
      <w:r w:rsidRPr="009E682F">
        <w:rPr>
          <w:rFonts w:ascii="Times New Roman" w:hAnsi="Times New Roman" w:cs="Times New Roman"/>
          <w:sz w:val="24"/>
          <w:szCs w:val="24"/>
        </w:rPr>
        <w:tab/>
        <w:t>Taylor PJ, Maroulis S, Mullan GL, Pedersen RL, Baumli A, Elakis G, et al. Measurement of the clinical utility of a combined mutation detection protocol in carriers of Duchenne and Becker muscular dystrophy. J Med Genet. 2007;44(6):368-72.</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29.</w:t>
      </w:r>
      <w:r w:rsidRPr="009E682F">
        <w:rPr>
          <w:rFonts w:ascii="Times New Roman" w:hAnsi="Times New Roman" w:cs="Times New Roman"/>
          <w:sz w:val="24"/>
          <w:szCs w:val="24"/>
        </w:rPr>
        <w:tab/>
        <w:t>Santos R, Goncalves A, Oliveira J, Vieira E, Vieira JP, Evangelista T, et al. New variants, challenges and pitfalls in DMD genotyping: implications in diagnosis, prognosis and therapy. J Hum Genet. 2014;59(8):454-64.</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lastRenderedPageBreak/>
        <w:t>30.</w:t>
      </w:r>
      <w:r w:rsidRPr="009E682F">
        <w:rPr>
          <w:rFonts w:ascii="Times New Roman" w:hAnsi="Times New Roman" w:cs="Times New Roman"/>
          <w:sz w:val="24"/>
          <w:szCs w:val="24"/>
        </w:rPr>
        <w:tab/>
        <w:t>Mendell JR, Buzin CH, Feng J, Yan J, Serrano C, Sangani DS, et al. Diagnosis of Duchenne dystrophy by enhanced detection of small mutations. Neurology. 2001;57(4):645-50.</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31.</w:t>
      </w:r>
      <w:r w:rsidRPr="009E682F">
        <w:rPr>
          <w:rFonts w:ascii="Times New Roman" w:hAnsi="Times New Roman" w:cs="Times New Roman"/>
          <w:sz w:val="24"/>
          <w:szCs w:val="24"/>
        </w:rPr>
        <w:tab/>
        <w:t>Karbassi I, Maston GA, Love A, DiVincenzo C, Braastad CD, Elzinga CD, et al. A Standardized DNA Variant Scoring System for Pathogenicity Assessments in Mendelian Disorders. Hum Mutat. 2016;37(1):127-34.</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32.</w:t>
      </w:r>
      <w:r w:rsidRPr="009E682F">
        <w:rPr>
          <w:rFonts w:ascii="Times New Roman" w:hAnsi="Times New Roman" w:cs="Times New Roman"/>
          <w:sz w:val="24"/>
          <w:szCs w:val="24"/>
        </w:rPr>
        <w:tab/>
        <w:t>Shen BC, Zhang C, Chen SL, Sun XF, Li SY, Yao XL, et al. [Identification of disease-causing point mutations in DMD patients' dystrophin gene without large deletions/duplications]. Zhonghua Yi Xue Yi Chuan Xue Za Zhi. 2006;23(4):392-6.</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33.</w:t>
      </w:r>
      <w:r w:rsidRPr="009E682F">
        <w:rPr>
          <w:rFonts w:ascii="Times New Roman" w:hAnsi="Times New Roman" w:cs="Times New Roman"/>
          <w:sz w:val="24"/>
          <w:szCs w:val="24"/>
        </w:rPr>
        <w:tab/>
        <w:t>Neri M, Rossi R, Trabanelli C, Mauro A, Selvatici R, Falzarano MS, et al. The Genetic Landscape of Dystrophin Mutations in Italy: A Nationwide Study. Front Genet. 2020;11:131.</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34.</w:t>
      </w:r>
      <w:r w:rsidRPr="009E682F">
        <w:rPr>
          <w:rFonts w:ascii="Times New Roman" w:hAnsi="Times New Roman" w:cs="Times New Roman"/>
          <w:sz w:val="24"/>
          <w:szCs w:val="24"/>
        </w:rPr>
        <w:tab/>
        <w:t>Prior TW, Bridgeman SJ. Experience and strategy for the molecular testing of Duchenne muscular dystrophy. J Mol Diagn. 2005;7(3):317-26.</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35.</w:t>
      </w:r>
      <w:r w:rsidRPr="009E682F">
        <w:rPr>
          <w:rFonts w:ascii="Times New Roman" w:hAnsi="Times New Roman" w:cs="Times New Roman"/>
          <w:sz w:val="24"/>
          <w:szCs w:val="24"/>
        </w:rPr>
        <w:tab/>
        <w:t>Nigro V, Politano L, Nigro G, Romano SC, Molinari AM, Puca GA. Detection of a nonsense mutation in the dystrophin gene by multiple SSCP. Hum Mol Genet. 1992;1(7):517-20.</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36.</w:t>
      </w:r>
      <w:r w:rsidRPr="009E682F">
        <w:rPr>
          <w:rFonts w:ascii="Times New Roman" w:hAnsi="Times New Roman" w:cs="Times New Roman"/>
          <w:sz w:val="24"/>
          <w:szCs w:val="24"/>
        </w:rPr>
        <w:tab/>
        <w:t>Cunniff C, Andrews J, Meaney FJ, Mathews KD, Matthews D, Ciafaloni E, et al. Mutation analysis in a population-based cohort of boys with Duchenne or Becker muscular dystrophy. J Child Neurol. 2009;24(4):425-30.</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37.</w:t>
      </w:r>
      <w:r w:rsidRPr="009E682F">
        <w:rPr>
          <w:rFonts w:ascii="Times New Roman" w:hAnsi="Times New Roman" w:cs="Times New Roman"/>
          <w:sz w:val="24"/>
          <w:szCs w:val="24"/>
        </w:rPr>
        <w:tab/>
        <w:t>Mah JK, Selby K, Campbell C, Nadeau A, Tarnopolsky M, McCormick A, et al. A population-based study of dystrophin mutations in Canada. Can J Neurol Sci. 2011;38(3):465-74.</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38.</w:t>
      </w:r>
      <w:r w:rsidRPr="009E682F">
        <w:rPr>
          <w:rFonts w:ascii="Times New Roman" w:hAnsi="Times New Roman" w:cs="Times New Roman"/>
          <w:sz w:val="24"/>
          <w:szCs w:val="24"/>
        </w:rPr>
        <w:tab/>
        <w:t>Okubo M, Noguchi S, Hayashi S, Nakamura H, Komaki H, Matsuo M, et al. Exon skipping induced by nonsense/frameshift mutations in DMD gene results in Becker muscular dystrophy. Hum Genet. 2020;139(2):247-55.</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lastRenderedPageBreak/>
        <w:t>39.</w:t>
      </w:r>
      <w:r w:rsidRPr="009E682F">
        <w:rPr>
          <w:rFonts w:ascii="Times New Roman" w:hAnsi="Times New Roman" w:cs="Times New Roman"/>
          <w:sz w:val="24"/>
          <w:szCs w:val="24"/>
        </w:rPr>
        <w:tab/>
        <w:t>Tuffery-Giraud S, Saquet C, Chambert S, Echenne B, Marie Cuisset J, Rivier F, et al. The role of muscle biopsy in analysis of the dystrophin gene in Duchenne muscular dystrophy: experience of a national referral centre. Neuromuscul Disord. 2004;14(10):650-8.</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40.</w:t>
      </w:r>
      <w:r w:rsidRPr="009E682F">
        <w:rPr>
          <w:rFonts w:ascii="Times New Roman" w:hAnsi="Times New Roman" w:cs="Times New Roman"/>
          <w:sz w:val="24"/>
          <w:szCs w:val="24"/>
        </w:rPr>
        <w:tab/>
        <w:t>Lim BC, Lee S, Shin JY, Kim JI, Hwang H, Kim KJ, et al. Genetic diagnosis of Duchenne and Becker muscular dystrophy using next-generation sequencing technology: comprehensive mutational search in a single platform. J Med Genet. 2011;48(11):731-6.</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41.</w:t>
      </w:r>
      <w:r w:rsidRPr="009E682F">
        <w:rPr>
          <w:rFonts w:ascii="Times New Roman" w:hAnsi="Times New Roman" w:cs="Times New Roman"/>
          <w:sz w:val="24"/>
          <w:szCs w:val="24"/>
        </w:rPr>
        <w:tab/>
        <w:t>Altarescu G, Eldar-Geva T, Varshower I, Brooks B, Haran EZ, Margalioth EJ, et al. Real-time reverse linkage using polar body analysis for preimplantation genetic diagnosis in female carriers of de novo mutations. Hum Reprod. 2009;24(12):3225-9.</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42.</w:t>
      </w:r>
      <w:r w:rsidRPr="009E682F">
        <w:rPr>
          <w:rFonts w:ascii="Times New Roman" w:hAnsi="Times New Roman" w:cs="Times New Roman"/>
          <w:sz w:val="24"/>
          <w:szCs w:val="24"/>
        </w:rPr>
        <w:tab/>
        <w:t>Hwa HL, Chang YY, Huang CH, Chen CH, Kao YS, Jong YJ, et al. Small mutations of the DMD gene in Taiwanese families. J Formos Med Assoc. 2008;107(6):463-9.</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43.</w:t>
      </w:r>
      <w:r w:rsidRPr="009E682F">
        <w:rPr>
          <w:rFonts w:ascii="Times New Roman" w:hAnsi="Times New Roman" w:cs="Times New Roman"/>
          <w:sz w:val="24"/>
          <w:szCs w:val="24"/>
        </w:rPr>
        <w:tab/>
        <w:t>Yang YM, Yan K, Liu B, Chen M, Wang LY, Huang YZ, et al. Comprehensive genetic diagnosis of patients with Duchenne/Becker muscular dystrophy (DMD/BMD) and pathogenicity analysis of splice site variants in the DMD gene. J Zhejiang Univ Sci B. 2019;20(9):753-65.</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44.</w:t>
      </w:r>
      <w:r w:rsidRPr="009E682F">
        <w:rPr>
          <w:rFonts w:ascii="Times New Roman" w:hAnsi="Times New Roman" w:cs="Times New Roman"/>
          <w:sz w:val="24"/>
          <w:szCs w:val="24"/>
        </w:rPr>
        <w:tab/>
        <w:t>Kong X, Zhong X, Liu L, Cui S, Yang Y, Kong L. Genetic analysis of 1051 Chinese families with Duchenne/Becker Muscular Dystrophy. BMC Med Genet. 2019;20(1):139.</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45.</w:t>
      </w:r>
      <w:r w:rsidRPr="009E682F">
        <w:rPr>
          <w:rFonts w:ascii="Times New Roman" w:hAnsi="Times New Roman" w:cs="Times New Roman"/>
          <w:sz w:val="24"/>
          <w:szCs w:val="24"/>
        </w:rPr>
        <w:tab/>
        <w:t>Whittock NV, Roberts RG, Mathew CG, Abbs SJ. Dystrophin point mutation screening using a multiplexed protein truncation test. Genet Test. 1997;1(2):115-23.</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46.</w:t>
      </w:r>
      <w:r w:rsidRPr="009E682F">
        <w:rPr>
          <w:rFonts w:ascii="Times New Roman" w:hAnsi="Times New Roman" w:cs="Times New Roman"/>
          <w:sz w:val="24"/>
          <w:szCs w:val="24"/>
        </w:rPr>
        <w:tab/>
        <w:t>Buzin CH, Feng J, Yan J, Scaringe W, Liu Q, den Dunnen J, et al. Mutation rates in the dystrophin gene: a hotspot of mutation at a CpG dinucleotide. Hum Mutat. 2005;25(2):177-88.</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lastRenderedPageBreak/>
        <w:t>47.</w:t>
      </w:r>
      <w:r w:rsidRPr="009E682F">
        <w:rPr>
          <w:rFonts w:ascii="Times New Roman" w:hAnsi="Times New Roman" w:cs="Times New Roman"/>
          <w:sz w:val="24"/>
          <w:szCs w:val="24"/>
        </w:rPr>
        <w:tab/>
        <w:t>Almomani R, van der Stoep N, Bakker E, den Dunnen JT, Breuning MH, Ginjaar IB. Rapid and cost effective detection of small mutations in the DMD gene by high resolution melting curve analysis. Neuromuscul Disord. 2009;19(6):383-90.</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48.</w:t>
      </w:r>
      <w:r w:rsidRPr="009E682F">
        <w:rPr>
          <w:rFonts w:ascii="Times New Roman" w:hAnsi="Times New Roman" w:cs="Times New Roman"/>
          <w:sz w:val="24"/>
          <w:szCs w:val="24"/>
        </w:rPr>
        <w:tab/>
        <w:t>Hamed SA, Hoffman EP. Automated sequence screening of the entire dystrophin cDNA in Duchenne dystrophy: point mutation detection. Am J Med Genet B Neuropsychiatr Genet. 2006;141B(1):44-50.</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49.</w:t>
      </w:r>
      <w:r w:rsidRPr="009E682F">
        <w:rPr>
          <w:rFonts w:ascii="Times New Roman" w:hAnsi="Times New Roman" w:cs="Times New Roman"/>
          <w:sz w:val="24"/>
          <w:szCs w:val="24"/>
        </w:rPr>
        <w:tab/>
        <w:t>Wang H, Xu Y, Liu X, Wang L, Jiang W, Xiao B, et al. Prenatal diagnosis of Duchenne muscular dystrophy in 131 Chinese families with dystrophinopathy. Prenat Diagn. 2017;37(4):356-64.</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50.</w:t>
      </w:r>
      <w:r w:rsidRPr="009E682F">
        <w:rPr>
          <w:rFonts w:ascii="Times New Roman" w:hAnsi="Times New Roman" w:cs="Times New Roman"/>
          <w:sz w:val="24"/>
          <w:szCs w:val="24"/>
        </w:rPr>
        <w:tab/>
        <w:t>Luce LN, Carcione M, Mazzanti C, Ferrer M, Szijan I, Giliberto F. Small mutation screening in the DMD gene by whole exome sequencing of an argentine Duchenne/Becker muscular dystrophies cohort. Neuromuscul Disord. 2018;28(12):986-95.</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51.</w:t>
      </w:r>
      <w:r w:rsidRPr="009E682F">
        <w:rPr>
          <w:rFonts w:ascii="Times New Roman" w:hAnsi="Times New Roman" w:cs="Times New Roman"/>
          <w:sz w:val="24"/>
          <w:szCs w:val="24"/>
        </w:rPr>
        <w:tab/>
        <w:t>Spitali P, Zaharieva I, Bohringer S, Hiller M, Chaouch A, Roos A, et al. TCTEX1D1 is a genetic modifier of disease progression in Duchenne muscular dystrophy. Eur J Hum Genet. 2020.</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52.</w:t>
      </w:r>
      <w:r w:rsidRPr="009E682F">
        <w:rPr>
          <w:rFonts w:ascii="Times New Roman" w:hAnsi="Times New Roman" w:cs="Times New Roman"/>
          <w:sz w:val="24"/>
          <w:szCs w:val="24"/>
        </w:rPr>
        <w:tab/>
        <w:t>Torella A, Trimarco A, Blanco Fdel V, Cuomo A, Aurino S, Piluso G, et al. One hundred twenty-one dystrophin point mutations detected from stored DNA samples by combinatorial denaturing high-performance liquid chromatography. J Mol Diagn. 2010;12(1):65-73.</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53.</w:t>
      </w:r>
      <w:r w:rsidRPr="009E682F">
        <w:rPr>
          <w:rFonts w:ascii="Times New Roman" w:hAnsi="Times New Roman" w:cs="Times New Roman"/>
          <w:sz w:val="24"/>
          <w:szCs w:val="24"/>
        </w:rPr>
        <w:tab/>
        <w:t>Xu Y, Li Y, Song T, Guo F, Zheng J, Xu H, et al. A retrospective analysis of 237 Chinese families with Duchenne muscular dystrophy history and strategies of prenatal diagnosis. J Clin Lab Anal. 2018;32(7):e22445.</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54.</w:t>
      </w:r>
      <w:r w:rsidRPr="009E682F">
        <w:rPr>
          <w:rFonts w:ascii="Times New Roman" w:hAnsi="Times New Roman" w:cs="Times New Roman"/>
          <w:sz w:val="24"/>
          <w:szCs w:val="24"/>
        </w:rPr>
        <w:tab/>
        <w:t>Spitali P, Rimessi P, Fabris M, Perrone D, Falzarano S, Bovolenta M, et al. Exon skipping-mediated dystrophin reading frame restoration for small mutations. Hum Mutat. 2009;30(11):1527-34.</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lastRenderedPageBreak/>
        <w:t>55.</w:t>
      </w:r>
      <w:r w:rsidRPr="009E682F">
        <w:rPr>
          <w:rFonts w:ascii="Times New Roman" w:hAnsi="Times New Roman" w:cs="Times New Roman"/>
          <w:sz w:val="24"/>
          <w:szCs w:val="24"/>
        </w:rPr>
        <w:tab/>
        <w:t>Prior TW, Bartolo C, Pearl DK, Papp AC, Snyder PJ, Sedra MS, et al. Spectrum of small mutations in the dystrophin coding region. Am J Hum Genet. 1995;57(1):22-33.</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56.</w:t>
      </w:r>
      <w:r w:rsidRPr="009E682F">
        <w:rPr>
          <w:rFonts w:ascii="Times New Roman" w:hAnsi="Times New Roman" w:cs="Times New Roman"/>
          <w:sz w:val="24"/>
          <w:szCs w:val="24"/>
        </w:rPr>
        <w:tab/>
        <w:t>Tomar S, Moorthy V, Sethi R, Chai J, Low PS, Hong STK, et al. Mutational spectrum of dystrophinopathies in Singapore: Insights for genetic diagnosis and precision therapy. Am J Med Genet C Semin Med Genet. 2019;181(2):230-44.</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57.</w:t>
      </w:r>
      <w:r w:rsidRPr="009E682F">
        <w:rPr>
          <w:rFonts w:ascii="Times New Roman" w:hAnsi="Times New Roman" w:cs="Times New Roman"/>
          <w:sz w:val="24"/>
          <w:szCs w:val="24"/>
        </w:rPr>
        <w:tab/>
        <w:t>Vogiatzakis N, Kekou K, Sophocleous C, Kitsiou S, Mavrou A, Bakoula C, et al. Screening human genes for small alterations performing an enzymatic cleavage mismatched analysis (ECMA) protocol. Mol Biotechnol. 2007;37(3):212-9.</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58.</w:t>
      </w:r>
      <w:r w:rsidRPr="009E682F">
        <w:rPr>
          <w:rFonts w:ascii="Times New Roman" w:hAnsi="Times New Roman" w:cs="Times New Roman"/>
          <w:sz w:val="24"/>
          <w:szCs w:val="24"/>
        </w:rPr>
        <w:tab/>
        <w:t>Roberts RG, Bobrow M, Bentley DR. Point mutations in the dystrophin gene. Proc Natl Acad Sci U S A. 1992;89(6):2331-5.</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59.</w:t>
      </w:r>
      <w:r w:rsidRPr="009E682F">
        <w:rPr>
          <w:rFonts w:ascii="Times New Roman" w:hAnsi="Times New Roman" w:cs="Times New Roman"/>
          <w:sz w:val="24"/>
          <w:szCs w:val="24"/>
        </w:rPr>
        <w:tab/>
        <w:t>Wei X, Dai Y, Yu P, Qu N, Lan Z, Hong X, et al. Targeted next-generation sequencing as a comprehensive test for patients with and female carriers of DMD/BMD: a multi-population diagnostic study. Eur J Hum Genet. 2014;22(1):110-8.</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60.</w:t>
      </w:r>
      <w:r w:rsidRPr="009E682F">
        <w:rPr>
          <w:rFonts w:ascii="Times New Roman" w:hAnsi="Times New Roman" w:cs="Times New Roman"/>
          <w:sz w:val="24"/>
          <w:szCs w:val="24"/>
        </w:rPr>
        <w:tab/>
        <w:t>Alcantara-Ortigoza MA, Reyna-Fabian ME, Gonzalez-Del Angel A, Estandia-Ortega B, Bermudez-Lopez C, Cruz-Miranda GM, et al. Predominance of Dystrophinopathy Genotypes in Mexican Male Patients Presenting as Muscular Dystrophy with A Normal Multiplex Polymerase Chain Reaction DMD Gene Result: A Study Including Targeted Next-Generation Sequencing. Genes (Basel). 2019;10(11).</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61.</w:t>
      </w:r>
      <w:r w:rsidRPr="009E682F">
        <w:rPr>
          <w:rFonts w:ascii="Times New Roman" w:hAnsi="Times New Roman" w:cs="Times New Roman"/>
          <w:sz w:val="24"/>
          <w:szCs w:val="24"/>
        </w:rPr>
        <w:tab/>
        <w:t>Tallapaka K, Ranganath P, Ramachandran A, Uppin MS, Perala S, Aggarwal S, et al. Molecular and Histopathological Characterization of Patients Presenting with the Duchenne Muscular Dystrophy Phenotype in a Tertiary Care Center in Southern India. Indian Pediatr. 2019;56(7):556-9.</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62.</w:t>
      </w:r>
      <w:r w:rsidRPr="009E682F">
        <w:rPr>
          <w:rFonts w:ascii="Times New Roman" w:hAnsi="Times New Roman" w:cs="Times New Roman"/>
          <w:sz w:val="24"/>
          <w:szCs w:val="24"/>
        </w:rPr>
        <w:tab/>
        <w:t>Li S, Bai Y, Zhao Z, Kong X. [Mutation analysis of 81 cases with Duchenne/Becker muscular dystrophy]. Zhonghua Yi Xue Yi Chuan Xue Za Zhi. 2016;33(6):762-7.</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lastRenderedPageBreak/>
        <w:t>63.</w:t>
      </w:r>
      <w:r w:rsidRPr="009E682F">
        <w:rPr>
          <w:rFonts w:ascii="Times New Roman" w:hAnsi="Times New Roman" w:cs="Times New Roman"/>
          <w:sz w:val="24"/>
          <w:szCs w:val="24"/>
        </w:rPr>
        <w:tab/>
        <w:t>Saillour Y, Cossee M, Leturcq F, Vasson A, Beugnet C, Poirier K, et al. Detection of exonic copy-number changes using a highly efficient oligonucleotide-based comparative genomic hybridization-array method. Hum Mutat. 2008;29(9):1083-90.</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64.</w:t>
      </w:r>
      <w:r w:rsidRPr="009E682F">
        <w:rPr>
          <w:rFonts w:ascii="Times New Roman" w:hAnsi="Times New Roman" w:cs="Times New Roman"/>
          <w:sz w:val="24"/>
          <w:szCs w:val="24"/>
        </w:rPr>
        <w:tab/>
        <w:t>Dasouki M, Barohn R. Gene symbol: DMD. Disease: Muscular dystrophy, Duchenne. Hum Genet. 2008;124(3):321.</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65.</w:t>
      </w:r>
      <w:r w:rsidRPr="009E682F">
        <w:rPr>
          <w:rFonts w:ascii="Times New Roman" w:hAnsi="Times New Roman" w:cs="Times New Roman"/>
          <w:sz w:val="24"/>
          <w:szCs w:val="24"/>
        </w:rPr>
        <w:tab/>
        <w:t>Chen C, Ma H, Zhang F, Chen L, Xing X, Wang S, et al. Screening of Duchenne muscular dystrophy (DMD) mutations and investigating its mutational mechanism in Chinese patients. PLoS One. 2014;9(9):e108038.</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66.</w:t>
      </w:r>
      <w:r w:rsidRPr="009E682F">
        <w:rPr>
          <w:rFonts w:ascii="Times New Roman" w:hAnsi="Times New Roman" w:cs="Times New Roman"/>
          <w:sz w:val="24"/>
          <w:szCs w:val="24"/>
        </w:rPr>
        <w:tab/>
        <w:t>Aartsma-Rus A, Van Deutekom JC, Fokkema IF, Van Ommen GJ, Den Dunnen JT. Entries in the Leiden Duchenne muscular dystrophy mutation database: an overview of mutation types and paradoxical cases that confirm the reading-frame rule. Muscle Nerve. 2006;34(2):135-44.</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67.</w:t>
      </w:r>
      <w:r w:rsidRPr="009E682F">
        <w:rPr>
          <w:rFonts w:ascii="Times New Roman" w:hAnsi="Times New Roman" w:cs="Times New Roman"/>
          <w:sz w:val="24"/>
          <w:szCs w:val="24"/>
        </w:rPr>
        <w:tab/>
        <w:t>Adachi K, Yagi M, Ito T, Takeshima Y, Nishio H, Wada H, et al. [Dystrophin gene analysis on 76 families with dystrophinopathy]. No To Hattatsu. 2002;34(5):391-7.</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68.</w:t>
      </w:r>
      <w:r w:rsidRPr="009E682F">
        <w:rPr>
          <w:rFonts w:ascii="Times New Roman" w:hAnsi="Times New Roman" w:cs="Times New Roman"/>
          <w:sz w:val="24"/>
          <w:szCs w:val="24"/>
        </w:rPr>
        <w:tab/>
        <w:t>Rani AQ, Sasongko TH, Sulong S, Bunyan D, Salmi AR, Zilfalil BA, et al. Mutation spectrum of dystrophin gene in malaysian patients with Duchenne/Becker muscular dystrophy. J Neurogenet. 2013;27(1-2):11-5.</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69.</w:t>
      </w:r>
      <w:r w:rsidRPr="009E682F">
        <w:rPr>
          <w:rFonts w:ascii="Times New Roman" w:hAnsi="Times New Roman" w:cs="Times New Roman"/>
          <w:sz w:val="24"/>
          <w:szCs w:val="24"/>
        </w:rPr>
        <w:tab/>
        <w:t>de Almeida PAD, Machado-Costa MC, Manzoli GN, Ferreira LS, Rodrigues MCS, Bueno LSM, et al. Genetic profile of Brazilian patients with dystrophinopathies. Clin Genet. 2017;92(2):199-203.</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70.</w:t>
      </w:r>
      <w:r w:rsidRPr="009E682F">
        <w:rPr>
          <w:rFonts w:ascii="Times New Roman" w:hAnsi="Times New Roman" w:cs="Times New Roman"/>
          <w:sz w:val="24"/>
          <w:szCs w:val="24"/>
        </w:rPr>
        <w:tab/>
        <w:t>Ashton E, Deans Z, Yau SC, Abbs S. A novel and rapid mutation screening approach facilitates prenatal diagnosis. Prenat Diagn. 2005;25(5):425-6.</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lastRenderedPageBreak/>
        <w:t>71.</w:t>
      </w:r>
      <w:r w:rsidRPr="009E682F">
        <w:rPr>
          <w:rFonts w:ascii="Times New Roman" w:hAnsi="Times New Roman" w:cs="Times New Roman"/>
          <w:sz w:val="24"/>
          <w:szCs w:val="24"/>
        </w:rPr>
        <w:tab/>
        <w:t>Magri F, Del Bo R, D'Angelo MG, Govoni A, Ghezzi S, Gandossini S, et al. Clinical and molecular characterization of a cohort of patients with novel nucleotide alterations of the Dystrophin gene detected by direct sequencing. BMC Med Genet. 2011;12:37.</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72.</w:t>
      </w:r>
      <w:r w:rsidRPr="009E682F">
        <w:rPr>
          <w:rFonts w:ascii="Times New Roman" w:hAnsi="Times New Roman" w:cs="Times New Roman"/>
          <w:sz w:val="24"/>
          <w:szCs w:val="24"/>
        </w:rPr>
        <w:tab/>
        <w:t>Lopez-Hernandez LB, Gomez-Diaz B, Luna-Angulo AB, Anaya-Segura M, Bunyan DJ, Zuniga-Guzman C, et al. Comparison of mutation profiles in the Duchenne muscular dystrophy gene among populations: implications for potential molecular therapies. Int J Mol Sci. 2015;16(3):5334-46.</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73.</w:t>
      </w:r>
      <w:r w:rsidRPr="009E682F">
        <w:rPr>
          <w:rFonts w:ascii="Times New Roman" w:hAnsi="Times New Roman" w:cs="Times New Roman"/>
          <w:sz w:val="24"/>
          <w:szCs w:val="24"/>
        </w:rPr>
        <w:tab/>
        <w:t>Piko H, Vancso V, Nagy B, Ban Z, Herczegfalvi A, Karcagi V. Dystrophin gene analysis in Hungarian Duchenne/Becker muscular dystrophy families - detection of carrier status in symptomatic and asymptomatic female relatives. Neuromuscul Disord. 2009;19(2):108-12.</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74.</w:t>
      </w:r>
      <w:r w:rsidRPr="009E682F">
        <w:rPr>
          <w:rFonts w:ascii="Times New Roman" w:hAnsi="Times New Roman" w:cs="Times New Roman"/>
          <w:sz w:val="24"/>
          <w:szCs w:val="24"/>
        </w:rPr>
        <w:tab/>
        <w:t>Tuffery-Giraud S, Saquet C, Thorel D, Disset A, Rivier F, Malcolm S, et al. Mutation spectrum leading to an attenuated phenotype in dystrophinopathies. Eur J Hum Genet. 2005;13(12):1254-60.</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75.</w:t>
      </w:r>
      <w:r w:rsidRPr="009E682F">
        <w:rPr>
          <w:rFonts w:ascii="Times New Roman" w:hAnsi="Times New Roman" w:cs="Times New Roman"/>
          <w:sz w:val="24"/>
          <w:szCs w:val="24"/>
        </w:rPr>
        <w:tab/>
        <w:t>Ebrahimzadeh-Vesal R, Teymoori A, Azimi-Nezhad M, Hosseini FS. Next Generation Sequencing approach to molecular diagnosis of Duchenne muscular dystrophy; identification of a novel mutation. Gene. 2018;644:1-3.</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76.</w:t>
      </w:r>
      <w:r w:rsidRPr="009E682F">
        <w:rPr>
          <w:rFonts w:ascii="Times New Roman" w:hAnsi="Times New Roman" w:cs="Times New Roman"/>
          <w:sz w:val="24"/>
          <w:szCs w:val="24"/>
        </w:rPr>
        <w:tab/>
        <w:t>Lee BL, Nam SH, Lee JH, Ki CS, Lee M, Lee J. Genetic analysis of dystrophin gene for affected male and female carriers with Duchenne/Becker muscular dystrophy in Korea. J Korean Med Sci. 2012;27(3):274-80.</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77.</w:t>
      </w:r>
      <w:r w:rsidRPr="009E682F">
        <w:rPr>
          <w:rFonts w:ascii="Times New Roman" w:hAnsi="Times New Roman" w:cs="Times New Roman"/>
          <w:sz w:val="24"/>
          <w:szCs w:val="24"/>
        </w:rPr>
        <w:tab/>
        <w:t>Hamed S, Sutherland-Smith A, Gorospe J, Kendrick-Jones J, Hoffman E. DNA sequence analysis for structure/function and mutation studies in Becker muscular dystrophy. Clin Genet. 2005;68(1):69-79.</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lastRenderedPageBreak/>
        <w:t>78.</w:t>
      </w:r>
      <w:r w:rsidRPr="009E682F">
        <w:rPr>
          <w:rFonts w:ascii="Times New Roman" w:hAnsi="Times New Roman" w:cs="Times New Roman"/>
          <w:sz w:val="24"/>
          <w:szCs w:val="24"/>
        </w:rPr>
        <w:tab/>
        <w:t>Janssen B, Hartmann C, Scholz V, Jauch A, Zschocke J. MLPA analysis for the detection of deletions, duplications and complex rearrangements in the dystrophin gene: potential and pitfalls. Neurogenetics. 2005;6(1):29-35.</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79.</w:t>
      </w:r>
      <w:r w:rsidRPr="009E682F">
        <w:rPr>
          <w:rFonts w:ascii="Times New Roman" w:hAnsi="Times New Roman" w:cs="Times New Roman"/>
          <w:sz w:val="24"/>
          <w:szCs w:val="24"/>
        </w:rPr>
        <w:tab/>
        <w:t>Kalman L, Leonard J, Gerry N, Tarleton J, Bridges C, Gastier-Foster JM, et al. Quality assurance for Duchenne and Becker muscular dystrophy genetic testing: development of a genomic DNA reference material panel. J Mol Diagn. 2011;13(2):167-74.</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80.</w:t>
      </w:r>
      <w:r w:rsidRPr="009E682F">
        <w:rPr>
          <w:rFonts w:ascii="Times New Roman" w:hAnsi="Times New Roman" w:cs="Times New Roman"/>
          <w:sz w:val="24"/>
          <w:szCs w:val="24"/>
        </w:rPr>
        <w:tab/>
        <w:t>Zhang Y, Yang W, Wen G, Wu Y, Jing Z, Li D, et al. Application whole exome sequencing for the clinical molecular diagnosis of patients with Duchenne muscular dystrophy; identification of four novel nonsense mutations in four unrelated Chinese DMD patients. Mol Genet Genomic Med. 2019;7(5):e622.</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81.</w:t>
      </w:r>
      <w:r w:rsidRPr="009E682F">
        <w:rPr>
          <w:rFonts w:ascii="Times New Roman" w:hAnsi="Times New Roman" w:cs="Times New Roman"/>
          <w:sz w:val="24"/>
          <w:szCs w:val="24"/>
        </w:rPr>
        <w:tab/>
        <w:t>Marquis-Nicholson R, Lai D, Lan CC, Love JM, Love DR. A Streamlined Protocol for Molecular Testing of the DMD Gene within a Diagnostic Laboratory: A Combination of Array Comparative Genomic Hybridization and Bidirectional Sequence Analysis. ISRN Neurol. 2013;2013:908317.</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82.</w:t>
      </w:r>
      <w:r w:rsidRPr="009E682F">
        <w:rPr>
          <w:rFonts w:ascii="Times New Roman" w:hAnsi="Times New Roman" w:cs="Times New Roman"/>
          <w:sz w:val="24"/>
          <w:szCs w:val="24"/>
        </w:rPr>
        <w:tab/>
        <w:t>Kohli S, Saxena R, Thomas E, Singh J, Verma IC. Gene changes in Duchenne muscular dystrophy: comparison of multiplex PCR and multiplex ligation-dependent probe amplification techniques. Neurol India. 2010;58(6):852-6.</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83.</w:t>
      </w:r>
      <w:r w:rsidRPr="009E682F">
        <w:rPr>
          <w:rFonts w:ascii="Times New Roman" w:hAnsi="Times New Roman" w:cs="Times New Roman"/>
          <w:sz w:val="24"/>
          <w:szCs w:val="24"/>
        </w:rPr>
        <w:tab/>
        <w:t>Clemens PR, Ward PA, Caskey CT, Bulman DE, Fenwick RG. Premature chain termination mutation causing Duchenne muscular dystrophy. Neurology. 1992;42(9):1775-82.</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84.</w:t>
      </w:r>
      <w:r w:rsidRPr="009E682F">
        <w:rPr>
          <w:rFonts w:ascii="Times New Roman" w:hAnsi="Times New Roman" w:cs="Times New Roman"/>
          <w:sz w:val="24"/>
          <w:szCs w:val="24"/>
        </w:rPr>
        <w:tab/>
        <w:t>Nallamilli BRR, Chakravorty S, Kesari A, Tanner A, Ankala A, Schneider T, et al. Genetic landscape and novel disease mechanisms from a large LGMD cohort of 4656 patients. Ann Clin Transl Neurol. 2018;5(12):1574-87.</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85.</w:t>
      </w:r>
      <w:r w:rsidRPr="009E682F">
        <w:rPr>
          <w:rFonts w:ascii="Times New Roman" w:hAnsi="Times New Roman" w:cs="Times New Roman"/>
          <w:sz w:val="24"/>
          <w:szCs w:val="24"/>
        </w:rPr>
        <w:tab/>
        <w:t>Yu H, Chen YC, Liu GL, Wu ZY. A De novo Mutation in Dystrophin Causing Muscular Dystrophy in a Female Patient. Chin Med J (Engl). 2017;130(19):2273-8.</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lastRenderedPageBreak/>
        <w:t>86.</w:t>
      </w:r>
      <w:r w:rsidRPr="009E682F">
        <w:rPr>
          <w:rFonts w:ascii="Times New Roman" w:hAnsi="Times New Roman" w:cs="Times New Roman"/>
          <w:sz w:val="24"/>
          <w:szCs w:val="24"/>
        </w:rPr>
        <w:tab/>
        <w:t>Ribeiro J, Rebelo O, Fernandez-Marmiesse A, Negrao L. Novel mosaic mutation in the dystrophin gene causing distal asymmetric muscle weakness of the upper limbs and dilated cardiomyopathy. Acta Myol. 2018;37(2):117-20.</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87.</w:t>
      </w:r>
      <w:r w:rsidRPr="009E682F">
        <w:rPr>
          <w:rFonts w:ascii="Times New Roman" w:hAnsi="Times New Roman" w:cs="Times New Roman"/>
          <w:sz w:val="24"/>
          <w:szCs w:val="24"/>
        </w:rPr>
        <w:tab/>
        <w:t>Tuffery-Giraud S, Chambert S, Demaille J, Claustres M. Point mutations in the dystrophin gene: evidence for frequent use of cryptic splice sites as a result of splicing defects. Hum Mutat. 1999;14(5):359-68.</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88.</w:t>
      </w:r>
      <w:r w:rsidRPr="009E682F">
        <w:rPr>
          <w:rFonts w:ascii="Times New Roman" w:hAnsi="Times New Roman" w:cs="Times New Roman"/>
          <w:sz w:val="24"/>
          <w:szCs w:val="24"/>
        </w:rPr>
        <w:tab/>
        <w:t>Chen YN, Zhou X, Jin CL, Xu Y, Lin CK, Cao LH, et al. [Detection of new mutations in the dystrophin gene by denaturing high-performance liquid chromatography]. Zhonghua Er Ke Za Zhi. 2007;45(6):413-6.</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89.</w:t>
      </w:r>
      <w:r w:rsidRPr="009E682F">
        <w:rPr>
          <w:rFonts w:ascii="Times New Roman" w:hAnsi="Times New Roman" w:cs="Times New Roman"/>
          <w:sz w:val="24"/>
          <w:szCs w:val="24"/>
        </w:rPr>
        <w:tab/>
        <w:t>Todorova A, Todorov T, Georgieva B, Lukova M, Guergueltcheva V, Kremensky I, et al. MLPA analysis/complete sequencing of the DMD gene in a group of Bulgarian Duchenne/Becker muscular dystrophy patients. Neuromuscul Disord. 2008;18(8):667-70.</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90.</w:t>
      </w:r>
      <w:r w:rsidRPr="009E682F">
        <w:rPr>
          <w:rFonts w:ascii="Times New Roman" w:hAnsi="Times New Roman" w:cs="Times New Roman"/>
          <w:sz w:val="24"/>
          <w:szCs w:val="24"/>
        </w:rPr>
        <w:tab/>
        <w:t>Suh MR, Lee KA, Kim EY, Jung J, Choi WA, Kang SW. Multiplex Ligation-Dependent Probe Amplification in X-linked Recessive Muscular Dystrophy in Korean Subjects. Yonsei Med J. 2017;58(3):613-8.</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91.</w:t>
      </w:r>
      <w:r w:rsidRPr="009E682F">
        <w:rPr>
          <w:rFonts w:ascii="Times New Roman" w:hAnsi="Times New Roman" w:cs="Times New Roman"/>
          <w:sz w:val="24"/>
          <w:szCs w:val="24"/>
        </w:rPr>
        <w:tab/>
        <w:t>Daoud F, Angeard N, Demerre B, Martie I, Benyaou R, Leturcq F, et al. Analysis of Dp71 contribution in the severity of mental retardation through comparison of Duchenne and Becker patients differing by mutation consequences on Dp71 expression. Hum Mol Genet. 2009;18(20):3779-94.</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92.</w:t>
      </w:r>
      <w:r w:rsidRPr="009E682F">
        <w:rPr>
          <w:rFonts w:ascii="Times New Roman" w:hAnsi="Times New Roman" w:cs="Times New Roman"/>
          <w:sz w:val="24"/>
          <w:szCs w:val="24"/>
        </w:rPr>
        <w:tab/>
        <w:t>Barbieri AM, Soriani N, Ferlini A, Michelato A, Ferrari M, Carrera P. Seven novel additional small mutations and a new alternative splicing in the human dystrophin gene detected by heteroduplex analysis and restricted RT-PCR heteroduplex analysis of illegitimate transcripts. Eur J Hum Genet. 1996;4(3):183-7.</w:t>
      </w:r>
    </w:p>
    <w:p w:rsidR="00036949" w:rsidRPr="009E682F" w:rsidRDefault="00055B1D" w:rsidP="009E682F">
      <w:pPr>
        <w:pStyle w:val="EndNoteBibliography"/>
        <w:spacing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lastRenderedPageBreak/>
        <w:t>93.</w:t>
      </w:r>
      <w:r w:rsidRPr="009E682F">
        <w:rPr>
          <w:rFonts w:ascii="Times New Roman" w:hAnsi="Times New Roman" w:cs="Times New Roman"/>
          <w:sz w:val="24"/>
          <w:szCs w:val="24"/>
        </w:rPr>
        <w:tab/>
        <w:t>Richards S, Aziz N, Bale S, Bick D, Das S, Gastier-Foster J, et al. Standards and guidelines for the interpretation of sequence variants: a joint consensus recommendation of the American College of Medical Genetics and Genomics and the Association for Molecular Pathology. Genet Med. 2015;17(5):405-24.</w:t>
      </w:r>
    </w:p>
    <w:p w:rsidR="00036949" w:rsidRPr="009E682F" w:rsidRDefault="00055B1D" w:rsidP="009E682F">
      <w:pPr>
        <w:pStyle w:val="EndNoteBibliography"/>
        <w:spacing w:after="0" w:line="480" w:lineRule="auto"/>
        <w:ind w:left="720" w:hanging="720"/>
        <w:jc w:val="both"/>
        <w:rPr>
          <w:rFonts w:ascii="Times New Roman" w:hAnsi="Times New Roman" w:cs="Times New Roman"/>
          <w:sz w:val="24"/>
          <w:szCs w:val="24"/>
        </w:rPr>
      </w:pPr>
      <w:r w:rsidRPr="009E682F">
        <w:rPr>
          <w:rFonts w:ascii="Times New Roman" w:hAnsi="Times New Roman" w:cs="Times New Roman"/>
          <w:sz w:val="24"/>
          <w:szCs w:val="24"/>
        </w:rPr>
        <w:t>94.</w:t>
      </w:r>
      <w:r w:rsidRPr="009E682F">
        <w:rPr>
          <w:rFonts w:ascii="Times New Roman" w:hAnsi="Times New Roman" w:cs="Times New Roman"/>
          <w:sz w:val="24"/>
          <w:szCs w:val="24"/>
        </w:rPr>
        <w:tab/>
        <w:t>Chen WJ, Lin QF, Zhang QJ, He J, Liu XY, Lin MT, et al. Molecular analysis of the dystrophin gene in 407 Chinese patients with Duchenne/Becker muscular dystrophy by the combination of multiplex ligation-dependent probe amplification and Sanger sequencing. Clin Chim Acta. 2013;423:35-8.</w:t>
      </w:r>
    </w:p>
    <w:p w:rsidR="003F3F07" w:rsidRDefault="00055B1D" w:rsidP="009E682F">
      <w:pPr>
        <w:pStyle w:val="EndNoteBibliography"/>
        <w:spacing w:after="0" w:line="480" w:lineRule="auto"/>
        <w:ind w:left="720" w:hanging="720"/>
        <w:jc w:val="both"/>
      </w:pPr>
      <w:r w:rsidRPr="009E682F">
        <w:rPr>
          <w:rFonts w:ascii="Times New Roman" w:hAnsi="Times New Roman" w:cs="Times New Roman"/>
          <w:sz w:val="24"/>
          <w:szCs w:val="24"/>
        </w:rPr>
        <w:fldChar w:fldCharType="end"/>
      </w:r>
      <w:r w:rsidR="002224BE" w:rsidRPr="009E682F">
        <w:rPr>
          <w:rFonts w:ascii="Times New Roman" w:hAnsi="Times New Roman" w:cs="Times New Roman"/>
          <w:sz w:val="24"/>
          <w:szCs w:val="24"/>
        </w:rPr>
        <w:fldChar w:fldCharType="end"/>
      </w:r>
    </w:p>
    <w:sectPr w:rsidR="003F3F07">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p9r2ds6xwswberfaqv0d93dwp2aes9ss2p&quot;&gt;My EndNote Library DMD PAPER&lt;record-ids&gt;&lt;item&gt;4&lt;/item&gt;&lt;item&gt;5&lt;/item&gt;&lt;item&gt;8&lt;/item&gt;&lt;item&gt;9&lt;/item&gt;&lt;item&gt;13&lt;/item&gt;&lt;item&gt;33&lt;/item&gt;&lt;item&gt;34&lt;/item&gt;&lt;item&gt;37&lt;/item&gt;&lt;item&gt;40&lt;/item&gt;&lt;item&gt;41&lt;/item&gt;&lt;item&gt;42&lt;/item&gt;&lt;item&gt;43&lt;/item&gt;&lt;item&gt;46&lt;/item&gt;&lt;item&gt;50&lt;/item&gt;&lt;item&gt;51&lt;/item&gt;&lt;item&gt;57&lt;/item&gt;&lt;item&gt;58&lt;/item&gt;&lt;item&gt;59&lt;/item&gt;&lt;item&gt;60&lt;/item&gt;&lt;item&gt;61&lt;/item&gt;&lt;item&gt;62&lt;/item&gt;&lt;item&gt;65&lt;/item&gt;&lt;item&gt;66&lt;/item&gt;&lt;item&gt;68&lt;/item&gt;&lt;item&gt;69&lt;/item&gt;&lt;item&gt;80&lt;/item&gt;&lt;item&gt;83&lt;/item&gt;&lt;item&gt;84&lt;/item&gt;&lt;item&gt;86&lt;/item&gt;&lt;item&gt;87&lt;/item&gt;&lt;item&gt;92&lt;/item&gt;&lt;item&gt;101&lt;/item&gt;&lt;item&gt;102&lt;/item&gt;&lt;item&gt;105&lt;/item&gt;&lt;item&gt;106&lt;/item&gt;&lt;item&gt;108&lt;/item&gt;&lt;item&gt;109&lt;/item&gt;&lt;item&gt;110&lt;/item&gt;&lt;item&gt;111&lt;/item&gt;&lt;item&gt;112&lt;/item&gt;&lt;item&gt;115&lt;/item&gt;&lt;item&gt;121&lt;/item&gt;&lt;item&gt;124&lt;/item&gt;&lt;item&gt;126&lt;/item&gt;&lt;item&gt;127&lt;/item&gt;&lt;item&gt;131&lt;/item&gt;&lt;item&gt;133&lt;/item&gt;&lt;item&gt;135&lt;/item&gt;&lt;item&gt;136&lt;/item&gt;&lt;item&gt;137&lt;/item&gt;&lt;item&gt;139&lt;/item&gt;&lt;item&gt;140&lt;/item&gt;&lt;item&gt;141&lt;/item&gt;&lt;item&gt;142&lt;/item&gt;&lt;item&gt;144&lt;/item&gt;&lt;item&gt;145&lt;/item&gt;&lt;item&gt;146&lt;/item&gt;&lt;item&gt;148&lt;/item&gt;&lt;item&gt;149&lt;/item&gt;&lt;item&gt;151&lt;/item&gt;&lt;item&gt;152&lt;/item&gt;&lt;item&gt;153&lt;/item&gt;&lt;item&gt;154&lt;/item&gt;&lt;item&gt;155&lt;/item&gt;&lt;item&gt;156&lt;/item&gt;&lt;item&gt;157&lt;/item&gt;&lt;item&gt;158&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8&lt;/item&gt;&lt;item&gt;179&lt;/item&gt;&lt;item&gt;180&lt;/item&gt;&lt;item&gt;181&lt;/item&gt;&lt;item&gt;182&lt;/item&gt;&lt;item&gt;186&lt;/item&gt;&lt;item&gt;187&lt;/item&gt;&lt;item&gt;188&lt;/item&gt;&lt;item&gt;189&lt;/item&gt;&lt;item&gt;190&lt;/item&gt;&lt;/record-ids&gt;&lt;/item&gt;&lt;/Libraries&gt;"/>
  </w:docVars>
  <w:rsids>
    <w:rsidRoot w:val="00E76FFC"/>
    <w:rsid w:val="000238E0"/>
    <w:rsid w:val="0003270D"/>
    <w:rsid w:val="00036F06"/>
    <w:rsid w:val="00047595"/>
    <w:rsid w:val="00055B1D"/>
    <w:rsid w:val="000A3017"/>
    <w:rsid w:val="000A3761"/>
    <w:rsid w:val="000A767C"/>
    <w:rsid w:val="000B0BF8"/>
    <w:rsid w:val="000C1D63"/>
    <w:rsid w:val="000C58EC"/>
    <w:rsid w:val="000F07AF"/>
    <w:rsid w:val="000F78E4"/>
    <w:rsid w:val="00115E12"/>
    <w:rsid w:val="001236F4"/>
    <w:rsid w:val="001404DA"/>
    <w:rsid w:val="00147D16"/>
    <w:rsid w:val="0016231C"/>
    <w:rsid w:val="001700F6"/>
    <w:rsid w:val="00194ECB"/>
    <w:rsid w:val="001A3CE3"/>
    <w:rsid w:val="001A63BF"/>
    <w:rsid w:val="001A7EAB"/>
    <w:rsid w:val="001B152A"/>
    <w:rsid w:val="001B361D"/>
    <w:rsid w:val="001C2584"/>
    <w:rsid w:val="001C37B3"/>
    <w:rsid w:val="001D0B8C"/>
    <w:rsid w:val="001D1016"/>
    <w:rsid w:val="001E3995"/>
    <w:rsid w:val="001E3E19"/>
    <w:rsid w:val="001E44DE"/>
    <w:rsid w:val="00212860"/>
    <w:rsid w:val="002224BE"/>
    <w:rsid w:val="00230FA3"/>
    <w:rsid w:val="00231F4E"/>
    <w:rsid w:val="00237CF1"/>
    <w:rsid w:val="00254433"/>
    <w:rsid w:val="002648AB"/>
    <w:rsid w:val="002714EB"/>
    <w:rsid w:val="00296926"/>
    <w:rsid w:val="002A0752"/>
    <w:rsid w:val="002B4B49"/>
    <w:rsid w:val="002D1C66"/>
    <w:rsid w:val="002E28FD"/>
    <w:rsid w:val="002F3964"/>
    <w:rsid w:val="002F758B"/>
    <w:rsid w:val="00307F4D"/>
    <w:rsid w:val="00315F87"/>
    <w:rsid w:val="00344301"/>
    <w:rsid w:val="00346EA1"/>
    <w:rsid w:val="003507D6"/>
    <w:rsid w:val="00353C08"/>
    <w:rsid w:val="003545CA"/>
    <w:rsid w:val="00354A23"/>
    <w:rsid w:val="003705DD"/>
    <w:rsid w:val="00372740"/>
    <w:rsid w:val="00372B7C"/>
    <w:rsid w:val="003A1022"/>
    <w:rsid w:val="003B5013"/>
    <w:rsid w:val="003D3CB8"/>
    <w:rsid w:val="003E0B60"/>
    <w:rsid w:val="003F3F07"/>
    <w:rsid w:val="004178A7"/>
    <w:rsid w:val="0043477B"/>
    <w:rsid w:val="0044526D"/>
    <w:rsid w:val="004A240B"/>
    <w:rsid w:val="004C3BE6"/>
    <w:rsid w:val="004D0BEF"/>
    <w:rsid w:val="00503089"/>
    <w:rsid w:val="005145B4"/>
    <w:rsid w:val="0051765A"/>
    <w:rsid w:val="00554494"/>
    <w:rsid w:val="005703E5"/>
    <w:rsid w:val="00571720"/>
    <w:rsid w:val="005749B0"/>
    <w:rsid w:val="005A0F8C"/>
    <w:rsid w:val="005C73BE"/>
    <w:rsid w:val="005D5614"/>
    <w:rsid w:val="005E0C21"/>
    <w:rsid w:val="005F607D"/>
    <w:rsid w:val="0062595B"/>
    <w:rsid w:val="00630091"/>
    <w:rsid w:val="0064531C"/>
    <w:rsid w:val="00666E9E"/>
    <w:rsid w:val="00683680"/>
    <w:rsid w:val="00683826"/>
    <w:rsid w:val="00693A31"/>
    <w:rsid w:val="006A03AF"/>
    <w:rsid w:val="006B2625"/>
    <w:rsid w:val="006C07B6"/>
    <w:rsid w:val="006C1EA7"/>
    <w:rsid w:val="006C74F3"/>
    <w:rsid w:val="006D4AFF"/>
    <w:rsid w:val="006F0817"/>
    <w:rsid w:val="006F4148"/>
    <w:rsid w:val="007001B3"/>
    <w:rsid w:val="00704B9F"/>
    <w:rsid w:val="00704FD2"/>
    <w:rsid w:val="00731259"/>
    <w:rsid w:val="007350FF"/>
    <w:rsid w:val="00753D83"/>
    <w:rsid w:val="00761F20"/>
    <w:rsid w:val="0076576D"/>
    <w:rsid w:val="00787971"/>
    <w:rsid w:val="00787BAE"/>
    <w:rsid w:val="007A3A85"/>
    <w:rsid w:val="007D1D4F"/>
    <w:rsid w:val="007E0D68"/>
    <w:rsid w:val="00806930"/>
    <w:rsid w:val="00810D92"/>
    <w:rsid w:val="00812666"/>
    <w:rsid w:val="0081341C"/>
    <w:rsid w:val="00821A87"/>
    <w:rsid w:val="00822920"/>
    <w:rsid w:val="008256A6"/>
    <w:rsid w:val="008327C1"/>
    <w:rsid w:val="00844EA2"/>
    <w:rsid w:val="008846D0"/>
    <w:rsid w:val="0088482B"/>
    <w:rsid w:val="00885632"/>
    <w:rsid w:val="008921FB"/>
    <w:rsid w:val="008934C4"/>
    <w:rsid w:val="008A2651"/>
    <w:rsid w:val="008C0D08"/>
    <w:rsid w:val="008C3D99"/>
    <w:rsid w:val="008D3E4E"/>
    <w:rsid w:val="008E1204"/>
    <w:rsid w:val="00917FD3"/>
    <w:rsid w:val="00921A22"/>
    <w:rsid w:val="00926729"/>
    <w:rsid w:val="00926DB0"/>
    <w:rsid w:val="00955021"/>
    <w:rsid w:val="009630D2"/>
    <w:rsid w:val="00975B3C"/>
    <w:rsid w:val="00987362"/>
    <w:rsid w:val="009929EA"/>
    <w:rsid w:val="0099707C"/>
    <w:rsid w:val="009D5C7F"/>
    <w:rsid w:val="009E377F"/>
    <w:rsid w:val="009E682F"/>
    <w:rsid w:val="009F3CAF"/>
    <w:rsid w:val="009F6915"/>
    <w:rsid w:val="009F6FCA"/>
    <w:rsid w:val="00A06143"/>
    <w:rsid w:val="00A07633"/>
    <w:rsid w:val="00A13859"/>
    <w:rsid w:val="00A17DD9"/>
    <w:rsid w:val="00A25A1C"/>
    <w:rsid w:val="00A25AE1"/>
    <w:rsid w:val="00A625AB"/>
    <w:rsid w:val="00A64851"/>
    <w:rsid w:val="00A8349D"/>
    <w:rsid w:val="00AA2826"/>
    <w:rsid w:val="00AC6B15"/>
    <w:rsid w:val="00AE27C0"/>
    <w:rsid w:val="00AE3A96"/>
    <w:rsid w:val="00AF1711"/>
    <w:rsid w:val="00AF6D72"/>
    <w:rsid w:val="00B16B7F"/>
    <w:rsid w:val="00B36D95"/>
    <w:rsid w:val="00B47C08"/>
    <w:rsid w:val="00B578C4"/>
    <w:rsid w:val="00B57E26"/>
    <w:rsid w:val="00B6180F"/>
    <w:rsid w:val="00B64AEA"/>
    <w:rsid w:val="00B7233E"/>
    <w:rsid w:val="00B7462C"/>
    <w:rsid w:val="00B75943"/>
    <w:rsid w:val="00B77D93"/>
    <w:rsid w:val="00BC2237"/>
    <w:rsid w:val="00BD2230"/>
    <w:rsid w:val="00BE2E68"/>
    <w:rsid w:val="00BE546F"/>
    <w:rsid w:val="00C05C1E"/>
    <w:rsid w:val="00C23D84"/>
    <w:rsid w:val="00C336DF"/>
    <w:rsid w:val="00C34E95"/>
    <w:rsid w:val="00C36F71"/>
    <w:rsid w:val="00C41F91"/>
    <w:rsid w:val="00C4683C"/>
    <w:rsid w:val="00C51758"/>
    <w:rsid w:val="00C73316"/>
    <w:rsid w:val="00C85A68"/>
    <w:rsid w:val="00C86FCA"/>
    <w:rsid w:val="00C94AC9"/>
    <w:rsid w:val="00CA1923"/>
    <w:rsid w:val="00CC1778"/>
    <w:rsid w:val="00CC40FA"/>
    <w:rsid w:val="00CD0FD7"/>
    <w:rsid w:val="00CD3281"/>
    <w:rsid w:val="00CD3E15"/>
    <w:rsid w:val="00CD435F"/>
    <w:rsid w:val="00D07AE4"/>
    <w:rsid w:val="00D12F0A"/>
    <w:rsid w:val="00D26FBE"/>
    <w:rsid w:val="00D37A1A"/>
    <w:rsid w:val="00D40BCD"/>
    <w:rsid w:val="00D424AB"/>
    <w:rsid w:val="00D95C91"/>
    <w:rsid w:val="00DC045C"/>
    <w:rsid w:val="00E029BD"/>
    <w:rsid w:val="00E15BF2"/>
    <w:rsid w:val="00E169A4"/>
    <w:rsid w:val="00E50BCB"/>
    <w:rsid w:val="00E54943"/>
    <w:rsid w:val="00E72031"/>
    <w:rsid w:val="00E76FFC"/>
    <w:rsid w:val="00E773E8"/>
    <w:rsid w:val="00E81E6C"/>
    <w:rsid w:val="00E845A4"/>
    <w:rsid w:val="00EA0E03"/>
    <w:rsid w:val="00EA3192"/>
    <w:rsid w:val="00EA42B2"/>
    <w:rsid w:val="00EC1DCF"/>
    <w:rsid w:val="00EC310E"/>
    <w:rsid w:val="00EF4C05"/>
    <w:rsid w:val="00EF6A94"/>
    <w:rsid w:val="00F02A4C"/>
    <w:rsid w:val="00F06FED"/>
    <w:rsid w:val="00F21CBB"/>
    <w:rsid w:val="00F27994"/>
    <w:rsid w:val="00F551C9"/>
    <w:rsid w:val="00F57D14"/>
    <w:rsid w:val="00F73010"/>
    <w:rsid w:val="00F7702C"/>
    <w:rsid w:val="00F7718B"/>
    <w:rsid w:val="00F877F0"/>
    <w:rsid w:val="00FB16BB"/>
    <w:rsid w:val="00FB3170"/>
    <w:rsid w:val="00FC3F46"/>
    <w:rsid w:val="00FE244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699DF5"/>
  <w15:chartTrackingRefBased/>
  <w15:docId w15:val="{8B791962-C718-4ADF-88A9-E769DB4E2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6C1EA7"/>
    <w:rPr>
      <w:lang w:val="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EndNoteBibliographyTitle">
    <w:name w:val="EndNote Bibliography Title"/>
    <w:basedOn w:val="Normale"/>
    <w:link w:val="EndNoteBibliographyTitleCarattere"/>
    <w:rsid w:val="002224BE"/>
    <w:pPr>
      <w:spacing w:after="0"/>
      <w:jc w:val="center"/>
    </w:pPr>
    <w:rPr>
      <w:rFonts w:ascii="Calibri" w:hAnsi="Calibri" w:cs="Calibri"/>
      <w:noProof/>
      <w:lang w:val="en-US"/>
    </w:rPr>
  </w:style>
  <w:style w:type="character" w:customStyle="1" w:styleId="EndNoteBibliographyTitleCarattere">
    <w:name w:val="EndNote Bibliography Title Carattere"/>
    <w:basedOn w:val="Carpredefinitoparagrafo"/>
    <w:link w:val="EndNoteBibliographyTitle"/>
    <w:rsid w:val="002224BE"/>
    <w:rPr>
      <w:rFonts w:ascii="Calibri" w:hAnsi="Calibri" w:cs="Calibri"/>
      <w:noProof/>
      <w:lang w:val="en-US"/>
    </w:rPr>
  </w:style>
  <w:style w:type="paragraph" w:customStyle="1" w:styleId="EndNoteBibliography">
    <w:name w:val="EndNote Bibliography"/>
    <w:basedOn w:val="Normale"/>
    <w:link w:val="EndNoteBibliographyCarattere"/>
    <w:rsid w:val="002224BE"/>
    <w:pPr>
      <w:spacing w:line="240" w:lineRule="auto"/>
    </w:pPr>
    <w:rPr>
      <w:rFonts w:ascii="Calibri" w:hAnsi="Calibri" w:cs="Calibri"/>
      <w:noProof/>
      <w:lang w:val="en-US"/>
    </w:rPr>
  </w:style>
  <w:style w:type="character" w:customStyle="1" w:styleId="EndNoteBibliographyCarattere">
    <w:name w:val="EndNote Bibliography Carattere"/>
    <w:basedOn w:val="Carpredefinitoparagrafo"/>
    <w:link w:val="EndNoteBibliography"/>
    <w:rsid w:val="002224BE"/>
    <w:rPr>
      <w:rFonts w:ascii="Calibri" w:hAnsi="Calibri" w:cs="Calibri"/>
      <w:noProof/>
      <w:lang w:val="en-US"/>
    </w:rPr>
  </w:style>
  <w:style w:type="character" w:styleId="Collegamentoipertestuale">
    <w:name w:val="Hyperlink"/>
    <w:basedOn w:val="Carpredefinitoparagrafo"/>
    <w:uiPriority w:val="99"/>
    <w:unhideWhenUsed/>
    <w:rsid w:val="002224B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401207">
      <w:bodyDiv w:val="1"/>
      <w:marLeft w:val="0"/>
      <w:marRight w:val="0"/>
      <w:marTop w:val="0"/>
      <w:marBottom w:val="0"/>
      <w:divBdr>
        <w:top w:val="none" w:sz="0" w:space="0" w:color="auto"/>
        <w:left w:val="none" w:sz="0" w:space="0" w:color="auto"/>
        <w:bottom w:val="none" w:sz="0" w:space="0" w:color="auto"/>
        <w:right w:val="none" w:sz="0" w:space="0" w:color="auto"/>
      </w:divBdr>
    </w:div>
    <w:div w:id="1538083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www.ncbi.nlm.nih.gov/clinvar/" TargetMode="External"/><Relationship Id="rId4" Type="http://schemas.openxmlformats.org/officeDocument/2006/relationships/hyperlink" Target="https://databases.lovd.nl/shared/genes/DMD"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Pages>
  <Words>104191</Words>
  <Characters>593891</Characters>
  <Application>Microsoft Office Word</Application>
  <DocSecurity>0</DocSecurity>
  <Lines>4949</Lines>
  <Paragraphs>1393</Paragraphs>
  <ScaleCrop>false</ScaleCrop>
  <HeadingPairs>
    <vt:vector size="2" baseType="variant">
      <vt:variant>
        <vt:lpstr>Titolo</vt:lpstr>
      </vt:variant>
      <vt:variant>
        <vt:i4>1</vt:i4>
      </vt:variant>
    </vt:vector>
  </HeadingPairs>
  <TitlesOfParts>
    <vt:vector size="1" baseType="lpstr">
      <vt:lpstr/>
    </vt:vector>
  </TitlesOfParts>
  <Company>HP</Company>
  <LinksUpToDate>false</LinksUpToDate>
  <CharactersWithSpaces>696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teresa</dc:creator>
  <cp:keywords/>
  <dc:description/>
  <cp:lastModifiedBy>Giulio Piluso</cp:lastModifiedBy>
  <cp:revision>3</cp:revision>
  <dcterms:created xsi:type="dcterms:W3CDTF">2020-04-20T16:34:00Z</dcterms:created>
  <dcterms:modified xsi:type="dcterms:W3CDTF">2020-04-20T16:34:00Z</dcterms:modified>
</cp:coreProperties>
</file>